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86C601D" w:rsidR="006305D7" w:rsidRPr="00E04581" w:rsidRDefault="006305D7" w:rsidP="001A521D">
      <w:pPr>
        <w:pStyle w:val="NormalWeb"/>
        <w:spacing w:before="0" w:beforeAutospacing="0" w:after="0" w:afterAutospacing="0"/>
      </w:pPr>
      <w:r w:rsidRPr="00E04581">
        <w:rPr>
          <w:b/>
          <w:bCs/>
        </w:rPr>
        <w:t>TITLE:</w:t>
      </w:r>
      <w:r w:rsidRPr="00E04581">
        <w:t xml:space="preserve">  </w:t>
      </w:r>
    </w:p>
    <w:p w14:paraId="0C76090E" w14:textId="0E7EF982" w:rsidR="007A4DD6" w:rsidRPr="00E04581" w:rsidRDefault="008133FA" w:rsidP="001A521D">
      <w:pPr>
        <w:rPr>
          <w:color w:val="auto"/>
        </w:rPr>
      </w:pPr>
      <w:r w:rsidRPr="00E04581">
        <w:rPr>
          <w:color w:val="auto"/>
        </w:rPr>
        <w:t>High</w:t>
      </w:r>
      <w:r w:rsidR="00F76751" w:rsidRPr="00E04581">
        <w:rPr>
          <w:color w:val="auto"/>
        </w:rPr>
        <w:t>-t</w:t>
      </w:r>
      <w:r w:rsidRPr="00E04581">
        <w:rPr>
          <w:color w:val="auto"/>
        </w:rPr>
        <w:t>hroughput and Deep</w:t>
      </w:r>
      <w:r w:rsidR="00F76751" w:rsidRPr="00E04581">
        <w:rPr>
          <w:color w:val="auto"/>
        </w:rPr>
        <w:t>-p</w:t>
      </w:r>
      <w:r w:rsidRPr="00E04581">
        <w:rPr>
          <w:color w:val="auto"/>
        </w:rPr>
        <w:t xml:space="preserve">roteome Profiling by </w:t>
      </w:r>
      <w:r w:rsidR="0026322D" w:rsidRPr="00E04581">
        <w:rPr>
          <w:color w:val="auto"/>
        </w:rPr>
        <w:t xml:space="preserve">16-plex </w:t>
      </w:r>
      <w:r w:rsidRPr="00E04581">
        <w:rPr>
          <w:color w:val="auto"/>
        </w:rPr>
        <w:t>T</w:t>
      </w:r>
      <w:r w:rsidR="0026322D" w:rsidRPr="00E04581">
        <w:rPr>
          <w:color w:val="auto"/>
        </w:rPr>
        <w:t xml:space="preserve">andem </w:t>
      </w:r>
      <w:r w:rsidRPr="00E04581">
        <w:rPr>
          <w:color w:val="auto"/>
        </w:rPr>
        <w:t>M</w:t>
      </w:r>
      <w:r w:rsidR="0026322D" w:rsidRPr="00E04581">
        <w:rPr>
          <w:color w:val="auto"/>
        </w:rPr>
        <w:t xml:space="preserve">ass </w:t>
      </w:r>
      <w:r w:rsidRPr="00E04581">
        <w:rPr>
          <w:color w:val="auto"/>
        </w:rPr>
        <w:t>T</w:t>
      </w:r>
      <w:r w:rsidR="0026322D" w:rsidRPr="00E04581">
        <w:rPr>
          <w:color w:val="auto"/>
        </w:rPr>
        <w:t xml:space="preserve">ag </w:t>
      </w:r>
      <w:r w:rsidR="009E18C4" w:rsidRPr="00E04581">
        <w:rPr>
          <w:color w:val="auto"/>
        </w:rPr>
        <w:t xml:space="preserve">Labeling </w:t>
      </w:r>
      <w:r w:rsidR="003450DE" w:rsidRPr="00E04581">
        <w:rPr>
          <w:color w:val="auto"/>
        </w:rPr>
        <w:t>Coupled with Two-</w:t>
      </w:r>
      <w:r w:rsidR="003450DE" w:rsidRPr="00E04581">
        <w:rPr>
          <w:color w:val="auto"/>
          <w:lang w:eastAsia="zh-CN"/>
        </w:rPr>
        <w:t>d</w:t>
      </w:r>
      <w:r w:rsidRPr="00E04581">
        <w:rPr>
          <w:color w:val="auto"/>
        </w:rPr>
        <w:t>imensional Chromatography and Mass Spectrometry</w:t>
      </w:r>
    </w:p>
    <w:p w14:paraId="2E300B21" w14:textId="77777777" w:rsidR="007A4DD6" w:rsidRPr="00E04581" w:rsidRDefault="007A4DD6" w:rsidP="001A521D">
      <w:pPr>
        <w:rPr>
          <w:b/>
          <w:bCs/>
        </w:rPr>
      </w:pPr>
    </w:p>
    <w:p w14:paraId="3D080DA3" w14:textId="43A9EB98" w:rsidR="006305D7" w:rsidRPr="00E04581" w:rsidRDefault="006305D7" w:rsidP="001A521D">
      <w:pPr>
        <w:rPr>
          <w:color w:val="808080" w:themeColor="background1" w:themeShade="80"/>
        </w:rPr>
      </w:pPr>
      <w:r w:rsidRPr="00E04581">
        <w:rPr>
          <w:b/>
          <w:bCs/>
        </w:rPr>
        <w:t>AUTHORS</w:t>
      </w:r>
      <w:r w:rsidR="000B662E" w:rsidRPr="00E04581">
        <w:rPr>
          <w:b/>
          <w:bCs/>
        </w:rPr>
        <w:t xml:space="preserve"> </w:t>
      </w:r>
      <w:r w:rsidR="00086FF5" w:rsidRPr="00E04581">
        <w:rPr>
          <w:b/>
          <w:bCs/>
        </w:rPr>
        <w:t xml:space="preserve">AND </w:t>
      </w:r>
      <w:r w:rsidR="000B662E" w:rsidRPr="00E04581">
        <w:rPr>
          <w:b/>
          <w:bCs/>
        </w:rPr>
        <w:t>AFFILIATIONS</w:t>
      </w:r>
      <w:r w:rsidRPr="00E04581">
        <w:rPr>
          <w:b/>
          <w:bCs/>
        </w:rPr>
        <w:t>:</w:t>
      </w:r>
    </w:p>
    <w:p w14:paraId="60FCB589" w14:textId="477410C7" w:rsidR="00D04A95" w:rsidRPr="00E04581" w:rsidRDefault="00135AC9" w:rsidP="001A521D">
      <w:pPr>
        <w:jc w:val="left"/>
        <w:rPr>
          <w:bCs/>
          <w:color w:val="auto"/>
          <w:vertAlign w:val="superscript"/>
        </w:rPr>
      </w:pPr>
      <w:r w:rsidRPr="00E04581">
        <w:rPr>
          <w:color w:val="auto"/>
        </w:rPr>
        <w:t>Zhen</w:t>
      </w:r>
      <w:r w:rsidR="00FD2474" w:rsidRPr="00E04581">
        <w:rPr>
          <w:color w:val="auto"/>
          <w:lang w:eastAsia="zh-CN"/>
        </w:rPr>
        <w:t xml:space="preserve"> </w:t>
      </w:r>
      <w:r w:rsidR="00FD2474" w:rsidRPr="00E04581">
        <w:rPr>
          <w:color w:val="auto"/>
        </w:rPr>
        <w:t>Wang</w:t>
      </w:r>
      <w:proofErr w:type="gramStart"/>
      <w:r w:rsidR="00707C40" w:rsidRPr="00E04581">
        <w:rPr>
          <w:bCs/>
          <w:color w:val="auto"/>
          <w:vertAlign w:val="superscript"/>
        </w:rPr>
        <w:t>1,*</w:t>
      </w:r>
      <w:proofErr w:type="gramEnd"/>
      <w:r w:rsidR="00FD2474" w:rsidRPr="00E04581">
        <w:rPr>
          <w:color w:val="auto"/>
        </w:rPr>
        <w:t>,</w:t>
      </w:r>
      <w:r w:rsidRPr="00E04581">
        <w:rPr>
          <w:color w:val="auto"/>
        </w:rPr>
        <w:t xml:space="preserve"> Kanisha</w:t>
      </w:r>
      <w:r w:rsidR="00FD2474" w:rsidRPr="00E04581">
        <w:rPr>
          <w:color w:val="auto"/>
        </w:rPr>
        <w:t xml:space="preserve"> Kavdia</w:t>
      </w:r>
      <w:r w:rsidR="00707C40" w:rsidRPr="00E04581">
        <w:rPr>
          <w:bCs/>
          <w:color w:val="auto"/>
          <w:vertAlign w:val="superscript"/>
        </w:rPr>
        <w:t>2,*</w:t>
      </w:r>
      <w:r w:rsidR="00FD2474" w:rsidRPr="00E04581">
        <w:rPr>
          <w:color w:val="auto"/>
        </w:rPr>
        <w:t>,</w:t>
      </w:r>
      <w:r w:rsidR="00015AE6" w:rsidRPr="00E04581">
        <w:rPr>
          <w:color w:val="auto"/>
        </w:rPr>
        <w:t xml:space="preserve"> Kaushik </w:t>
      </w:r>
      <w:r w:rsidR="00346A85" w:rsidRPr="00346A85">
        <w:rPr>
          <w:color w:val="auto"/>
        </w:rPr>
        <w:t xml:space="preserve">Kumar </w:t>
      </w:r>
      <w:r w:rsidR="00FD2474" w:rsidRPr="00E04581">
        <w:rPr>
          <w:color w:val="auto"/>
        </w:rPr>
        <w:t>Dey</w:t>
      </w:r>
      <w:r w:rsidR="00707C40" w:rsidRPr="00E04581">
        <w:rPr>
          <w:bCs/>
          <w:color w:val="auto"/>
          <w:vertAlign w:val="superscript"/>
        </w:rPr>
        <w:t>1</w:t>
      </w:r>
      <w:r w:rsidR="00707C40" w:rsidRPr="00E04581">
        <w:rPr>
          <w:color w:val="auto"/>
        </w:rPr>
        <w:t>,</w:t>
      </w:r>
      <w:r w:rsidR="00015AE6" w:rsidRPr="00E04581">
        <w:rPr>
          <w:color w:val="auto"/>
        </w:rPr>
        <w:t xml:space="preserve"> </w:t>
      </w:r>
      <w:proofErr w:type="spellStart"/>
      <w:r w:rsidRPr="00E04581">
        <w:rPr>
          <w:color w:val="auto"/>
        </w:rPr>
        <w:t>Vishwajeeth</w:t>
      </w:r>
      <w:proofErr w:type="spellEnd"/>
      <w:r w:rsidR="00F1488B" w:rsidRPr="00E04581">
        <w:rPr>
          <w:color w:val="auto"/>
        </w:rPr>
        <w:t>. R</w:t>
      </w:r>
      <w:r w:rsidR="009F2D76" w:rsidRPr="00E04581">
        <w:rPr>
          <w:color w:val="auto"/>
        </w:rPr>
        <w:t>eddy</w:t>
      </w:r>
      <w:r w:rsidR="00FD2474" w:rsidRPr="00E04581">
        <w:rPr>
          <w:color w:val="auto"/>
        </w:rPr>
        <w:t xml:space="preserve"> Pagala</w:t>
      </w:r>
      <w:r w:rsidR="00707C40" w:rsidRPr="00E04581">
        <w:rPr>
          <w:bCs/>
          <w:color w:val="auto"/>
          <w:vertAlign w:val="superscript"/>
        </w:rPr>
        <w:t>2</w:t>
      </w:r>
      <w:r w:rsidR="00707C40" w:rsidRPr="00E04581">
        <w:rPr>
          <w:color w:val="auto"/>
        </w:rPr>
        <w:t>,</w:t>
      </w:r>
      <w:r w:rsidRPr="00E04581">
        <w:rPr>
          <w:color w:val="auto"/>
        </w:rPr>
        <w:t xml:space="preserve"> Kiran</w:t>
      </w:r>
      <w:r w:rsidR="00FD2474" w:rsidRPr="00E04581">
        <w:rPr>
          <w:color w:val="auto"/>
        </w:rPr>
        <w:t xml:space="preserve"> Kodali</w:t>
      </w:r>
      <w:r w:rsidR="00707C40" w:rsidRPr="00E04581">
        <w:rPr>
          <w:bCs/>
          <w:color w:val="auto"/>
          <w:vertAlign w:val="superscript"/>
        </w:rPr>
        <w:t>2</w:t>
      </w:r>
      <w:r w:rsidR="00707C40" w:rsidRPr="00E04581">
        <w:rPr>
          <w:color w:val="auto"/>
        </w:rPr>
        <w:t>,</w:t>
      </w:r>
      <w:r w:rsidRPr="00E04581">
        <w:rPr>
          <w:color w:val="auto"/>
        </w:rPr>
        <w:t xml:space="preserve"> Danting</w:t>
      </w:r>
      <w:r w:rsidR="00FD2474" w:rsidRPr="00E04581">
        <w:rPr>
          <w:color w:val="auto"/>
        </w:rPr>
        <w:t xml:space="preserve"> Liu</w:t>
      </w:r>
      <w:r w:rsidR="00707C40" w:rsidRPr="00E04581">
        <w:rPr>
          <w:bCs/>
          <w:color w:val="auto"/>
          <w:vertAlign w:val="superscript"/>
        </w:rPr>
        <w:t>1</w:t>
      </w:r>
      <w:r w:rsidR="00FD2474" w:rsidRPr="00E04581">
        <w:rPr>
          <w:bCs/>
          <w:color w:val="auto"/>
        </w:rPr>
        <w:t>,</w:t>
      </w:r>
      <w:r w:rsidRPr="00E04581">
        <w:rPr>
          <w:color w:val="auto"/>
        </w:rPr>
        <w:t xml:space="preserve"> Dong Geun</w:t>
      </w:r>
      <w:r w:rsidR="00FD2474" w:rsidRPr="00E04581">
        <w:rPr>
          <w:color w:val="auto"/>
        </w:rPr>
        <w:t xml:space="preserve"> Lee</w:t>
      </w:r>
      <w:r w:rsidR="00707C40" w:rsidRPr="00E04581">
        <w:rPr>
          <w:bCs/>
          <w:color w:val="auto"/>
          <w:vertAlign w:val="superscript"/>
        </w:rPr>
        <w:t>1</w:t>
      </w:r>
      <w:r w:rsidR="00FD2474" w:rsidRPr="00E04581">
        <w:rPr>
          <w:color w:val="auto"/>
        </w:rPr>
        <w:t>,</w:t>
      </w:r>
      <w:r w:rsidRPr="00E04581">
        <w:rPr>
          <w:color w:val="auto"/>
        </w:rPr>
        <w:t xml:space="preserve"> Huan</w:t>
      </w:r>
      <w:r w:rsidR="00FD2474" w:rsidRPr="00E04581">
        <w:rPr>
          <w:color w:val="auto"/>
        </w:rPr>
        <w:t xml:space="preserve"> Sun</w:t>
      </w:r>
      <w:r w:rsidR="00707C40" w:rsidRPr="00E04581">
        <w:rPr>
          <w:bCs/>
          <w:color w:val="auto"/>
          <w:vertAlign w:val="superscript"/>
        </w:rPr>
        <w:t>1</w:t>
      </w:r>
      <w:r w:rsidR="00FD2474" w:rsidRPr="00E04581">
        <w:rPr>
          <w:color w:val="auto"/>
        </w:rPr>
        <w:t xml:space="preserve">, </w:t>
      </w:r>
      <w:r w:rsidR="00015AE6" w:rsidRPr="00E04581">
        <w:rPr>
          <w:color w:val="auto"/>
        </w:rPr>
        <w:t>Surendhar Reddy</w:t>
      </w:r>
      <w:r w:rsidR="00FD2474" w:rsidRPr="00E04581">
        <w:rPr>
          <w:color w:val="auto"/>
        </w:rPr>
        <w:t xml:space="preserve"> Chepyala</w:t>
      </w:r>
      <w:r w:rsidR="00707C40" w:rsidRPr="00E04581">
        <w:rPr>
          <w:bCs/>
          <w:color w:val="auto"/>
          <w:vertAlign w:val="superscript"/>
        </w:rPr>
        <w:t>1</w:t>
      </w:r>
      <w:r w:rsidR="00FD2474" w:rsidRPr="00E04581">
        <w:rPr>
          <w:color w:val="auto"/>
        </w:rPr>
        <w:t xml:space="preserve">, </w:t>
      </w:r>
      <w:r w:rsidRPr="00E04581">
        <w:rPr>
          <w:color w:val="auto"/>
        </w:rPr>
        <w:t>Ji-</w:t>
      </w:r>
      <w:r w:rsidR="00015AE6" w:rsidRPr="00E04581">
        <w:rPr>
          <w:color w:val="auto"/>
        </w:rPr>
        <w:t>Hoon</w:t>
      </w:r>
      <w:r w:rsidR="00FD2474" w:rsidRPr="00E04581">
        <w:rPr>
          <w:color w:val="auto"/>
        </w:rPr>
        <w:t xml:space="preserve"> Cho</w:t>
      </w:r>
      <w:r w:rsidR="00707C40" w:rsidRPr="00E04581">
        <w:rPr>
          <w:bCs/>
          <w:color w:val="auto"/>
          <w:vertAlign w:val="superscript"/>
        </w:rPr>
        <w:t>2</w:t>
      </w:r>
      <w:r w:rsidR="00FD2474" w:rsidRPr="00E04581">
        <w:rPr>
          <w:color w:val="auto"/>
        </w:rPr>
        <w:t>,</w:t>
      </w:r>
      <w:r w:rsidR="003450DE" w:rsidRPr="00E04581">
        <w:rPr>
          <w:color w:val="auto"/>
          <w:lang w:eastAsia="zh-CN"/>
        </w:rPr>
        <w:t xml:space="preserve"> </w:t>
      </w:r>
      <w:bookmarkStart w:id="0" w:name="OLE_LINK30"/>
      <w:bookmarkStart w:id="1" w:name="OLE_LINK31"/>
      <w:r w:rsidR="00AA450F" w:rsidRPr="00E04581">
        <w:rPr>
          <w:color w:val="auto"/>
          <w:lang w:eastAsia="zh-CN"/>
        </w:rPr>
        <w:t>Mingming Niu</w:t>
      </w:r>
      <w:bookmarkEnd w:id="0"/>
      <w:bookmarkEnd w:id="1"/>
      <w:r w:rsidR="00AA450F" w:rsidRPr="00E04581">
        <w:rPr>
          <w:color w:val="auto"/>
          <w:vertAlign w:val="superscript"/>
          <w:lang w:eastAsia="zh-CN"/>
        </w:rPr>
        <w:t>1</w:t>
      </w:r>
      <w:r w:rsidR="00AA450F" w:rsidRPr="00E04581">
        <w:rPr>
          <w:color w:val="auto"/>
          <w:lang w:eastAsia="zh-CN"/>
        </w:rPr>
        <w:t>,</w:t>
      </w:r>
      <w:r w:rsidR="00FD2474" w:rsidRPr="00E04581">
        <w:rPr>
          <w:color w:val="auto"/>
        </w:rPr>
        <w:t xml:space="preserve"> </w:t>
      </w:r>
      <w:r w:rsidRPr="00E04581">
        <w:rPr>
          <w:color w:val="auto"/>
        </w:rPr>
        <w:t>Anthony</w:t>
      </w:r>
      <w:r w:rsidR="00F1488B" w:rsidRPr="00E04581">
        <w:rPr>
          <w:color w:val="auto"/>
        </w:rPr>
        <w:t>. A.</w:t>
      </w:r>
      <w:r w:rsidR="00FD2474" w:rsidRPr="00E04581">
        <w:rPr>
          <w:color w:val="auto"/>
        </w:rPr>
        <w:t xml:space="preserve"> High</w:t>
      </w:r>
      <w:r w:rsidR="00707C40" w:rsidRPr="00E04581">
        <w:rPr>
          <w:bCs/>
          <w:color w:val="auto"/>
          <w:vertAlign w:val="superscript"/>
        </w:rPr>
        <w:t>2</w:t>
      </w:r>
      <w:r w:rsidR="00FD2474" w:rsidRPr="00E04581">
        <w:rPr>
          <w:color w:val="auto"/>
        </w:rPr>
        <w:t xml:space="preserve">, </w:t>
      </w:r>
      <w:r w:rsidR="00015AE6" w:rsidRPr="00E04581">
        <w:rPr>
          <w:color w:val="auto"/>
        </w:rPr>
        <w:t>Junmin</w:t>
      </w:r>
      <w:r w:rsidR="00FD2474" w:rsidRPr="00E04581">
        <w:rPr>
          <w:color w:val="auto"/>
        </w:rPr>
        <w:t xml:space="preserve"> Peng</w:t>
      </w:r>
      <w:r w:rsidR="00F1488B" w:rsidRPr="00E04581">
        <w:rPr>
          <w:bCs/>
          <w:color w:val="auto"/>
          <w:vertAlign w:val="superscript"/>
        </w:rPr>
        <w:t>1,2</w:t>
      </w:r>
    </w:p>
    <w:p w14:paraId="002DA119" w14:textId="77777777" w:rsidR="00F1488B" w:rsidRPr="00E04581" w:rsidRDefault="00F1488B" w:rsidP="001A521D">
      <w:pPr>
        <w:jc w:val="left"/>
        <w:rPr>
          <w:color w:val="auto"/>
        </w:rPr>
      </w:pPr>
    </w:p>
    <w:p w14:paraId="7C00D0E1" w14:textId="1095BB5D" w:rsidR="00707C40" w:rsidRPr="00E04581" w:rsidRDefault="00707C40" w:rsidP="001A521D">
      <w:pPr>
        <w:rPr>
          <w:bCs/>
          <w:color w:val="auto"/>
        </w:rPr>
      </w:pPr>
      <w:r w:rsidRPr="00E04581">
        <w:rPr>
          <w:bCs/>
          <w:color w:val="auto"/>
          <w:vertAlign w:val="superscript"/>
        </w:rPr>
        <w:t>1</w:t>
      </w:r>
      <w:r w:rsidRPr="00E04581">
        <w:rPr>
          <w:bCs/>
          <w:color w:val="auto"/>
        </w:rPr>
        <w:t>Departments of Structural Biology and Developmental Neurobiology, St. Jude Children's Research Hospital, Memphis, TN, USA</w:t>
      </w:r>
    </w:p>
    <w:p w14:paraId="4FFAD82D" w14:textId="39A66FF7" w:rsidR="00015AE6" w:rsidRPr="00E04581" w:rsidRDefault="00707C40" w:rsidP="001A521D">
      <w:pPr>
        <w:rPr>
          <w:bCs/>
          <w:color w:val="auto"/>
        </w:rPr>
      </w:pPr>
      <w:r w:rsidRPr="00E04581">
        <w:rPr>
          <w:bCs/>
          <w:color w:val="auto"/>
          <w:vertAlign w:val="superscript"/>
        </w:rPr>
        <w:t>2</w:t>
      </w:r>
      <w:r w:rsidRPr="00E04581">
        <w:rPr>
          <w:bCs/>
          <w:color w:val="auto"/>
        </w:rPr>
        <w:t>Center for Proteomics and Metabolomics, St. Jude Children's Research Hospital, Memphis, TN, USA</w:t>
      </w:r>
    </w:p>
    <w:p w14:paraId="09ECB109" w14:textId="21253BC1" w:rsidR="00F1488B" w:rsidRPr="00E04581" w:rsidRDefault="00F1488B" w:rsidP="001A521D">
      <w:pPr>
        <w:rPr>
          <w:bCs/>
          <w:color w:val="auto"/>
        </w:rPr>
      </w:pPr>
    </w:p>
    <w:p w14:paraId="2C722299" w14:textId="2DF9A399" w:rsidR="00707C40" w:rsidRPr="00E04581" w:rsidRDefault="00707C40" w:rsidP="001A521D">
      <w:pPr>
        <w:rPr>
          <w:bCs/>
          <w:color w:val="auto"/>
        </w:rPr>
      </w:pPr>
      <w:r w:rsidRPr="00E04581">
        <w:rPr>
          <w:bCs/>
          <w:color w:val="auto"/>
          <w:vertAlign w:val="superscript"/>
        </w:rPr>
        <w:t>*</w:t>
      </w:r>
      <w:r w:rsidR="00D137CF" w:rsidRPr="00E04581">
        <w:rPr>
          <w:bCs/>
          <w:color w:val="auto"/>
        </w:rPr>
        <w:t>These authors c</w:t>
      </w:r>
      <w:r w:rsidRPr="00E04581">
        <w:rPr>
          <w:bCs/>
          <w:color w:val="auto"/>
        </w:rPr>
        <w:t>ontribute</w:t>
      </w:r>
      <w:r w:rsidR="00D137CF" w:rsidRPr="00E04581">
        <w:rPr>
          <w:bCs/>
          <w:color w:val="auto"/>
        </w:rPr>
        <w:t>d</w:t>
      </w:r>
      <w:r w:rsidRPr="00E04581">
        <w:rPr>
          <w:bCs/>
          <w:color w:val="auto"/>
        </w:rPr>
        <w:t xml:space="preserve"> equally</w:t>
      </w:r>
      <w:r w:rsidR="00D137CF" w:rsidRPr="00E04581">
        <w:rPr>
          <w:bCs/>
          <w:color w:val="auto"/>
        </w:rPr>
        <w:t>.</w:t>
      </w:r>
    </w:p>
    <w:p w14:paraId="1B593026" w14:textId="77777777" w:rsidR="00EE1691" w:rsidRDefault="00EE1691" w:rsidP="001A521D">
      <w:pPr>
        <w:jc w:val="left"/>
        <w:rPr>
          <w:color w:val="auto"/>
          <w:vertAlign w:val="superscript"/>
        </w:rPr>
      </w:pPr>
    </w:p>
    <w:p w14:paraId="15B45AE8" w14:textId="77777777" w:rsidR="00EE1691" w:rsidRDefault="00F1488B" w:rsidP="001A521D">
      <w:pPr>
        <w:jc w:val="left"/>
        <w:rPr>
          <w:bCs/>
          <w:color w:val="auto"/>
        </w:rPr>
      </w:pPr>
      <w:r w:rsidRPr="00E04581">
        <w:rPr>
          <w:bCs/>
          <w:color w:val="auto"/>
        </w:rPr>
        <w:t>Correspond</w:t>
      </w:r>
      <w:r w:rsidR="004D3127" w:rsidRPr="00E04581">
        <w:rPr>
          <w:bCs/>
          <w:color w:val="auto"/>
        </w:rPr>
        <w:t>ing</w:t>
      </w:r>
      <w:r w:rsidRPr="00E04581">
        <w:rPr>
          <w:bCs/>
          <w:color w:val="auto"/>
        </w:rPr>
        <w:t xml:space="preserve"> </w:t>
      </w:r>
      <w:r w:rsidR="00707C40" w:rsidRPr="00E04581">
        <w:rPr>
          <w:bCs/>
          <w:color w:val="auto"/>
        </w:rPr>
        <w:t>author</w:t>
      </w:r>
      <w:r w:rsidR="00D91817" w:rsidRPr="00E04581">
        <w:rPr>
          <w:bCs/>
          <w:color w:val="auto"/>
        </w:rPr>
        <w:t>s</w:t>
      </w:r>
      <w:r w:rsidRPr="00E04581">
        <w:rPr>
          <w:bCs/>
          <w:color w:val="auto"/>
        </w:rPr>
        <w:t>:</w:t>
      </w:r>
      <w:r w:rsidR="00824FA1" w:rsidRPr="00E04581">
        <w:rPr>
          <w:bCs/>
          <w:color w:val="auto"/>
        </w:rPr>
        <w:t xml:space="preserve"> </w:t>
      </w:r>
    </w:p>
    <w:p w14:paraId="4F100B88" w14:textId="0C8C5345" w:rsidR="000368EB" w:rsidRPr="00E04581" w:rsidRDefault="000368EB" w:rsidP="001A521D">
      <w:pPr>
        <w:jc w:val="left"/>
        <w:rPr>
          <w:color w:val="auto"/>
        </w:rPr>
      </w:pPr>
      <w:r w:rsidRPr="00E04581">
        <w:rPr>
          <w:bCs/>
          <w:color w:val="auto"/>
        </w:rPr>
        <w:t>Anthony. A.</w:t>
      </w:r>
      <w:r w:rsidR="005E2A84" w:rsidRPr="005E2A84">
        <w:rPr>
          <w:bCs/>
          <w:color w:val="auto"/>
        </w:rPr>
        <w:t xml:space="preserve"> </w:t>
      </w:r>
      <w:r w:rsidR="005E2A84" w:rsidRPr="00E04581">
        <w:rPr>
          <w:bCs/>
          <w:color w:val="auto"/>
        </w:rPr>
        <w:t>High</w:t>
      </w:r>
      <w:r w:rsidR="008736EE">
        <w:rPr>
          <w:bCs/>
          <w:color w:val="auto"/>
        </w:rPr>
        <w:tab/>
      </w:r>
      <w:r w:rsidR="005E2A84">
        <w:rPr>
          <w:bCs/>
          <w:color w:val="auto"/>
        </w:rPr>
        <w:tab/>
      </w:r>
      <w:r w:rsidRPr="00E04581">
        <w:rPr>
          <w:bCs/>
          <w:color w:val="auto"/>
        </w:rPr>
        <w:t>(</w:t>
      </w:r>
      <w:r w:rsidR="00F1488B" w:rsidRPr="00E04581">
        <w:rPr>
          <w:bCs/>
          <w:color w:val="auto"/>
        </w:rPr>
        <w:t>anthony.high@stjude.org</w:t>
      </w:r>
      <w:r w:rsidRPr="00E04581">
        <w:rPr>
          <w:bCs/>
          <w:color w:val="auto"/>
        </w:rPr>
        <w:t>)</w:t>
      </w:r>
      <w:r w:rsidRPr="00E04581">
        <w:rPr>
          <w:color w:val="auto"/>
        </w:rPr>
        <w:t xml:space="preserve"> </w:t>
      </w:r>
    </w:p>
    <w:p w14:paraId="24E448B0" w14:textId="52862DA3" w:rsidR="00F1488B" w:rsidRPr="00E04581" w:rsidRDefault="000368EB" w:rsidP="001A521D">
      <w:pPr>
        <w:jc w:val="left"/>
        <w:rPr>
          <w:bCs/>
          <w:color w:val="auto"/>
        </w:rPr>
      </w:pPr>
      <w:proofErr w:type="spellStart"/>
      <w:r w:rsidRPr="00E04581">
        <w:rPr>
          <w:color w:val="auto"/>
        </w:rPr>
        <w:t>Junmin</w:t>
      </w:r>
      <w:proofErr w:type="spellEnd"/>
      <w:r w:rsidRPr="00E04581">
        <w:rPr>
          <w:color w:val="auto"/>
        </w:rPr>
        <w:t xml:space="preserve"> Peng</w:t>
      </w:r>
      <w:r w:rsidRPr="00E04581">
        <w:rPr>
          <w:bCs/>
          <w:color w:val="auto"/>
        </w:rPr>
        <w:t xml:space="preserve"> </w:t>
      </w:r>
      <w:r w:rsidR="00EE1691">
        <w:rPr>
          <w:bCs/>
          <w:color w:val="auto"/>
        </w:rPr>
        <w:tab/>
      </w:r>
      <w:r w:rsidR="00EE1691">
        <w:rPr>
          <w:bCs/>
          <w:color w:val="auto"/>
        </w:rPr>
        <w:tab/>
      </w:r>
      <w:r w:rsidR="008736EE">
        <w:rPr>
          <w:bCs/>
          <w:color w:val="auto"/>
        </w:rPr>
        <w:tab/>
      </w:r>
      <w:r w:rsidRPr="00E04581">
        <w:rPr>
          <w:bCs/>
          <w:color w:val="auto"/>
        </w:rPr>
        <w:t>(</w:t>
      </w:r>
      <w:r w:rsidR="00F95734" w:rsidRPr="007318F6">
        <w:rPr>
          <w:bCs/>
        </w:rPr>
        <w:t>junmin.peng@stjude.org</w:t>
      </w:r>
      <w:r w:rsidRPr="00E04581">
        <w:rPr>
          <w:bCs/>
          <w:color w:val="auto"/>
        </w:rPr>
        <w:t>)</w:t>
      </w:r>
    </w:p>
    <w:p w14:paraId="21EBA212" w14:textId="0FB62AFC" w:rsidR="00F95734" w:rsidRPr="00E04581" w:rsidRDefault="00F95734" w:rsidP="001A521D">
      <w:pPr>
        <w:jc w:val="left"/>
        <w:rPr>
          <w:bCs/>
          <w:color w:val="auto"/>
        </w:rPr>
      </w:pPr>
    </w:p>
    <w:p w14:paraId="03C97272" w14:textId="77777777" w:rsidR="00F95734" w:rsidRPr="00E04581" w:rsidRDefault="00F95734" w:rsidP="001A521D">
      <w:pPr>
        <w:contextualSpacing/>
        <w:jc w:val="left"/>
        <w:rPr>
          <w:bCs/>
          <w:color w:val="auto"/>
        </w:rPr>
      </w:pPr>
      <w:r w:rsidRPr="00E04581">
        <w:rPr>
          <w:bCs/>
          <w:color w:val="auto"/>
        </w:rPr>
        <w:t xml:space="preserve">Email Addresses of </w:t>
      </w:r>
      <w:bookmarkStart w:id="2" w:name="OLE_LINK32"/>
      <w:bookmarkStart w:id="3" w:name="OLE_LINK33"/>
      <w:r w:rsidRPr="00E04581">
        <w:rPr>
          <w:bCs/>
          <w:color w:val="auto"/>
        </w:rPr>
        <w:t>Co-authors</w:t>
      </w:r>
      <w:bookmarkEnd w:id="2"/>
      <w:bookmarkEnd w:id="3"/>
      <w:r w:rsidRPr="00E04581">
        <w:rPr>
          <w:bCs/>
          <w:color w:val="auto"/>
        </w:rPr>
        <w:t>:</w:t>
      </w:r>
    </w:p>
    <w:p w14:paraId="6238380F" w14:textId="6CA6BD6C" w:rsidR="00F95734" w:rsidRPr="00E04581" w:rsidRDefault="00F95734" w:rsidP="001A521D">
      <w:pPr>
        <w:contextualSpacing/>
        <w:jc w:val="left"/>
        <w:rPr>
          <w:bCs/>
          <w:color w:val="auto"/>
          <w:lang w:eastAsia="zh-CN"/>
        </w:rPr>
      </w:pPr>
      <w:r w:rsidRPr="00E04581">
        <w:rPr>
          <w:bCs/>
          <w:color w:val="auto"/>
          <w:lang w:eastAsia="zh-CN"/>
        </w:rPr>
        <w:t>Zhen</w:t>
      </w:r>
      <w:r w:rsidRPr="00E04581">
        <w:rPr>
          <w:bCs/>
          <w:color w:val="auto"/>
        </w:rPr>
        <w:t xml:space="preserve"> </w:t>
      </w:r>
      <w:r w:rsidRPr="00E04581">
        <w:rPr>
          <w:bCs/>
          <w:color w:val="auto"/>
          <w:lang w:eastAsia="zh-CN"/>
        </w:rPr>
        <w:t xml:space="preserve">Wang </w:t>
      </w:r>
      <w:r w:rsidR="00EE1691">
        <w:rPr>
          <w:bCs/>
          <w:color w:val="auto"/>
          <w:lang w:eastAsia="zh-CN"/>
        </w:rPr>
        <w:tab/>
      </w:r>
      <w:r w:rsidR="00EE1691">
        <w:rPr>
          <w:bCs/>
          <w:color w:val="auto"/>
          <w:lang w:eastAsia="zh-CN"/>
        </w:rPr>
        <w:tab/>
      </w:r>
      <w:r w:rsidR="00EE1691">
        <w:rPr>
          <w:bCs/>
          <w:color w:val="auto"/>
          <w:lang w:eastAsia="zh-CN"/>
        </w:rPr>
        <w:tab/>
      </w:r>
      <w:r w:rsidRPr="00E04581">
        <w:rPr>
          <w:bCs/>
          <w:color w:val="auto"/>
        </w:rPr>
        <w:t>(</w:t>
      </w:r>
      <w:r w:rsidRPr="00E04581">
        <w:rPr>
          <w:bCs/>
          <w:lang w:eastAsia="zh-CN"/>
        </w:rPr>
        <w:t>zhen.wang</w:t>
      </w:r>
      <w:r w:rsidRPr="00E04581">
        <w:rPr>
          <w:bCs/>
        </w:rPr>
        <w:t>@stjude.org</w:t>
      </w:r>
      <w:r w:rsidRPr="00E04581">
        <w:rPr>
          <w:bCs/>
          <w:color w:val="auto"/>
        </w:rPr>
        <w:t>)</w:t>
      </w:r>
    </w:p>
    <w:p w14:paraId="21CB7D94" w14:textId="24362A5A" w:rsidR="00F95734" w:rsidRPr="00E04581" w:rsidRDefault="00F95734" w:rsidP="001A521D">
      <w:pPr>
        <w:contextualSpacing/>
        <w:jc w:val="left"/>
        <w:rPr>
          <w:color w:val="auto"/>
          <w:lang w:eastAsia="zh-CN"/>
        </w:rPr>
      </w:pPr>
      <w:r w:rsidRPr="00E04581">
        <w:rPr>
          <w:color w:val="auto"/>
        </w:rPr>
        <w:t>Kanisha Kavdia</w:t>
      </w:r>
      <w:r w:rsidRPr="00E04581">
        <w:rPr>
          <w:color w:val="auto"/>
          <w:lang w:eastAsia="zh-CN"/>
        </w:rPr>
        <w:t xml:space="preserve"> </w:t>
      </w:r>
      <w:r w:rsidR="00EE1691">
        <w:rPr>
          <w:color w:val="auto"/>
          <w:lang w:eastAsia="zh-CN"/>
        </w:rPr>
        <w:tab/>
      </w:r>
      <w:r w:rsidR="00EE1691">
        <w:rPr>
          <w:color w:val="auto"/>
          <w:lang w:eastAsia="zh-CN"/>
        </w:rPr>
        <w:tab/>
      </w:r>
      <w:r w:rsidRPr="00E04581">
        <w:rPr>
          <w:color w:val="auto"/>
          <w:lang w:eastAsia="zh-CN"/>
        </w:rPr>
        <w:t>(kanisha.kavdia@stjude.org)</w:t>
      </w:r>
    </w:p>
    <w:p w14:paraId="169D6059" w14:textId="3C271D69" w:rsidR="00F95734" w:rsidRPr="00E04581" w:rsidRDefault="00F95734" w:rsidP="001A521D">
      <w:pPr>
        <w:contextualSpacing/>
        <w:jc w:val="left"/>
        <w:rPr>
          <w:color w:val="auto"/>
          <w:lang w:eastAsia="zh-CN"/>
        </w:rPr>
      </w:pPr>
      <w:r w:rsidRPr="00E04581">
        <w:rPr>
          <w:color w:val="auto"/>
        </w:rPr>
        <w:t xml:space="preserve">Kaushik </w:t>
      </w:r>
      <w:r w:rsidR="00346A85">
        <w:rPr>
          <w:color w:val="201F1E"/>
          <w:shd w:val="clear" w:color="auto" w:fill="FFFFFF"/>
        </w:rPr>
        <w:t>Kumar </w:t>
      </w:r>
      <w:r w:rsidRPr="00E04581">
        <w:rPr>
          <w:color w:val="auto"/>
        </w:rPr>
        <w:t>Dey</w:t>
      </w:r>
      <w:r w:rsidRPr="00E04581">
        <w:rPr>
          <w:color w:val="auto"/>
          <w:lang w:eastAsia="zh-CN"/>
        </w:rPr>
        <w:t xml:space="preserve"> </w:t>
      </w:r>
      <w:r w:rsidR="00EE1691">
        <w:rPr>
          <w:color w:val="auto"/>
          <w:lang w:eastAsia="zh-CN"/>
        </w:rPr>
        <w:tab/>
      </w:r>
      <w:r w:rsidR="00EE1691">
        <w:rPr>
          <w:color w:val="auto"/>
          <w:lang w:eastAsia="zh-CN"/>
        </w:rPr>
        <w:tab/>
      </w:r>
      <w:r w:rsidRPr="00E04581">
        <w:rPr>
          <w:color w:val="auto"/>
          <w:lang w:eastAsia="zh-CN"/>
        </w:rPr>
        <w:t>(kaushik.dey@stjude.org)</w:t>
      </w:r>
    </w:p>
    <w:p w14:paraId="2E85F80C" w14:textId="22B7B589" w:rsidR="00F95734" w:rsidRPr="00E04581" w:rsidRDefault="00F95734" w:rsidP="001A521D">
      <w:pPr>
        <w:contextualSpacing/>
        <w:jc w:val="left"/>
        <w:rPr>
          <w:bCs/>
          <w:color w:val="auto"/>
          <w:lang w:eastAsia="zh-CN"/>
        </w:rPr>
      </w:pPr>
      <w:proofErr w:type="spellStart"/>
      <w:r w:rsidRPr="00E04581">
        <w:rPr>
          <w:bCs/>
          <w:color w:val="auto"/>
        </w:rPr>
        <w:t>Vishwajeeth</w:t>
      </w:r>
      <w:proofErr w:type="spellEnd"/>
      <w:r w:rsidRPr="00E04581">
        <w:rPr>
          <w:bCs/>
          <w:color w:val="auto"/>
        </w:rPr>
        <w:t xml:space="preserve"> R </w:t>
      </w:r>
      <w:proofErr w:type="spellStart"/>
      <w:r w:rsidRPr="00E04581">
        <w:rPr>
          <w:bCs/>
          <w:color w:val="auto"/>
        </w:rPr>
        <w:t>Pagala</w:t>
      </w:r>
      <w:proofErr w:type="spellEnd"/>
      <w:r w:rsidRPr="00E04581">
        <w:rPr>
          <w:bCs/>
          <w:color w:val="auto"/>
        </w:rPr>
        <w:tab/>
      </w:r>
      <w:r w:rsidR="00EE1691">
        <w:rPr>
          <w:bCs/>
          <w:color w:val="auto"/>
        </w:rPr>
        <w:tab/>
      </w:r>
      <w:r w:rsidRPr="00E04581">
        <w:rPr>
          <w:bCs/>
          <w:color w:val="auto"/>
        </w:rPr>
        <w:t>(</w:t>
      </w:r>
      <w:r w:rsidRPr="00E04581">
        <w:rPr>
          <w:bCs/>
        </w:rPr>
        <w:t>vishwajeeth.pagala@stjude.org</w:t>
      </w:r>
      <w:r w:rsidRPr="00E04581">
        <w:rPr>
          <w:bCs/>
          <w:color w:val="auto"/>
        </w:rPr>
        <w:t>)</w:t>
      </w:r>
    </w:p>
    <w:p w14:paraId="6489A34C" w14:textId="65DCF0E6" w:rsidR="00F95734" w:rsidRPr="00E04581" w:rsidRDefault="00F95734" w:rsidP="001A521D">
      <w:pPr>
        <w:contextualSpacing/>
        <w:jc w:val="left"/>
        <w:rPr>
          <w:color w:val="auto"/>
          <w:lang w:eastAsia="zh-CN"/>
        </w:rPr>
      </w:pPr>
      <w:r w:rsidRPr="00E04581">
        <w:rPr>
          <w:color w:val="auto"/>
        </w:rPr>
        <w:t xml:space="preserve">Kiran </w:t>
      </w:r>
      <w:proofErr w:type="spellStart"/>
      <w:r w:rsidRPr="00E04581">
        <w:rPr>
          <w:color w:val="auto"/>
        </w:rPr>
        <w:t>Kodali</w:t>
      </w:r>
      <w:proofErr w:type="spellEnd"/>
      <w:r w:rsidRPr="00E04581">
        <w:rPr>
          <w:color w:val="auto"/>
          <w:lang w:eastAsia="zh-CN"/>
        </w:rPr>
        <w:t xml:space="preserve"> </w:t>
      </w:r>
      <w:r w:rsidR="00EE1691">
        <w:rPr>
          <w:color w:val="auto"/>
          <w:lang w:eastAsia="zh-CN"/>
        </w:rPr>
        <w:tab/>
      </w:r>
      <w:r w:rsidR="00EE1691">
        <w:rPr>
          <w:color w:val="auto"/>
          <w:lang w:eastAsia="zh-CN"/>
        </w:rPr>
        <w:tab/>
      </w:r>
      <w:r w:rsidR="00EE1691">
        <w:rPr>
          <w:color w:val="auto"/>
          <w:lang w:eastAsia="zh-CN"/>
        </w:rPr>
        <w:tab/>
      </w:r>
      <w:r w:rsidRPr="00E04581">
        <w:rPr>
          <w:color w:val="auto"/>
          <w:lang w:eastAsia="zh-CN"/>
        </w:rPr>
        <w:t>(k</w:t>
      </w:r>
      <w:r w:rsidRPr="00E04581">
        <w:rPr>
          <w:color w:val="auto"/>
        </w:rPr>
        <w:t>iran</w:t>
      </w:r>
      <w:r w:rsidRPr="00E04581">
        <w:rPr>
          <w:color w:val="auto"/>
          <w:lang w:eastAsia="zh-CN"/>
        </w:rPr>
        <w:t>.k</w:t>
      </w:r>
      <w:r w:rsidRPr="00E04581">
        <w:rPr>
          <w:color w:val="auto"/>
        </w:rPr>
        <w:t>odali</w:t>
      </w:r>
      <w:r w:rsidRPr="00E04581">
        <w:rPr>
          <w:color w:val="auto"/>
          <w:lang w:eastAsia="zh-CN"/>
        </w:rPr>
        <w:t>@stjude.org)</w:t>
      </w:r>
    </w:p>
    <w:p w14:paraId="0F4A8AA1" w14:textId="656026FC" w:rsidR="00F95734" w:rsidRPr="00E04581" w:rsidRDefault="00F95734" w:rsidP="001A521D">
      <w:pPr>
        <w:contextualSpacing/>
        <w:jc w:val="left"/>
        <w:rPr>
          <w:color w:val="auto"/>
          <w:lang w:eastAsia="zh-CN"/>
        </w:rPr>
      </w:pPr>
      <w:r w:rsidRPr="00E04581">
        <w:rPr>
          <w:color w:val="auto"/>
        </w:rPr>
        <w:t>Danting Liu</w:t>
      </w:r>
      <w:r w:rsidRPr="00E04581">
        <w:rPr>
          <w:color w:val="auto"/>
          <w:lang w:eastAsia="zh-CN"/>
        </w:rPr>
        <w:t xml:space="preserve"> </w:t>
      </w:r>
      <w:r w:rsidR="00EE1691">
        <w:rPr>
          <w:color w:val="auto"/>
          <w:lang w:eastAsia="zh-CN"/>
        </w:rPr>
        <w:tab/>
      </w:r>
      <w:r w:rsidR="00EE1691">
        <w:rPr>
          <w:color w:val="auto"/>
          <w:lang w:eastAsia="zh-CN"/>
        </w:rPr>
        <w:tab/>
      </w:r>
      <w:r w:rsidR="00EE1691">
        <w:rPr>
          <w:color w:val="auto"/>
          <w:lang w:eastAsia="zh-CN"/>
        </w:rPr>
        <w:tab/>
      </w:r>
      <w:r w:rsidRPr="00E04581">
        <w:rPr>
          <w:color w:val="auto"/>
          <w:lang w:eastAsia="zh-CN"/>
        </w:rPr>
        <w:t>(danting.liu@stjude.org)</w:t>
      </w:r>
    </w:p>
    <w:p w14:paraId="39B50B2B" w14:textId="7603588B" w:rsidR="00F95734" w:rsidRPr="00E04581" w:rsidRDefault="00F95734" w:rsidP="001A521D">
      <w:pPr>
        <w:contextualSpacing/>
        <w:jc w:val="left"/>
        <w:rPr>
          <w:color w:val="auto"/>
          <w:lang w:eastAsia="zh-CN"/>
        </w:rPr>
      </w:pPr>
      <w:r w:rsidRPr="00E04581">
        <w:rPr>
          <w:color w:val="auto"/>
        </w:rPr>
        <w:t xml:space="preserve">Dong Geun Lee </w:t>
      </w:r>
      <w:r w:rsidR="00EE1691">
        <w:rPr>
          <w:color w:val="auto"/>
        </w:rPr>
        <w:tab/>
      </w:r>
      <w:r w:rsidR="00EE1691">
        <w:rPr>
          <w:color w:val="auto"/>
        </w:rPr>
        <w:tab/>
      </w:r>
      <w:r w:rsidRPr="00E04581">
        <w:rPr>
          <w:color w:val="auto"/>
          <w:lang w:eastAsia="zh-CN"/>
        </w:rPr>
        <w:t>(</w:t>
      </w:r>
      <w:r w:rsidR="007318F6" w:rsidRPr="007318F6">
        <w:rPr>
          <w:color w:val="auto"/>
          <w:lang w:eastAsia="zh-CN"/>
        </w:rPr>
        <w:t>donggeun.lee@stjude.org</w:t>
      </w:r>
      <w:r w:rsidR="007318F6">
        <w:rPr>
          <w:color w:val="auto"/>
          <w:lang w:eastAsia="zh-CN"/>
        </w:rPr>
        <w:t>)</w:t>
      </w:r>
    </w:p>
    <w:p w14:paraId="717A51CD" w14:textId="40FA39C2" w:rsidR="00F95734" w:rsidRPr="00E04581" w:rsidRDefault="00F95734" w:rsidP="001A521D">
      <w:pPr>
        <w:contextualSpacing/>
        <w:jc w:val="left"/>
        <w:rPr>
          <w:color w:val="auto"/>
          <w:lang w:eastAsia="zh-CN"/>
        </w:rPr>
      </w:pPr>
      <w:r w:rsidRPr="00E04581">
        <w:rPr>
          <w:color w:val="auto"/>
        </w:rPr>
        <w:t>Huan</w:t>
      </w:r>
      <w:r w:rsidR="00AA450F" w:rsidRPr="00E04581">
        <w:rPr>
          <w:color w:val="auto"/>
          <w:lang w:eastAsia="zh-CN"/>
        </w:rPr>
        <w:t xml:space="preserve"> </w:t>
      </w:r>
      <w:r w:rsidRPr="00E04581">
        <w:rPr>
          <w:color w:val="auto"/>
        </w:rPr>
        <w:t>Sun</w:t>
      </w:r>
      <w:r w:rsidR="00EE1691">
        <w:rPr>
          <w:color w:val="auto"/>
        </w:rPr>
        <w:tab/>
      </w:r>
      <w:r w:rsidRPr="00E04581">
        <w:rPr>
          <w:color w:val="auto"/>
          <w:lang w:eastAsia="zh-CN"/>
        </w:rPr>
        <w:t xml:space="preserve"> </w:t>
      </w:r>
      <w:r w:rsidR="00EE1691">
        <w:rPr>
          <w:color w:val="auto"/>
          <w:lang w:eastAsia="zh-CN"/>
        </w:rPr>
        <w:tab/>
      </w:r>
      <w:r w:rsidR="00EE1691">
        <w:rPr>
          <w:color w:val="auto"/>
          <w:lang w:eastAsia="zh-CN"/>
        </w:rPr>
        <w:tab/>
      </w:r>
      <w:r w:rsidRPr="00E04581">
        <w:rPr>
          <w:color w:val="auto"/>
          <w:lang w:eastAsia="zh-CN"/>
        </w:rPr>
        <w:t>(huan.sun@stjude.org)</w:t>
      </w:r>
    </w:p>
    <w:p w14:paraId="7CA115DD" w14:textId="7C4B11E3" w:rsidR="00F95734" w:rsidRPr="00E04581" w:rsidRDefault="00F95734" w:rsidP="001A521D">
      <w:pPr>
        <w:contextualSpacing/>
        <w:jc w:val="left"/>
        <w:rPr>
          <w:color w:val="auto"/>
          <w:lang w:eastAsia="zh-CN"/>
        </w:rPr>
      </w:pPr>
      <w:r w:rsidRPr="00E04581">
        <w:rPr>
          <w:color w:val="auto"/>
        </w:rPr>
        <w:t>Surendhar Reddy Chepyala</w:t>
      </w:r>
      <w:r w:rsidRPr="00E04581">
        <w:rPr>
          <w:color w:val="auto"/>
          <w:lang w:eastAsia="zh-CN"/>
        </w:rPr>
        <w:t xml:space="preserve"> </w:t>
      </w:r>
      <w:r w:rsidR="00EE1691">
        <w:rPr>
          <w:color w:val="auto"/>
          <w:lang w:eastAsia="zh-CN"/>
        </w:rPr>
        <w:tab/>
      </w:r>
      <w:r w:rsidRPr="00E04581">
        <w:rPr>
          <w:color w:val="auto"/>
          <w:lang w:eastAsia="zh-CN"/>
        </w:rPr>
        <w:t>(s</w:t>
      </w:r>
      <w:r w:rsidRPr="00E04581">
        <w:rPr>
          <w:color w:val="auto"/>
        </w:rPr>
        <w:t>urendhar</w:t>
      </w:r>
      <w:r w:rsidRPr="00E04581">
        <w:rPr>
          <w:color w:val="auto"/>
          <w:lang w:eastAsia="zh-CN"/>
        </w:rPr>
        <w:t>r</w:t>
      </w:r>
      <w:r w:rsidRPr="00E04581">
        <w:rPr>
          <w:color w:val="auto"/>
        </w:rPr>
        <w:t>eddy</w:t>
      </w:r>
      <w:r w:rsidRPr="00E04581">
        <w:rPr>
          <w:color w:val="auto"/>
          <w:lang w:eastAsia="zh-CN"/>
        </w:rPr>
        <w:t>.c</w:t>
      </w:r>
      <w:r w:rsidRPr="00E04581">
        <w:rPr>
          <w:color w:val="auto"/>
        </w:rPr>
        <w:t>hepyala</w:t>
      </w:r>
      <w:r w:rsidR="007318F6" w:rsidRPr="00E04581">
        <w:rPr>
          <w:color w:val="auto"/>
          <w:lang w:eastAsia="zh-CN"/>
        </w:rPr>
        <w:t>@stjude.org</w:t>
      </w:r>
      <w:r w:rsidRPr="00E04581">
        <w:rPr>
          <w:color w:val="auto"/>
          <w:lang w:eastAsia="zh-CN"/>
        </w:rPr>
        <w:t>)</w:t>
      </w:r>
    </w:p>
    <w:p w14:paraId="4AD0AACF" w14:textId="24C7E142" w:rsidR="00F95734" w:rsidRPr="00E04581" w:rsidRDefault="00F95734" w:rsidP="001A521D">
      <w:pPr>
        <w:contextualSpacing/>
        <w:jc w:val="left"/>
        <w:rPr>
          <w:color w:val="auto"/>
        </w:rPr>
      </w:pPr>
      <w:r w:rsidRPr="00E04581">
        <w:rPr>
          <w:bCs/>
          <w:color w:val="auto"/>
        </w:rPr>
        <w:t>Ji-Hoon Cho</w:t>
      </w:r>
      <w:r w:rsidRPr="00E04581">
        <w:rPr>
          <w:bCs/>
          <w:color w:val="auto"/>
          <w:lang w:eastAsia="zh-CN"/>
        </w:rPr>
        <w:t xml:space="preserve"> </w:t>
      </w:r>
      <w:r w:rsidR="00EE1691">
        <w:rPr>
          <w:bCs/>
          <w:color w:val="auto"/>
          <w:lang w:eastAsia="zh-CN"/>
        </w:rPr>
        <w:tab/>
      </w:r>
      <w:r w:rsidR="00EE1691">
        <w:rPr>
          <w:bCs/>
          <w:color w:val="auto"/>
          <w:lang w:eastAsia="zh-CN"/>
        </w:rPr>
        <w:tab/>
      </w:r>
      <w:r w:rsidR="00EE1691">
        <w:rPr>
          <w:bCs/>
          <w:color w:val="auto"/>
          <w:lang w:eastAsia="zh-CN"/>
        </w:rPr>
        <w:tab/>
      </w:r>
      <w:r w:rsidRPr="00E04581">
        <w:rPr>
          <w:bCs/>
          <w:color w:val="auto"/>
        </w:rPr>
        <w:t>(</w:t>
      </w:r>
      <w:r w:rsidRPr="00E04581">
        <w:rPr>
          <w:bCs/>
        </w:rPr>
        <w:t>ji-hoon.cho@stjude.org</w:t>
      </w:r>
      <w:r w:rsidRPr="00E04581">
        <w:rPr>
          <w:bCs/>
          <w:color w:val="auto"/>
        </w:rPr>
        <w:t>)</w:t>
      </w:r>
    </w:p>
    <w:p w14:paraId="5A9BADA2" w14:textId="624F879F" w:rsidR="00F95734" w:rsidRPr="00E04581" w:rsidRDefault="00AA450F" w:rsidP="001A521D">
      <w:pPr>
        <w:jc w:val="left"/>
        <w:rPr>
          <w:bCs/>
          <w:color w:val="auto"/>
        </w:rPr>
      </w:pPr>
      <w:r w:rsidRPr="00E04581">
        <w:rPr>
          <w:color w:val="auto"/>
          <w:lang w:eastAsia="zh-CN"/>
        </w:rPr>
        <w:t xml:space="preserve">Mingming Niu </w:t>
      </w:r>
      <w:r w:rsidR="00EE1691">
        <w:rPr>
          <w:color w:val="auto"/>
          <w:lang w:eastAsia="zh-CN"/>
        </w:rPr>
        <w:tab/>
      </w:r>
      <w:r w:rsidR="00EE1691">
        <w:rPr>
          <w:color w:val="auto"/>
          <w:lang w:eastAsia="zh-CN"/>
        </w:rPr>
        <w:tab/>
      </w:r>
      <w:r w:rsidR="00EE1691">
        <w:rPr>
          <w:color w:val="auto"/>
          <w:lang w:eastAsia="zh-CN"/>
        </w:rPr>
        <w:tab/>
      </w:r>
      <w:r w:rsidRPr="00E04581">
        <w:rPr>
          <w:color w:val="auto"/>
          <w:lang w:eastAsia="zh-CN"/>
        </w:rPr>
        <w:t>(mingming.niu@stjude.org)</w:t>
      </w:r>
    </w:p>
    <w:p w14:paraId="37EC5982" w14:textId="77777777" w:rsidR="00F1488B" w:rsidRPr="00E04581" w:rsidRDefault="00F1488B" w:rsidP="001A521D">
      <w:pPr>
        <w:jc w:val="left"/>
        <w:rPr>
          <w:bCs/>
          <w:color w:val="808080" w:themeColor="background1" w:themeShade="80"/>
        </w:rPr>
      </w:pPr>
    </w:p>
    <w:p w14:paraId="701DE4BE" w14:textId="2E11A92F" w:rsidR="00F1488B" w:rsidRPr="00E04581" w:rsidRDefault="006305D7" w:rsidP="001A521D">
      <w:pPr>
        <w:pStyle w:val="NormalWeb"/>
        <w:spacing w:before="0" w:beforeAutospacing="0" w:after="0" w:afterAutospacing="0"/>
        <w:rPr>
          <w:color w:val="808080"/>
        </w:rPr>
      </w:pPr>
      <w:r w:rsidRPr="00E04581">
        <w:rPr>
          <w:b/>
          <w:bCs/>
        </w:rPr>
        <w:t>KEYWORDS:</w:t>
      </w:r>
      <w:r w:rsidRPr="00E04581">
        <w:t xml:space="preserve"> </w:t>
      </w:r>
    </w:p>
    <w:p w14:paraId="1CB4E390" w14:textId="68B5D857" w:rsidR="006305D7" w:rsidRPr="00E04581" w:rsidRDefault="00EE1691" w:rsidP="001A521D">
      <w:pPr>
        <w:pStyle w:val="NormalWeb"/>
        <w:spacing w:before="0" w:beforeAutospacing="0" w:after="0" w:afterAutospacing="0"/>
        <w:rPr>
          <w:color w:val="auto"/>
        </w:rPr>
      </w:pPr>
      <w:r>
        <w:rPr>
          <w:color w:val="auto"/>
        </w:rPr>
        <w:t>m</w:t>
      </w:r>
      <w:r w:rsidR="005F039D" w:rsidRPr="00E04581">
        <w:rPr>
          <w:color w:val="auto"/>
        </w:rPr>
        <w:t xml:space="preserve">ass spectrometry, </w:t>
      </w:r>
      <w:r w:rsidR="00553BA3" w:rsidRPr="00E04581">
        <w:rPr>
          <w:color w:val="auto"/>
        </w:rPr>
        <w:t>p</w:t>
      </w:r>
      <w:r w:rsidR="005F039D" w:rsidRPr="00E04581">
        <w:rPr>
          <w:color w:val="auto"/>
        </w:rPr>
        <w:t xml:space="preserve">roteome, </w:t>
      </w:r>
      <w:r w:rsidR="00553BA3" w:rsidRPr="00E04581">
        <w:rPr>
          <w:color w:val="auto"/>
        </w:rPr>
        <w:t>p</w:t>
      </w:r>
      <w:r w:rsidR="005F039D" w:rsidRPr="00E04581">
        <w:rPr>
          <w:color w:val="auto"/>
        </w:rPr>
        <w:t xml:space="preserve">roteomics, </w:t>
      </w:r>
      <w:r w:rsidR="00553BA3" w:rsidRPr="00E04581">
        <w:rPr>
          <w:color w:val="auto"/>
        </w:rPr>
        <w:t>i</w:t>
      </w:r>
      <w:r w:rsidR="00F1488B" w:rsidRPr="00E04581">
        <w:rPr>
          <w:color w:val="auto"/>
        </w:rPr>
        <w:t xml:space="preserve">sobaric labeling, </w:t>
      </w:r>
      <w:r w:rsidR="00553BA3" w:rsidRPr="00E04581">
        <w:rPr>
          <w:color w:val="auto"/>
        </w:rPr>
        <w:t>t</w:t>
      </w:r>
      <w:r w:rsidR="005F039D" w:rsidRPr="00E04581">
        <w:rPr>
          <w:color w:val="auto"/>
        </w:rPr>
        <w:t xml:space="preserve">andem </w:t>
      </w:r>
      <w:r w:rsidR="00553BA3" w:rsidRPr="00E04581">
        <w:rPr>
          <w:color w:val="auto"/>
        </w:rPr>
        <w:t>m</w:t>
      </w:r>
      <w:r w:rsidR="005F039D" w:rsidRPr="00E04581">
        <w:rPr>
          <w:color w:val="auto"/>
        </w:rPr>
        <w:t xml:space="preserve">ass </w:t>
      </w:r>
      <w:r w:rsidR="00553BA3" w:rsidRPr="00E04581">
        <w:rPr>
          <w:color w:val="auto"/>
        </w:rPr>
        <w:t>t</w:t>
      </w:r>
      <w:r w:rsidR="005F039D" w:rsidRPr="00E04581">
        <w:rPr>
          <w:color w:val="auto"/>
        </w:rPr>
        <w:t>ag</w:t>
      </w:r>
      <w:r w:rsidR="004207A1" w:rsidRPr="00E04581">
        <w:rPr>
          <w:color w:val="auto"/>
        </w:rPr>
        <w:t xml:space="preserve">, </w:t>
      </w:r>
      <w:r w:rsidR="004D3127" w:rsidRPr="00E04581">
        <w:rPr>
          <w:color w:val="auto"/>
        </w:rPr>
        <w:t>l</w:t>
      </w:r>
      <w:r w:rsidR="00F1488B" w:rsidRPr="00E04581">
        <w:rPr>
          <w:color w:val="auto"/>
        </w:rPr>
        <w:t>iquid chromatography</w:t>
      </w:r>
    </w:p>
    <w:p w14:paraId="325FF0F9" w14:textId="77777777" w:rsidR="00F1488B" w:rsidRPr="00E04581" w:rsidRDefault="00F1488B" w:rsidP="001A521D">
      <w:pPr>
        <w:pStyle w:val="NormalWeb"/>
        <w:spacing w:before="0" w:beforeAutospacing="0" w:after="0" w:afterAutospacing="0"/>
        <w:rPr>
          <w:color w:val="auto"/>
        </w:rPr>
      </w:pPr>
    </w:p>
    <w:p w14:paraId="628AC4B5" w14:textId="0FA06C9C" w:rsidR="006305D7" w:rsidRPr="00E04581" w:rsidRDefault="00086FF5" w:rsidP="001A521D">
      <w:pPr>
        <w:rPr>
          <w:color w:val="auto"/>
        </w:rPr>
      </w:pPr>
      <w:r w:rsidRPr="00E04581">
        <w:rPr>
          <w:b/>
          <w:bCs/>
          <w:color w:val="auto"/>
        </w:rPr>
        <w:t>SUMMARY</w:t>
      </w:r>
      <w:r w:rsidR="006305D7" w:rsidRPr="00E04581">
        <w:rPr>
          <w:b/>
          <w:bCs/>
          <w:color w:val="auto"/>
        </w:rPr>
        <w:t>:</w:t>
      </w:r>
      <w:r w:rsidR="006305D7" w:rsidRPr="00E04581">
        <w:rPr>
          <w:color w:val="auto"/>
        </w:rPr>
        <w:t xml:space="preserve"> </w:t>
      </w:r>
    </w:p>
    <w:p w14:paraId="32798D51" w14:textId="03631B2A" w:rsidR="007A4DD6" w:rsidRPr="00E04581" w:rsidRDefault="003F74E0" w:rsidP="001A521D">
      <w:pPr>
        <w:rPr>
          <w:color w:val="auto"/>
        </w:rPr>
      </w:pPr>
      <w:r w:rsidRPr="00E04581">
        <w:rPr>
          <w:color w:val="auto"/>
        </w:rPr>
        <w:t>Presented here is a</w:t>
      </w:r>
      <w:r w:rsidR="009E18C4" w:rsidRPr="00E04581">
        <w:rPr>
          <w:color w:val="auto"/>
        </w:rPr>
        <w:t>n optimized</w:t>
      </w:r>
      <w:r w:rsidRPr="00E04581">
        <w:rPr>
          <w:color w:val="auto"/>
        </w:rPr>
        <w:t xml:space="preserve"> </w:t>
      </w:r>
      <w:r w:rsidR="00C4397C" w:rsidRPr="00E04581">
        <w:rPr>
          <w:color w:val="auto"/>
        </w:rPr>
        <w:t>high</w:t>
      </w:r>
      <w:r w:rsidRPr="00E04581">
        <w:rPr>
          <w:color w:val="auto"/>
        </w:rPr>
        <w:t>-</w:t>
      </w:r>
      <w:r w:rsidR="00C4397C" w:rsidRPr="00E04581">
        <w:rPr>
          <w:color w:val="auto"/>
        </w:rPr>
        <w:t xml:space="preserve">throughput protocol developed with </w:t>
      </w:r>
      <w:r w:rsidR="004D24A6" w:rsidRPr="00E04581">
        <w:rPr>
          <w:color w:val="auto"/>
        </w:rPr>
        <w:t xml:space="preserve">16-plex </w:t>
      </w:r>
      <w:r w:rsidR="009E18C4" w:rsidRPr="00E04581">
        <w:rPr>
          <w:color w:val="auto"/>
        </w:rPr>
        <w:t xml:space="preserve">tandem mass tag </w:t>
      </w:r>
      <w:r w:rsidR="00C4397C" w:rsidRPr="00E04581">
        <w:rPr>
          <w:color w:val="auto"/>
        </w:rPr>
        <w:t>reagents</w:t>
      </w:r>
      <w:r w:rsidR="004D24A6" w:rsidRPr="00E04581">
        <w:rPr>
          <w:color w:val="auto"/>
        </w:rPr>
        <w:t>, enabling</w:t>
      </w:r>
      <w:r w:rsidR="00CD52F7" w:rsidRPr="00E04581">
        <w:rPr>
          <w:color w:val="auto"/>
        </w:rPr>
        <w:t xml:space="preserve"> </w:t>
      </w:r>
      <w:r w:rsidR="000B5B74" w:rsidRPr="00E04581">
        <w:rPr>
          <w:color w:val="auto"/>
        </w:rPr>
        <w:t xml:space="preserve">quantitative </w:t>
      </w:r>
      <w:r w:rsidR="00C4397C" w:rsidRPr="00E04581">
        <w:rPr>
          <w:color w:val="auto"/>
        </w:rPr>
        <w:t>proteome profiling</w:t>
      </w:r>
      <w:r w:rsidR="00DC5435" w:rsidRPr="00E04581">
        <w:rPr>
          <w:color w:val="auto"/>
        </w:rPr>
        <w:t xml:space="preserve"> of biological samples. </w:t>
      </w:r>
      <w:r w:rsidR="00D61C91" w:rsidRPr="00E04581">
        <w:rPr>
          <w:color w:val="auto"/>
        </w:rPr>
        <w:t xml:space="preserve">Extensive basic pH fractionation </w:t>
      </w:r>
      <w:r w:rsidR="004D24A6" w:rsidRPr="00E04581">
        <w:rPr>
          <w:color w:val="auto"/>
        </w:rPr>
        <w:t>and high</w:t>
      </w:r>
      <w:r w:rsidRPr="00E04581">
        <w:rPr>
          <w:color w:val="auto"/>
        </w:rPr>
        <w:t>-</w:t>
      </w:r>
      <w:r w:rsidR="004D24A6" w:rsidRPr="00E04581">
        <w:rPr>
          <w:color w:val="auto"/>
        </w:rPr>
        <w:t xml:space="preserve">resolution LC-MS/MS </w:t>
      </w:r>
      <w:r w:rsidR="00A56DD9" w:rsidRPr="00E04581">
        <w:rPr>
          <w:color w:val="auto"/>
        </w:rPr>
        <w:t>mitigate</w:t>
      </w:r>
      <w:r w:rsidR="00D61C91" w:rsidRPr="00E04581">
        <w:rPr>
          <w:color w:val="auto"/>
        </w:rPr>
        <w:t xml:space="preserve"> ratio </w:t>
      </w:r>
      <w:r w:rsidR="004D24A6" w:rsidRPr="00E04581">
        <w:rPr>
          <w:iCs/>
          <w:color w:val="auto"/>
        </w:rPr>
        <w:t>compression</w:t>
      </w:r>
      <w:r w:rsidR="004D24A6" w:rsidRPr="00E04581" w:rsidDel="004D24A6">
        <w:rPr>
          <w:color w:val="auto"/>
        </w:rPr>
        <w:t xml:space="preserve"> </w:t>
      </w:r>
      <w:r w:rsidRPr="00E04581">
        <w:rPr>
          <w:color w:val="auto"/>
        </w:rPr>
        <w:t>and</w:t>
      </w:r>
      <w:r w:rsidR="00D61C91" w:rsidRPr="00E04581">
        <w:rPr>
          <w:color w:val="auto"/>
        </w:rPr>
        <w:t xml:space="preserve"> provide deep proteome coverage.</w:t>
      </w:r>
      <w:r w:rsidR="00F76383" w:rsidRPr="00E04581">
        <w:t xml:space="preserve"> </w:t>
      </w:r>
    </w:p>
    <w:p w14:paraId="761028D6" w14:textId="77777777" w:rsidR="006305D7" w:rsidRPr="00E04581" w:rsidRDefault="006305D7" w:rsidP="001A521D"/>
    <w:p w14:paraId="64FB8590" w14:textId="78B85C2F" w:rsidR="006305D7" w:rsidRPr="00E04581" w:rsidRDefault="006305D7" w:rsidP="001A521D">
      <w:pPr>
        <w:rPr>
          <w:color w:val="808080"/>
        </w:rPr>
      </w:pPr>
      <w:r w:rsidRPr="00E04581">
        <w:rPr>
          <w:b/>
          <w:bCs/>
        </w:rPr>
        <w:t>ABSTRACT:</w:t>
      </w:r>
    </w:p>
    <w:p w14:paraId="3E0211B3" w14:textId="1D827CE1" w:rsidR="00520EA4" w:rsidRPr="00E04581" w:rsidRDefault="000D6A2F" w:rsidP="001A521D">
      <w:pPr>
        <w:rPr>
          <w:color w:val="auto"/>
        </w:rPr>
      </w:pPr>
      <w:r w:rsidRPr="00E04581">
        <w:rPr>
          <w:color w:val="auto"/>
        </w:rPr>
        <w:lastRenderedPageBreak/>
        <w:t xml:space="preserve">Isobaric tandem mass tag (TMT) labeling is widely </w:t>
      </w:r>
      <w:r w:rsidR="00F51377" w:rsidRPr="00E04581">
        <w:rPr>
          <w:color w:val="auto"/>
        </w:rPr>
        <w:t>us</w:t>
      </w:r>
      <w:r w:rsidRPr="00E04581">
        <w:rPr>
          <w:color w:val="auto"/>
        </w:rPr>
        <w:t xml:space="preserve">ed in proteomics </w:t>
      </w:r>
      <w:r w:rsidR="00F51377" w:rsidRPr="00E04581">
        <w:rPr>
          <w:color w:val="auto"/>
        </w:rPr>
        <w:t>because of</w:t>
      </w:r>
      <w:r w:rsidRPr="00E04581">
        <w:rPr>
          <w:color w:val="auto"/>
        </w:rPr>
        <w:t xml:space="preserve"> its high multiplexing capacity and deep proteome coverage.</w:t>
      </w:r>
      <w:r w:rsidR="005E2A84">
        <w:rPr>
          <w:color w:val="auto"/>
        </w:rPr>
        <w:t xml:space="preserve"> </w:t>
      </w:r>
      <w:r w:rsidRPr="00E04581">
        <w:rPr>
          <w:color w:val="auto"/>
        </w:rPr>
        <w:t xml:space="preserve">Recently, </w:t>
      </w:r>
      <w:r w:rsidR="00F51377" w:rsidRPr="00E04581">
        <w:rPr>
          <w:color w:val="auto"/>
        </w:rPr>
        <w:t xml:space="preserve">an </w:t>
      </w:r>
      <w:r w:rsidRPr="00E04581">
        <w:rPr>
          <w:color w:val="auto"/>
        </w:rPr>
        <w:t xml:space="preserve">expanded 16-plex TMT method has been introduced, which further increases the throughput of proteomic studies. In this manuscript, we present an optimized protocol for </w:t>
      </w:r>
      <w:r w:rsidR="00A42D38" w:rsidRPr="00E04581">
        <w:rPr>
          <w:color w:val="auto"/>
        </w:rPr>
        <w:t xml:space="preserve">16-plex </w:t>
      </w:r>
      <w:r w:rsidRPr="00E04581">
        <w:rPr>
          <w:color w:val="auto"/>
        </w:rPr>
        <w:t>TMT-based deep</w:t>
      </w:r>
      <w:r w:rsidR="00F51377" w:rsidRPr="00E04581">
        <w:rPr>
          <w:color w:val="auto"/>
        </w:rPr>
        <w:t>-</w:t>
      </w:r>
      <w:r w:rsidRPr="00E04581">
        <w:rPr>
          <w:color w:val="auto"/>
        </w:rPr>
        <w:t>proteom</w:t>
      </w:r>
      <w:r w:rsidR="00830328" w:rsidRPr="00E04581">
        <w:rPr>
          <w:color w:val="auto"/>
        </w:rPr>
        <w:t>e</w:t>
      </w:r>
      <w:r w:rsidRPr="00E04581">
        <w:rPr>
          <w:color w:val="auto"/>
        </w:rPr>
        <w:t xml:space="preserve"> profiling, including </w:t>
      </w:r>
      <w:r w:rsidR="006B3CB4" w:rsidRPr="00E04581">
        <w:rPr>
          <w:color w:val="auto"/>
        </w:rPr>
        <w:t xml:space="preserve">protein </w:t>
      </w:r>
      <w:r w:rsidRPr="00E04581">
        <w:rPr>
          <w:color w:val="auto"/>
        </w:rPr>
        <w:t xml:space="preserve">sample preparation, </w:t>
      </w:r>
      <w:r w:rsidR="006B3CB4" w:rsidRPr="00E04581">
        <w:rPr>
          <w:color w:val="auto"/>
        </w:rPr>
        <w:t xml:space="preserve">enzymatic </w:t>
      </w:r>
      <w:r w:rsidRPr="00E04581">
        <w:rPr>
          <w:color w:val="auto"/>
        </w:rPr>
        <w:t xml:space="preserve">digestion, TMT </w:t>
      </w:r>
      <w:r w:rsidR="00322052">
        <w:rPr>
          <w:rFonts w:hint="eastAsia"/>
          <w:color w:val="auto"/>
          <w:lang w:eastAsia="zh-CN"/>
        </w:rPr>
        <w:t xml:space="preserve">labeling </w:t>
      </w:r>
      <w:r w:rsidR="006B3CB4" w:rsidRPr="00E04581">
        <w:rPr>
          <w:color w:val="auto"/>
        </w:rPr>
        <w:t>reaction</w:t>
      </w:r>
      <w:r w:rsidRPr="00E04581">
        <w:rPr>
          <w:color w:val="auto"/>
        </w:rPr>
        <w:t xml:space="preserve">, </w:t>
      </w:r>
      <w:r w:rsidR="00AE4FB7" w:rsidRPr="00E04581">
        <w:rPr>
          <w:color w:val="auto"/>
        </w:rPr>
        <w:t>two-dimensional</w:t>
      </w:r>
      <w:r w:rsidRPr="00E04581">
        <w:rPr>
          <w:color w:val="auto"/>
        </w:rPr>
        <w:t xml:space="preserve"> reverse</w:t>
      </w:r>
      <w:r w:rsidR="00F51377" w:rsidRPr="00E04581">
        <w:rPr>
          <w:color w:val="auto"/>
        </w:rPr>
        <w:t>-</w:t>
      </w:r>
      <w:r w:rsidRPr="00E04581">
        <w:rPr>
          <w:color w:val="auto"/>
        </w:rPr>
        <w:t xml:space="preserve">phase liquid chromatography </w:t>
      </w:r>
      <w:r w:rsidR="006B3CB4" w:rsidRPr="00E04581">
        <w:rPr>
          <w:color w:val="auto"/>
        </w:rPr>
        <w:t xml:space="preserve">(LC/LC) </w:t>
      </w:r>
      <w:r w:rsidRPr="00E04581">
        <w:rPr>
          <w:color w:val="auto"/>
        </w:rPr>
        <w:t>fractionation</w:t>
      </w:r>
      <w:r w:rsidR="006B3CB4" w:rsidRPr="00E04581">
        <w:rPr>
          <w:color w:val="auto"/>
        </w:rPr>
        <w:t xml:space="preserve">, </w:t>
      </w:r>
      <w:r w:rsidRPr="00E04581">
        <w:rPr>
          <w:color w:val="auto"/>
        </w:rPr>
        <w:t>tandem mass spectrometry (MS/MS)</w:t>
      </w:r>
      <w:r w:rsidR="00F51377" w:rsidRPr="00E04581">
        <w:rPr>
          <w:color w:val="auto"/>
        </w:rPr>
        <w:t>,</w:t>
      </w:r>
      <w:r w:rsidRPr="00E04581">
        <w:rPr>
          <w:color w:val="auto"/>
        </w:rPr>
        <w:t xml:space="preserve"> and computational data processing. </w:t>
      </w:r>
      <w:r w:rsidR="006B3CB4" w:rsidRPr="00E04581">
        <w:rPr>
          <w:color w:val="auto"/>
        </w:rPr>
        <w:t>T</w:t>
      </w:r>
      <w:r w:rsidRPr="00E04581">
        <w:rPr>
          <w:color w:val="auto"/>
        </w:rPr>
        <w:t xml:space="preserve">he </w:t>
      </w:r>
      <w:r w:rsidR="00322052">
        <w:rPr>
          <w:rFonts w:hint="eastAsia"/>
          <w:color w:val="auto"/>
          <w:lang w:eastAsia="zh-CN"/>
        </w:rPr>
        <w:t xml:space="preserve">crucial quality control steps and </w:t>
      </w:r>
      <w:r w:rsidRPr="00E04581">
        <w:rPr>
          <w:color w:val="auto"/>
        </w:rPr>
        <w:t>improvement</w:t>
      </w:r>
      <w:r w:rsidR="00F63ED3">
        <w:rPr>
          <w:color w:val="auto"/>
        </w:rPr>
        <w:t>s</w:t>
      </w:r>
      <w:r w:rsidRPr="00E04581">
        <w:rPr>
          <w:color w:val="auto"/>
        </w:rPr>
        <w:t xml:space="preserve"> in the process </w:t>
      </w:r>
      <w:r w:rsidR="00A42D38" w:rsidRPr="00E04581">
        <w:rPr>
          <w:color w:val="auto"/>
        </w:rPr>
        <w:t xml:space="preserve">specific </w:t>
      </w:r>
      <w:r w:rsidRPr="00E04581">
        <w:rPr>
          <w:color w:val="auto"/>
        </w:rPr>
        <w:t xml:space="preserve">for the </w:t>
      </w:r>
      <w:r w:rsidR="00F51377" w:rsidRPr="00E04581">
        <w:rPr>
          <w:color w:val="auto"/>
        </w:rPr>
        <w:t xml:space="preserve">16-plex </w:t>
      </w:r>
      <w:r w:rsidRPr="00E04581">
        <w:rPr>
          <w:color w:val="auto"/>
        </w:rPr>
        <w:t>TMT analysis</w:t>
      </w:r>
      <w:r w:rsidR="006B3CB4" w:rsidRPr="00E04581">
        <w:rPr>
          <w:color w:val="auto"/>
        </w:rPr>
        <w:t xml:space="preserve"> </w:t>
      </w:r>
      <w:r w:rsidR="00571001">
        <w:rPr>
          <w:rFonts w:hint="eastAsia"/>
          <w:color w:val="auto"/>
          <w:lang w:eastAsia="zh-CN"/>
        </w:rPr>
        <w:t>are</w:t>
      </w:r>
      <w:r w:rsidR="006B3CB4" w:rsidRPr="00E04581">
        <w:rPr>
          <w:color w:val="auto"/>
        </w:rPr>
        <w:t xml:space="preserve"> highlighted</w:t>
      </w:r>
      <w:r w:rsidRPr="00E04581">
        <w:rPr>
          <w:color w:val="auto"/>
        </w:rPr>
        <w:t xml:space="preserve">. </w:t>
      </w:r>
      <w:r w:rsidR="000A759C" w:rsidRPr="00E04581">
        <w:rPr>
          <w:color w:val="auto"/>
        </w:rPr>
        <w:t xml:space="preserve">This multiplexed process offers a powerful tool for </w:t>
      </w:r>
      <w:r w:rsidR="00F47907" w:rsidRPr="00E04581">
        <w:rPr>
          <w:color w:val="auto"/>
        </w:rPr>
        <w:t>profiling</w:t>
      </w:r>
      <w:r w:rsidR="000A759C" w:rsidRPr="00E04581">
        <w:rPr>
          <w:color w:val="auto"/>
        </w:rPr>
        <w:t xml:space="preserve"> a variety of complex samples such as cell</w:t>
      </w:r>
      <w:r w:rsidR="00F51377" w:rsidRPr="00E04581">
        <w:rPr>
          <w:color w:val="auto"/>
        </w:rPr>
        <w:t>s</w:t>
      </w:r>
      <w:r w:rsidR="000A759C" w:rsidRPr="00E04581">
        <w:rPr>
          <w:color w:val="auto"/>
        </w:rPr>
        <w:t>, tissues, and clinical specimens.</w:t>
      </w:r>
      <w:r w:rsidR="005E2A84">
        <w:rPr>
          <w:color w:val="auto"/>
        </w:rPr>
        <w:t xml:space="preserve"> </w:t>
      </w:r>
      <w:r w:rsidR="00F47907" w:rsidRPr="00E04581">
        <w:rPr>
          <w:color w:val="auto"/>
        </w:rPr>
        <w:t>M</w:t>
      </w:r>
      <w:r w:rsidRPr="00E04581">
        <w:rPr>
          <w:color w:val="auto"/>
        </w:rPr>
        <w:t xml:space="preserve">ore than 10,000 </w:t>
      </w:r>
      <w:r w:rsidR="0013134B" w:rsidRPr="00E04581">
        <w:rPr>
          <w:color w:val="auto"/>
        </w:rPr>
        <w:t>proteins and</w:t>
      </w:r>
      <w:r w:rsidR="00BF0497" w:rsidRPr="00E04581">
        <w:rPr>
          <w:color w:val="auto"/>
        </w:rPr>
        <w:t xml:space="preserve"> posttranslational modifications </w:t>
      </w:r>
      <w:r w:rsidR="00CF6C77" w:rsidRPr="00E04581">
        <w:rPr>
          <w:color w:val="auto"/>
        </w:rPr>
        <w:t>such as phosphorylation, methylation, acetylation</w:t>
      </w:r>
      <w:r w:rsidR="005E2A84">
        <w:rPr>
          <w:color w:val="auto"/>
        </w:rPr>
        <w:t>,</w:t>
      </w:r>
      <w:r w:rsidR="00CF6C77" w:rsidRPr="00E04581">
        <w:rPr>
          <w:color w:val="auto"/>
        </w:rPr>
        <w:t xml:space="preserve"> and ubiquitination </w:t>
      </w:r>
      <w:r w:rsidR="00BF0497" w:rsidRPr="00E04581">
        <w:rPr>
          <w:color w:val="auto"/>
        </w:rPr>
        <w:t xml:space="preserve">in highly complex biological samples </w:t>
      </w:r>
      <w:r w:rsidRPr="00E04581">
        <w:rPr>
          <w:color w:val="auto"/>
        </w:rPr>
        <w:t xml:space="preserve">from up to 16 different </w:t>
      </w:r>
      <w:r w:rsidR="00AE4FB7" w:rsidRPr="00E04581">
        <w:rPr>
          <w:color w:val="auto"/>
        </w:rPr>
        <w:t>sample</w:t>
      </w:r>
      <w:r w:rsidR="00F47907" w:rsidRPr="00E04581">
        <w:rPr>
          <w:color w:val="auto"/>
        </w:rPr>
        <w:t>s</w:t>
      </w:r>
      <w:r w:rsidR="00AE4FB7" w:rsidRPr="00E04581">
        <w:rPr>
          <w:color w:val="auto"/>
        </w:rPr>
        <w:t xml:space="preserve"> </w:t>
      </w:r>
      <w:r w:rsidRPr="00E04581">
        <w:rPr>
          <w:color w:val="auto"/>
        </w:rPr>
        <w:t xml:space="preserve">can be quantified in a single experiment, providing a </w:t>
      </w:r>
      <w:r w:rsidR="000A759C" w:rsidRPr="00E04581">
        <w:rPr>
          <w:color w:val="auto"/>
        </w:rPr>
        <w:t>potent</w:t>
      </w:r>
      <w:r w:rsidRPr="00E04581">
        <w:rPr>
          <w:color w:val="auto"/>
        </w:rPr>
        <w:t xml:space="preserve"> tool for basic and clinical research.</w:t>
      </w:r>
      <w:r w:rsidR="00BB5569" w:rsidRPr="00E04581">
        <w:rPr>
          <w:color w:val="auto"/>
        </w:rPr>
        <w:t xml:space="preserve"> </w:t>
      </w:r>
      <w:r w:rsidR="000A759C" w:rsidRPr="00E04581">
        <w:rPr>
          <w:color w:val="auto"/>
        </w:rPr>
        <w:t xml:space="preserve"> </w:t>
      </w:r>
    </w:p>
    <w:p w14:paraId="75DD3E12" w14:textId="2236AF1F" w:rsidR="00553BA3" w:rsidRPr="00E04581" w:rsidRDefault="00553BA3" w:rsidP="001A521D">
      <w:pPr>
        <w:rPr>
          <w:color w:val="auto"/>
        </w:rPr>
      </w:pPr>
    </w:p>
    <w:p w14:paraId="00D25F73" w14:textId="77777777" w:rsidR="006305D7" w:rsidRPr="00E04581" w:rsidRDefault="006305D7" w:rsidP="001A521D">
      <w:pPr>
        <w:rPr>
          <w:color w:val="808080"/>
        </w:rPr>
      </w:pPr>
      <w:r w:rsidRPr="00E04581">
        <w:rPr>
          <w:b/>
        </w:rPr>
        <w:t>INTRODUCTION</w:t>
      </w:r>
      <w:r w:rsidRPr="00E04581">
        <w:rPr>
          <w:b/>
          <w:bCs/>
        </w:rPr>
        <w:t>:</w:t>
      </w:r>
      <w:r w:rsidRPr="00E04581">
        <w:rPr>
          <w:color w:val="808080"/>
        </w:rPr>
        <w:t xml:space="preserve"> </w:t>
      </w:r>
    </w:p>
    <w:p w14:paraId="6FDFBDB0" w14:textId="5B247F4D" w:rsidR="004855D6" w:rsidRDefault="004855D6" w:rsidP="001A521D">
      <w:pPr>
        <w:rPr>
          <w:color w:val="auto"/>
        </w:rPr>
      </w:pPr>
      <w:r w:rsidRPr="00E04581">
        <w:rPr>
          <w:color w:val="auto"/>
        </w:rPr>
        <w:t xml:space="preserve">Rapid developments in mass spectrometry technology have </w:t>
      </w:r>
      <w:r w:rsidR="00A42E75">
        <w:rPr>
          <w:color w:val="auto"/>
        </w:rPr>
        <w:t>enabled to</w:t>
      </w:r>
      <w:r w:rsidRPr="00E04581">
        <w:rPr>
          <w:color w:val="auto"/>
        </w:rPr>
        <w:t xml:space="preserve"> achieve high sensitivity and deep proteome coverage in proteomics applications</w:t>
      </w:r>
      <w:r w:rsidR="001375E7" w:rsidRPr="00E04581">
        <w:rPr>
          <w:color w:val="auto"/>
        </w:rPr>
        <w:fldChar w:fldCharType="begin">
          <w:fldData xml:space="preserve">PEVuZE5vdGU+PENpdGU+PEF1dGhvcj5MZXZ5PC9BdXRob3I+PFllYXI+MjAxODwvWWVhcj48UmVj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</w:fldData>
        </w:fldChar>
      </w:r>
      <w:r w:rsidR="0094613F" w:rsidRPr="00E04581">
        <w:rPr>
          <w:color w:val="auto"/>
        </w:rPr>
        <w:instrText xml:space="preserve"> ADDIN EN.CITE </w:instrText>
      </w:r>
      <w:r w:rsidR="0094613F" w:rsidRPr="00E04581">
        <w:rPr>
          <w:color w:val="auto"/>
        </w:rPr>
        <w:fldChar w:fldCharType="begin">
          <w:fldData xml:space="preserve">PEVuZE5vdGU+PENpdGU+PEF1dGhvcj5MZXZ5PC9BdXRob3I+PFllYXI+MjAxODwvWWVhcj48UmVj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</w:fldData>
        </w:fldChar>
      </w:r>
      <w:r w:rsidR="0094613F" w:rsidRPr="00E04581">
        <w:rPr>
          <w:color w:val="auto"/>
        </w:rPr>
        <w:instrText xml:space="preserve"> ADDIN EN.CITE.DATA </w:instrText>
      </w:r>
      <w:r w:rsidR="0094613F" w:rsidRPr="00E04581">
        <w:rPr>
          <w:color w:val="auto"/>
        </w:rPr>
      </w:r>
      <w:r w:rsidR="0094613F" w:rsidRPr="00E04581">
        <w:rPr>
          <w:color w:val="auto"/>
        </w:rPr>
        <w:fldChar w:fldCharType="end"/>
      </w:r>
      <w:r w:rsidR="001375E7" w:rsidRPr="00E04581">
        <w:rPr>
          <w:color w:val="auto"/>
        </w:rPr>
      </w:r>
      <w:r w:rsidR="001375E7" w:rsidRPr="00E04581">
        <w:rPr>
          <w:color w:val="auto"/>
        </w:rPr>
        <w:fldChar w:fldCharType="separate"/>
      </w:r>
      <w:r w:rsidR="001375E7" w:rsidRPr="00E04581">
        <w:rPr>
          <w:noProof/>
          <w:color w:val="auto"/>
          <w:vertAlign w:val="superscript"/>
        </w:rPr>
        <w:t>1,2</w:t>
      </w:r>
      <w:r w:rsidR="001375E7" w:rsidRPr="00E04581">
        <w:rPr>
          <w:color w:val="auto"/>
        </w:rPr>
        <w:fldChar w:fldCharType="end"/>
      </w:r>
      <w:r w:rsidRPr="00E04581">
        <w:rPr>
          <w:color w:val="auto"/>
        </w:rPr>
        <w:t xml:space="preserve">. </w:t>
      </w:r>
      <w:r w:rsidR="00EE1691" w:rsidRPr="00E04581">
        <w:rPr>
          <w:color w:val="auto"/>
        </w:rPr>
        <w:t>Despite</w:t>
      </w:r>
      <w:r w:rsidRPr="00E04581">
        <w:rPr>
          <w:color w:val="auto"/>
        </w:rPr>
        <w:t xml:space="preserve"> these developments, sample multiplexing remains the bottleneck for researchers handling </w:t>
      </w:r>
      <w:r w:rsidR="00840507" w:rsidRPr="00E04581">
        <w:rPr>
          <w:color w:val="auto"/>
        </w:rPr>
        <w:t xml:space="preserve">the analysis of </w:t>
      </w:r>
      <w:r w:rsidRPr="00E04581">
        <w:rPr>
          <w:color w:val="auto"/>
        </w:rPr>
        <w:t>a large sample cohort.</w:t>
      </w:r>
    </w:p>
    <w:p w14:paraId="61290A22" w14:textId="77777777" w:rsidR="00EE1691" w:rsidRPr="00E04581" w:rsidRDefault="00EE1691" w:rsidP="001A521D">
      <w:pPr>
        <w:rPr>
          <w:color w:val="auto"/>
        </w:rPr>
      </w:pPr>
    </w:p>
    <w:p w14:paraId="378E88B5" w14:textId="07A12CBD" w:rsidR="004855D6" w:rsidRDefault="004855D6" w:rsidP="001A521D">
      <w:pPr>
        <w:rPr>
          <w:color w:val="auto"/>
        </w:rPr>
      </w:pPr>
      <w:r w:rsidRPr="00E04581">
        <w:rPr>
          <w:color w:val="auto"/>
        </w:rPr>
        <w:t xml:space="preserve">Multiplexed </w:t>
      </w:r>
      <w:r w:rsidR="001375E7" w:rsidRPr="00E04581">
        <w:rPr>
          <w:color w:val="auto"/>
        </w:rPr>
        <w:t>i</w:t>
      </w:r>
      <w:r w:rsidRPr="00E04581">
        <w:rPr>
          <w:color w:val="auto"/>
        </w:rPr>
        <w:t xml:space="preserve">sobaric labeling techniques are </w:t>
      </w:r>
      <w:r w:rsidR="00D21797" w:rsidRPr="00E04581">
        <w:rPr>
          <w:color w:val="auto"/>
        </w:rPr>
        <w:t xml:space="preserve">extensively </w:t>
      </w:r>
      <w:r w:rsidRPr="00E04581">
        <w:rPr>
          <w:color w:val="auto"/>
        </w:rPr>
        <w:t>used for proteome</w:t>
      </w:r>
      <w:r w:rsidR="00C858EB" w:rsidRPr="00E04581">
        <w:rPr>
          <w:color w:val="auto"/>
        </w:rPr>
        <w:t>-</w:t>
      </w:r>
      <w:r w:rsidR="00D21797" w:rsidRPr="00E04581">
        <w:rPr>
          <w:color w:val="auto"/>
        </w:rPr>
        <w:t xml:space="preserve">wide </w:t>
      </w:r>
      <w:r w:rsidRPr="00E04581">
        <w:rPr>
          <w:color w:val="auto"/>
        </w:rPr>
        <w:t>relative quantitation of large batches of samples</w:t>
      </w:r>
      <w:r w:rsidR="00982FC2" w:rsidRPr="00E04581">
        <w:rPr>
          <w:color w:val="auto"/>
        </w:rPr>
        <w:fldChar w:fldCharType="begin">
          <w:fldData xml:space="preserve">PEVuZE5vdGU+PENpdGU+PEF1dGhvcj5NZXJ0aW5zPC9BdXRob3I+PFllYXI+MjAxNjwvWWVhcj48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U1LTYyPC9wYWdlcz48dm9s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</w:fldData>
        </w:fldChar>
      </w:r>
      <w:r w:rsidR="0094613F" w:rsidRPr="00E04581">
        <w:rPr>
          <w:color w:val="auto"/>
        </w:rPr>
        <w:instrText xml:space="preserve"> ADDIN EN.CITE </w:instrText>
      </w:r>
      <w:r w:rsidR="0094613F" w:rsidRPr="00E04581">
        <w:rPr>
          <w:color w:val="auto"/>
        </w:rPr>
        <w:fldChar w:fldCharType="begin">
          <w:fldData xml:space="preserve">PEVuZE5vdGU+PENpdGU+PEF1dGhvcj5NZXJ0aW5zPC9BdXRob3I+PFllYXI+MjAxNjwvWWVhcj48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U1LTYyPC9wYWdlcz48dm9s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</w:fldData>
        </w:fldChar>
      </w:r>
      <w:r w:rsidR="0094613F" w:rsidRPr="00E04581">
        <w:rPr>
          <w:color w:val="auto"/>
        </w:rPr>
        <w:instrText xml:space="preserve"> ADDIN EN.CITE.DATA </w:instrText>
      </w:r>
      <w:r w:rsidR="0094613F" w:rsidRPr="00E04581">
        <w:rPr>
          <w:color w:val="auto"/>
        </w:rPr>
      </w:r>
      <w:r w:rsidR="0094613F" w:rsidRPr="00E04581">
        <w:rPr>
          <w:color w:val="auto"/>
        </w:rPr>
        <w:fldChar w:fldCharType="end"/>
      </w:r>
      <w:r w:rsidR="00982FC2" w:rsidRPr="00E04581">
        <w:rPr>
          <w:color w:val="auto"/>
        </w:rPr>
      </w:r>
      <w:r w:rsidR="00982FC2" w:rsidRPr="00E04581">
        <w:rPr>
          <w:color w:val="auto"/>
        </w:rPr>
        <w:fldChar w:fldCharType="separate"/>
      </w:r>
      <w:r w:rsidR="00DB473B" w:rsidRPr="00E04581">
        <w:rPr>
          <w:noProof/>
          <w:color w:val="auto"/>
          <w:vertAlign w:val="superscript"/>
        </w:rPr>
        <w:t>3-6</w:t>
      </w:r>
      <w:r w:rsidR="00982FC2" w:rsidRPr="00E04581">
        <w:rPr>
          <w:color w:val="auto"/>
        </w:rPr>
        <w:fldChar w:fldCharType="end"/>
      </w:r>
      <w:r w:rsidRPr="00E04581">
        <w:rPr>
          <w:color w:val="auto"/>
        </w:rPr>
        <w:t xml:space="preserve">. </w:t>
      </w:r>
      <w:bookmarkStart w:id="4" w:name="OLE_LINK14"/>
      <w:bookmarkStart w:id="5" w:name="OLE_LINK15"/>
      <w:r w:rsidRPr="00E04581">
        <w:rPr>
          <w:color w:val="auto"/>
        </w:rPr>
        <w:t>Tandem mass tags (TMT)</w:t>
      </w:r>
      <w:bookmarkEnd w:id="4"/>
      <w:bookmarkEnd w:id="5"/>
      <w:r w:rsidR="0026322D" w:rsidRPr="00E04581">
        <w:rPr>
          <w:color w:val="auto"/>
        </w:rPr>
        <w:t>-</w:t>
      </w:r>
      <w:r w:rsidRPr="00E04581">
        <w:rPr>
          <w:color w:val="auto"/>
        </w:rPr>
        <w:t xml:space="preserve">based quantitation is </w:t>
      </w:r>
      <w:r w:rsidR="001375E7" w:rsidRPr="00E04581">
        <w:rPr>
          <w:color w:val="auto"/>
        </w:rPr>
        <w:t>a</w:t>
      </w:r>
      <w:r w:rsidRPr="00E04581">
        <w:rPr>
          <w:color w:val="auto"/>
        </w:rPr>
        <w:t xml:space="preserve"> popular choice for its high multiplexing capability</w:t>
      </w:r>
      <w:r w:rsidR="00982FC2" w:rsidRPr="00E04581">
        <w:rPr>
          <w:color w:val="auto"/>
        </w:rPr>
        <w:fldChar w:fldCharType="begin">
          <w:fldData xml:space="preserve">PEVuZE5vdGU+PENpdGU+PEF1dGhvcj5SYXVuaXlhcjwvQXV0aG9yPjxZZWFyPjIwMTQ8L1llYXI+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</w:fldData>
        </w:fldChar>
      </w:r>
      <w:r w:rsidR="00523071" w:rsidRPr="00E04581">
        <w:rPr>
          <w:color w:val="auto"/>
        </w:rPr>
        <w:instrText xml:space="preserve"> ADDIN EN.CITE </w:instrText>
      </w:r>
      <w:r w:rsidR="00523071" w:rsidRPr="00E04581">
        <w:rPr>
          <w:color w:val="auto"/>
        </w:rPr>
        <w:fldChar w:fldCharType="begin">
          <w:fldData xml:space="preserve">PEVuZE5vdGU+PENpdGU+PEF1dGhvcj5SYXVuaXlhcjwvQXV0aG9yPjxZZWFyPjIwMTQ8L1llYXI+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</w:fldData>
        </w:fldChar>
      </w:r>
      <w:r w:rsidR="00523071" w:rsidRPr="00E04581">
        <w:rPr>
          <w:color w:val="auto"/>
        </w:rPr>
        <w:instrText xml:space="preserve"> ADDIN EN.CITE.DATA </w:instrText>
      </w:r>
      <w:r w:rsidR="00523071" w:rsidRPr="00E04581">
        <w:rPr>
          <w:color w:val="auto"/>
        </w:rPr>
      </w:r>
      <w:r w:rsidR="00523071" w:rsidRPr="00E04581">
        <w:rPr>
          <w:color w:val="auto"/>
        </w:rPr>
        <w:fldChar w:fldCharType="end"/>
      </w:r>
      <w:r w:rsidR="00982FC2" w:rsidRPr="00E04581">
        <w:rPr>
          <w:color w:val="auto"/>
        </w:rPr>
      </w:r>
      <w:r w:rsidR="00982FC2" w:rsidRPr="00E04581">
        <w:rPr>
          <w:color w:val="auto"/>
        </w:rPr>
        <w:fldChar w:fldCharType="separate"/>
      </w:r>
      <w:r w:rsidR="00DB473B" w:rsidRPr="00E04581">
        <w:rPr>
          <w:noProof/>
          <w:color w:val="auto"/>
          <w:vertAlign w:val="superscript"/>
        </w:rPr>
        <w:t>7,8</w:t>
      </w:r>
      <w:r w:rsidR="00982FC2" w:rsidRPr="00E04581">
        <w:rPr>
          <w:color w:val="auto"/>
        </w:rPr>
        <w:fldChar w:fldCharType="end"/>
      </w:r>
      <w:r w:rsidRPr="00E04581">
        <w:rPr>
          <w:color w:val="auto"/>
        </w:rPr>
        <w:t xml:space="preserve">. TMT </w:t>
      </w:r>
      <w:r w:rsidR="00CB0957" w:rsidRPr="00E04581">
        <w:rPr>
          <w:color w:val="auto"/>
        </w:rPr>
        <w:t xml:space="preserve">reagents were </w:t>
      </w:r>
      <w:r w:rsidRPr="00E04581">
        <w:rPr>
          <w:color w:val="auto"/>
        </w:rPr>
        <w:t>initially launched as a 6-plex kit capable of quantifying up to 6 samples simultaneously</w:t>
      </w:r>
      <w:r w:rsidR="00025133" w:rsidRPr="00E04581">
        <w:rPr>
          <w:color w:val="auto"/>
        </w:rPr>
        <w:fldChar w:fldCharType="begin"/>
      </w:r>
      <w:r w:rsidR="0094613F" w:rsidRPr="00E04581">
        <w:rPr>
          <w:color w:val="auto"/>
        </w:rPr>
        <w:instrText xml:space="preserve"> ADDIN EN.CITE &lt;EndNote&gt;&lt;Cite&gt;&lt;Author&gt;Dayon&lt;/Author&gt;&lt;Year&gt;2008&lt;/Year&gt;&lt;RecNum&gt;8&lt;/RecNum&gt;&lt;DisplayText&gt;&lt;style face="superscript"&gt;9&lt;/style&gt;&lt;/DisplayText&gt;&lt;record&gt;&lt;rec-number&gt;8&lt;/rec-number&gt;&lt;foreign-keys&gt;&lt;key app="EN" db-id="f9v2xt2pmaass0etr5rx00d3p55szf0fzr5a" timestamp="1588951843"&gt;8&lt;/key&gt;&lt;/foreign-keys&gt;&lt;ref-type name="Journal Article"&gt;17&lt;/ref-type&gt;&lt;contributors&gt;&lt;authors&gt;&lt;author&gt;Dayon, Loïc&lt;/author&gt;&lt;author&gt;Hainard, Alexandre&lt;/author&gt;&lt;author&gt;Licker, Virginie&lt;/author&gt;&lt;author&gt;Turck, Natacha&lt;/author&gt;&lt;author&gt;Kuhn, Karsten&lt;/author&gt;&lt;author&gt;Hochstrasser, Denis F.&lt;/author&gt;&lt;author&gt;Burkhard, Pierre R.&lt;/author&gt;&lt;author&gt;Sanchez, Jean-Charles&lt;/author&gt;&lt;/authors&gt;&lt;/contributors&gt;&lt;titles&gt;&lt;title&gt;Relative Quantification of Proteins in Human Cerebrospinal Fluids by MS/MS Using 6-Plex Isobaric Tags&lt;/title&gt;&lt;secondary-title&gt;Analytical Chemistry&lt;/secondary-title&gt;&lt;/titles&gt;&lt;periodical&gt;&lt;full-title&gt;Analytical Chemistry&lt;/full-title&gt;&lt;abbr-1&gt;Anal Chem&lt;/abbr-1&gt;&lt;/periodical&gt;&lt;pages&gt;2921-2931&lt;/pages&gt;&lt;volume&gt;80&lt;/volume&gt;&lt;number&gt;8&lt;/number&gt;&lt;dates&gt;&lt;year&gt;2008&lt;/year&gt;&lt;pub-dates&gt;&lt;date&gt;2008/04/15&lt;/date&gt;&lt;/pub-dates&gt;&lt;/dates&gt;&lt;publisher&gt;American Chemical Society&lt;/publisher&gt;&lt;isbn&gt;0003-2700&lt;/isbn&gt;&lt;urls&gt;&lt;related-urls&gt;&lt;url&gt;https://doi.org/10.1021/ac702422x&lt;/url&gt;&lt;/related-urls&gt;&lt;/urls&gt;&lt;electronic-resource-num&gt;10.1021/ac702422x&lt;/electronic-resource-num&gt;&lt;/record&gt;&lt;/Cite&gt;&lt;/EndNote&gt;</w:instrText>
      </w:r>
      <w:r w:rsidR="00025133" w:rsidRPr="00E04581">
        <w:rPr>
          <w:color w:val="auto"/>
        </w:rPr>
        <w:fldChar w:fldCharType="separate"/>
      </w:r>
      <w:r w:rsidR="00982FC2" w:rsidRPr="00E04581">
        <w:rPr>
          <w:noProof/>
          <w:color w:val="auto"/>
          <w:vertAlign w:val="superscript"/>
        </w:rPr>
        <w:t>9</w:t>
      </w:r>
      <w:r w:rsidR="00025133" w:rsidRPr="00E04581">
        <w:rPr>
          <w:color w:val="auto"/>
        </w:rPr>
        <w:fldChar w:fldCharType="end"/>
      </w:r>
      <w:r w:rsidRPr="00E04581">
        <w:rPr>
          <w:color w:val="auto"/>
        </w:rPr>
        <w:t xml:space="preserve">. This technology was further expanded to quantify </w:t>
      </w:r>
      <w:r w:rsidR="00EE45FD" w:rsidRPr="00E04581">
        <w:rPr>
          <w:color w:val="auto"/>
        </w:rPr>
        <w:t>10-</w:t>
      </w:r>
      <w:r w:rsidRPr="00E04581">
        <w:rPr>
          <w:color w:val="auto"/>
        </w:rPr>
        <w:t>11 samples</w:t>
      </w:r>
      <w:r w:rsidR="00025133" w:rsidRPr="00E04581">
        <w:rPr>
          <w:color w:val="auto"/>
        </w:rPr>
        <w:fldChar w:fldCharType="begin">
          <w:fldData xml:space="preserve">PEVuZE5vdGU+PENpdGU+PEF1dGhvcj5TdGVwYW5vdmE8L0F1dGhvcj48WWVhcj4yMDE4PC9ZZWFy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</w:fldData>
        </w:fldChar>
      </w:r>
      <w:r w:rsidR="0094613F" w:rsidRPr="00E04581">
        <w:rPr>
          <w:color w:val="auto"/>
        </w:rPr>
        <w:instrText xml:space="preserve"> ADDIN EN.CITE </w:instrText>
      </w:r>
      <w:r w:rsidR="0094613F" w:rsidRPr="00E04581">
        <w:rPr>
          <w:color w:val="auto"/>
        </w:rPr>
        <w:fldChar w:fldCharType="begin">
          <w:fldData xml:space="preserve">PEVuZE5vdGU+PENpdGU+PEF1dGhvcj5TdGVwYW5vdmE8L0F1dGhvcj48WWVhcj4yMDE4PC9ZZWFy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</w:fldData>
        </w:fldChar>
      </w:r>
      <w:r w:rsidR="0094613F" w:rsidRPr="00E04581">
        <w:rPr>
          <w:color w:val="auto"/>
        </w:rPr>
        <w:instrText xml:space="preserve"> ADDIN EN.CITE.DATA </w:instrText>
      </w:r>
      <w:r w:rsidR="0094613F" w:rsidRPr="00E04581">
        <w:rPr>
          <w:color w:val="auto"/>
        </w:rPr>
      </w:r>
      <w:r w:rsidR="0094613F" w:rsidRPr="00E04581">
        <w:rPr>
          <w:color w:val="auto"/>
        </w:rPr>
        <w:fldChar w:fldCharType="end"/>
      </w:r>
      <w:r w:rsidR="00025133" w:rsidRPr="00E04581">
        <w:rPr>
          <w:color w:val="auto"/>
        </w:rPr>
      </w:r>
      <w:r w:rsidR="00025133" w:rsidRPr="00E04581">
        <w:rPr>
          <w:color w:val="auto"/>
        </w:rPr>
        <w:fldChar w:fldCharType="separate"/>
      </w:r>
      <w:r w:rsidR="00DB473B" w:rsidRPr="00E04581">
        <w:rPr>
          <w:noProof/>
          <w:color w:val="auto"/>
          <w:vertAlign w:val="superscript"/>
        </w:rPr>
        <w:t>10,11</w:t>
      </w:r>
      <w:r w:rsidR="00025133" w:rsidRPr="00E04581">
        <w:rPr>
          <w:color w:val="auto"/>
        </w:rPr>
        <w:fldChar w:fldCharType="end"/>
      </w:r>
      <w:r w:rsidRPr="00E04581">
        <w:rPr>
          <w:color w:val="auto"/>
        </w:rPr>
        <w:t xml:space="preserve">. Recently </w:t>
      </w:r>
      <w:r w:rsidR="00FE1434" w:rsidRPr="00E04581">
        <w:rPr>
          <w:color w:val="auto"/>
        </w:rPr>
        <w:t xml:space="preserve">developed </w:t>
      </w:r>
      <w:r w:rsidR="0026322D" w:rsidRPr="00E04581">
        <w:rPr>
          <w:color w:val="auto"/>
        </w:rPr>
        <w:t xml:space="preserve">16-plex </w:t>
      </w:r>
      <w:r w:rsidRPr="00E04581">
        <w:rPr>
          <w:color w:val="auto"/>
        </w:rPr>
        <w:t>TMT</w:t>
      </w:r>
      <w:r w:rsidR="00840507" w:rsidRPr="00E04581">
        <w:rPr>
          <w:color w:val="auto"/>
        </w:rPr>
        <w:t>pro</w:t>
      </w:r>
      <w:r w:rsidRPr="00E04581">
        <w:rPr>
          <w:color w:val="auto"/>
        </w:rPr>
        <w:t xml:space="preserve"> </w:t>
      </w:r>
      <w:r w:rsidR="00025133" w:rsidRPr="00E04581">
        <w:rPr>
          <w:color w:val="auto"/>
        </w:rPr>
        <w:t xml:space="preserve">(termed TMT16 hereafter) </w:t>
      </w:r>
      <w:r w:rsidRPr="00E04581">
        <w:rPr>
          <w:color w:val="auto"/>
        </w:rPr>
        <w:t>reagents have further increased the multiplexing capacity to 16</w:t>
      </w:r>
      <w:r w:rsidR="004D3CFE" w:rsidRPr="00E04581">
        <w:rPr>
          <w:color w:val="auto"/>
        </w:rPr>
        <w:t xml:space="preserve"> samples in a single experiment</w:t>
      </w:r>
      <w:r w:rsidR="009E18C4" w:rsidRPr="00E04581">
        <w:rPr>
          <w:color w:val="auto"/>
        </w:rPr>
        <w:fldChar w:fldCharType="begin">
          <w:fldData xml:space="preserve">PEVuZE5vdGU+PENpdGU+PEF1dGhvcj5UaG9tcHNvbjwvQXV0aG9yPjxZZWFyPjIwMTk8L1llYXI+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</w:fldData>
        </w:fldChar>
      </w:r>
      <w:r w:rsidR="0094613F" w:rsidRPr="00E04581">
        <w:rPr>
          <w:color w:val="auto"/>
        </w:rPr>
        <w:instrText xml:space="preserve"> ADDIN EN.CITE </w:instrText>
      </w:r>
      <w:r w:rsidR="0094613F" w:rsidRPr="00E04581">
        <w:rPr>
          <w:color w:val="auto"/>
        </w:rPr>
        <w:fldChar w:fldCharType="begin">
          <w:fldData xml:space="preserve">PEVuZE5vdGU+PENpdGU+PEF1dGhvcj5UaG9tcHNvbjwvQXV0aG9yPjxZZWFyPjIwMTk8L1llYXI+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</w:fldData>
        </w:fldChar>
      </w:r>
      <w:r w:rsidR="0094613F" w:rsidRPr="00E04581">
        <w:rPr>
          <w:color w:val="auto"/>
        </w:rPr>
        <w:instrText xml:space="preserve"> ADDIN EN.CITE.DATA </w:instrText>
      </w:r>
      <w:r w:rsidR="0094613F" w:rsidRPr="00E04581">
        <w:rPr>
          <w:color w:val="auto"/>
        </w:rPr>
      </w:r>
      <w:r w:rsidR="0094613F" w:rsidRPr="00E04581">
        <w:rPr>
          <w:color w:val="auto"/>
        </w:rPr>
        <w:fldChar w:fldCharType="end"/>
      </w:r>
      <w:r w:rsidR="009E18C4" w:rsidRPr="00E04581">
        <w:rPr>
          <w:color w:val="auto"/>
        </w:rPr>
      </w:r>
      <w:r w:rsidR="009E18C4" w:rsidRPr="00E04581">
        <w:rPr>
          <w:color w:val="auto"/>
        </w:rPr>
        <w:fldChar w:fldCharType="separate"/>
      </w:r>
      <w:r w:rsidR="009E18C4" w:rsidRPr="00E04581">
        <w:rPr>
          <w:noProof/>
          <w:color w:val="auto"/>
          <w:vertAlign w:val="superscript"/>
        </w:rPr>
        <w:t>12,13</w:t>
      </w:r>
      <w:r w:rsidR="009E18C4" w:rsidRPr="00E04581">
        <w:rPr>
          <w:color w:val="auto"/>
        </w:rPr>
        <w:fldChar w:fldCharType="end"/>
      </w:r>
      <w:r w:rsidRPr="00E04581">
        <w:rPr>
          <w:color w:val="auto"/>
        </w:rPr>
        <w:t>. The TMT</w:t>
      </w:r>
      <w:r w:rsidR="0036739C" w:rsidRPr="00E04581">
        <w:rPr>
          <w:color w:val="auto"/>
        </w:rPr>
        <w:t>16</w:t>
      </w:r>
      <w:r w:rsidRPr="00E04581">
        <w:rPr>
          <w:color w:val="auto"/>
        </w:rPr>
        <w:t xml:space="preserve"> reagents use a </w:t>
      </w:r>
      <w:r w:rsidR="0036739C" w:rsidRPr="00E04581">
        <w:rPr>
          <w:color w:val="auto"/>
        </w:rPr>
        <w:t>proline-based</w:t>
      </w:r>
      <w:r w:rsidRPr="00E04581">
        <w:rPr>
          <w:color w:val="auto"/>
        </w:rPr>
        <w:t xml:space="preserve"> reporter group</w:t>
      </w:r>
      <w:r w:rsidR="009E18C4" w:rsidRPr="00E04581">
        <w:rPr>
          <w:color w:val="auto"/>
        </w:rPr>
        <w:t>,</w:t>
      </w:r>
      <w:r w:rsidRPr="00E04581">
        <w:rPr>
          <w:color w:val="auto"/>
        </w:rPr>
        <w:t xml:space="preserve"> whereas 11-plex </w:t>
      </w:r>
      <w:r w:rsidR="0036739C" w:rsidRPr="00E04581">
        <w:rPr>
          <w:color w:val="auto"/>
        </w:rPr>
        <w:t xml:space="preserve">TMT </w:t>
      </w:r>
      <w:r w:rsidR="00025133" w:rsidRPr="00E04581">
        <w:rPr>
          <w:color w:val="auto"/>
        </w:rPr>
        <w:t>appl</w:t>
      </w:r>
      <w:r w:rsidR="0036739C" w:rsidRPr="00E04581">
        <w:rPr>
          <w:color w:val="auto"/>
        </w:rPr>
        <w:t>ies</w:t>
      </w:r>
      <w:r w:rsidR="00025133" w:rsidRPr="00E04581">
        <w:rPr>
          <w:color w:val="auto"/>
        </w:rPr>
        <w:t xml:space="preserve"> a</w:t>
      </w:r>
      <w:r w:rsidRPr="00E04581">
        <w:rPr>
          <w:color w:val="auto"/>
        </w:rPr>
        <w:t xml:space="preserve"> </w:t>
      </w:r>
      <w:proofErr w:type="spellStart"/>
      <w:r w:rsidRPr="00E04581">
        <w:rPr>
          <w:color w:val="auto"/>
        </w:rPr>
        <w:t>dimethylpiperidine</w:t>
      </w:r>
      <w:proofErr w:type="spellEnd"/>
      <w:r w:rsidR="009E18C4" w:rsidRPr="00E04581">
        <w:rPr>
          <w:color w:val="auto"/>
        </w:rPr>
        <w:t>-</w:t>
      </w:r>
      <w:r w:rsidRPr="00E04581">
        <w:rPr>
          <w:color w:val="auto"/>
        </w:rPr>
        <w:t xml:space="preserve">derived reporter group. </w:t>
      </w:r>
      <w:r w:rsidR="0036739C" w:rsidRPr="00E04581">
        <w:rPr>
          <w:color w:val="auto"/>
        </w:rPr>
        <w:t xml:space="preserve">Both TMT11 and TMT16 </w:t>
      </w:r>
      <w:r w:rsidRPr="00E04581">
        <w:rPr>
          <w:color w:val="auto"/>
        </w:rPr>
        <w:t>use the same amine reactive group</w:t>
      </w:r>
      <w:r w:rsidR="009E18C4" w:rsidRPr="00E04581">
        <w:rPr>
          <w:color w:val="auto"/>
        </w:rPr>
        <w:t>,</w:t>
      </w:r>
      <w:r w:rsidRPr="00E04581">
        <w:rPr>
          <w:color w:val="auto"/>
        </w:rPr>
        <w:t xml:space="preserve"> but the mass </w:t>
      </w:r>
      <w:r w:rsidR="0036739C" w:rsidRPr="00E04581">
        <w:rPr>
          <w:color w:val="auto"/>
        </w:rPr>
        <w:t>balance</w:t>
      </w:r>
      <w:r w:rsidRPr="00E04581">
        <w:rPr>
          <w:color w:val="auto"/>
        </w:rPr>
        <w:t xml:space="preserve"> group </w:t>
      </w:r>
      <w:r w:rsidR="0036739C" w:rsidRPr="00E04581">
        <w:rPr>
          <w:color w:val="auto"/>
        </w:rPr>
        <w:t xml:space="preserve">of TMT16 </w:t>
      </w:r>
      <w:r w:rsidRPr="00E04581">
        <w:rPr>
          <w:color w:val="auto"/>
        </w:rPr>
        <w:t xml:space="preserve">is </w:t>
      </w:r>
      <w:r w:rsidR="00FE1434" w:rsidRPr="00E04581">
        <w:rPr>
          <w:color w:val="auto"/>
        </w:rPr>
        <w:t xml:space="preserve">larger </w:t>
      </w:r>
      <w:r w:rsidR="0036739C" w:rsidRPr="00E04581">
        <w:rPr>
          <w:color w:val="auto"/>
        </w:rPr>
        <w:t xml:space="preserve">than that </w:t>
      </w:r>
      <w:r w:rsidR="0000529E" w:rsidRPr="00E04581">
        <w:rPr>
          <w:color w:val="auto"/>
        </w:rPr>
        <w:t xml:space="preserve">of </w:t>
      </w:r>
      <w:r w:rsidRPr="00E04581">
        <w:rPr>
          <w:color w:val="auto"/>
        </w:rPr>
        <w:t>TMT1</w:t>
      </w:r>
      <w:r w:rsidR="0036739C" w:rsidRPr="00E04581">
        <w:rPr>
          <w:color w:val="auto"/>
        </w:rPr>
        <w:t>1</w:t>
      </w:r>
      <w:r w:rsidR="009E18C4" w:rsidRPr="00E04581">
        <w:rPr>
          <w:color w:val="auto"/>
        </w:rPr>
        <w:t>,</w:t>
      </w:r>
      <w:r w:rsidR="0036739C" w:rsidRPr="00E04581">
        <w:rPr>
          <w:color w:val="auto"/>
        </w:rPr>
        <w:t xml:space="preserve"> </w:t>
      </w:r>
      <w:r w:rsidR="00325B52" w:rsidRPr="00E04581">
        <w:rPr>
          <w:color w:val="auto"/>
        </w:rPr>
        <w:t>enabl</w:t>
      </w:r>
      <w:r w:rsidR="009E18C4" w:rsidRPr="00E04581">
        <w:rPr>
          <w:color w:val="auto"/>
        </w:rPr>
        <w:t>ing</w:t>
      </w:r>
      <w:r w:rsidR="00325B52" w:rsidRPr="00E04581">
        <w:rPr>
          <w:color w:val="auto"/>
        </w:rPr>
        <w:t xml:space="preserve"> the combination of </w:t>
      </w:r>
      <w:r w:rsidR="0048635A" w:rsidRPr="00E04581">
        <w:rPr>
          <w:color w:val="auto"/>
          <w:lang w:eastAsia="zh-CN"/>
        </w:rPr>
        <w:t>8</w:t>
      </w:r>
      <w:r w:rsidR="009E18C4" w:rsidRPr="00E04581">
        <w:rPr>
          <w:color w:val="auto"/>
        </w:rPr>
        <w:t xml:space="preserve"> </w:t>
      </w:r>
      <w:r w:rsidR="00325B52" w:rsidRPr="00E04581">
        <w:rPr>
          <w:color w:val="auto"/>
        </w:rPr>
        <w:t xml:space="preserve">stable C13 and N15 isotopes </w:t>
      </w:r>
      <w:r w:rsidR="0048635A" w:rsidRPr="00E04581">
        <w:rPr>
          <w:color w:val="auto"/>
          <w:lang w:eastAsia="zh-CN"/>
        </w:rPr>
        <w:t xml:space="preserve">in the reporter ions </w:t>
      </w:r>
      <w:r w:rsidR="00325B52" w:rsidRPr="00E04581">
        <w:rPr>
          <w:color w:val="auto"/>
        </w:rPr>
        <w:t>to achieve 16 reporters (</w:t>
      </w:r>
      <w:r w:rsidR="00325B52" w:rsidRPr="00E04581">
        <w:rPr>
          <w:b/>
          <w:bCs/>
          <w:color w:val="auto"/>
        </w:rPr>
        <w:t>Fig</w:t>
      </w:r>
      <w:r w:rsidR="00A725A4">
        <w:rPr>
          <w:b/>
          <w:bCs/>
          <w:color w:val="auto"/>
        </w:rPr>
        <w:t>ure</w:t>
      </w:r>
      <w:r w:rsidR="00325B52" w:rsidRPr="00E04581">
        <w:rPr>
          <w:b/>
          <w:bCs/>
          <w:color w:val="auto"/>
        </w:rPr>
        <w:t xml:space="preserve"> 1</w:t>
      </w:r>
      <w:r w:rsidR="00325B52" w:rsidRPr="00E04581">
        <w:rPr>
          <w:color w:val="auto"/>
        </w:rPr>
        <w:t>)</w:t>
      </w:r>
      <w:r w:rsidR="00CB0957" w:rsidRPr="00E04581">
        <w:rPr>
          <w:color w:val="auto"/>
        </w:rPr>
        <w:t>.</w:t>
      </w:r>
    </w:p>
    <w:p w14:paraId="2E643D46" w14:textId="77777777" w:rsidR="00A725A4" w:rsidRPr="00E04581" w:rsidRDefault="00A725A4" w:rsidP="001A521D">
      <w:pPr>
        <w:rPr>
          <w:color w:val="auto"/>
        </w:rPr>
      </w:pPr>
    </w:p>
    <w:p w14:paraId="56817685" w14:textId="063EE00C" w:rsidR="004855D6" w:rsidRDefault="004855D6" w:rsidP="001A521D">
      <w:pPr>
        <w:rPr>
          <w:color w:val="auto"/>
        </w:rPr>
      </w:pPr>
      <w:r w:rsidRPr="00E04581">
        <w:rPr>
          <w:color w:val="auto"/>
        </w:rPr>
        <w:t xml:space="preserve">The increase in </w:t>
      </w:r>
      <w:bookmarkStart w:id="6" w:name="OLE_LINK40"/>
      <w:r w:rsidRPr="00E04581">
        <w:rPr>
          <w:color w:val="auto"/>
        </w:rPr>
        <w:t xml:space="preserve">multiplexing capability provides a platform for designing experiments with </w:t>
      </w:r>
      <w:r w:rsidR="00FE1434" w:rsidRPr="00E04581">
        <w:rPr>
          <w:color w:val="auto"/>
        </w:rPr>
        <w:t xml:space="preserve">sufficient </w:t>
      </w:r>
      <w:r w:rsidRPr="00E04581">
        <w:rPr>
          <w:color w:val="auto"/>
        </w:rPr>
        <w:t>replicates to overcome statistical challenges</w:t>
      </w:r>
      <w:bookmarkEnd w:id="6"/>
      <w:r w:rsidR="00C2725F" w:rsidRPr="00E04581">
        <w:rPr>
          <w:color w:val="auto"/>
        </w:rPr>
        <w:fldChar w:fldCharType="begin"/>
      </w:r>
      <w:r w:rsidR="0094613F" w:rsidRPr="00E04581">
        <w:rPr>
          <w:color w:val="auto"/>
        </w:rPr>
        <w:instrText xml:space="preserve"> ADDIN EN.CITE &lt;EndNote&gt;&lt;Cite&gt;&lt;Author&gt;Arul&lt;/Author&gt;&lt;Year&gt;2019&lt;/Year&gt;&lt;RecNum&gt;29&lt;/RecNum&gt;&lt;DisplayText&gt;&lt;style face="superscript"&gt;14&lt;/style&gt;&lt;/DisplayText&gt;&lt;record&gt;&lt;rec-number&gt;29&lt;/rec-number&gt;&lt;foreign-keys&gt;&lt;key app="EN" db-id="f9v2xt2pmaass0etr5rx00d3p55szf0fzr5a" timestamp="1590162133"&gt;29&lt;/key&gt;&lt;/foreign-keys&gt;&lt;ref-type name="Journal Article"&gt;17&lt;/ref-type&gt;&lt;contributors&gt;&lt;authors&gt;&lt;author&gt;Arul, Albert B.&lt;/author&gt;&lt;author&gt;Robinson, Renã A. S.&lt;/author&gt;&lt;/authors&gt;&lt;/contributors&gt;&lt;titles&gt;&lt;title&gt;Sample Multiplexing Strategies in Quantitative Proteomic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178-189&lt;/pages&gt;&lt;volume&gt;91&lt;/volume&gt;&lt;number&gt;1&lt;/number&gt;&lt;edition&gt;2018/12/18&lt;/edition&gt;&lt;dates&gt;&lt;year&gt;2019&lt;/year&gt;&lt;/dates&gt;&lt;isbn&gt;1520-6882&amp;#xD;0003-2700&lt;/isbn&gt;&lt;accession-num&gt;30525468&lt;/accession-num&gt;&lt;urls&gt;&lt;related-urls&gt;&lt;url&gt;https://pubmed.ncbi.nlm.nih.gov/30525468&lt;/url&gt;&lt;url&gt;https://www.ncbi.nlm.nih.gov/pmc/articles/PMC6951796/&lt;/url&gt;&lt;/related-urls&gt;&lt;/urls&gt;&lt;electronic-resource-num&gt;10.1021/acs.analchem.8b05626&lt;/electronic-resource-num&gt;&lt;remote-database-name&gt;PubMed&lt;/remote-database-name&gt;&lt;language&gt;eng&lt;/language&gt;&lt;/record&gt;&lt;/Cite&gt;&lt;/EndNote&gt;</w:instrText>
      </w:r>
      <w:r w:rsidR="00C2725F" w:rsidRPr="00E04581">
        <w:rPr>
          <w:color w:val="auto"/>
        </w:rPr>
        <w:fldChar w:fldCharType="separate"/>
      </w:r>
      <w:r w:rsidR="00C2725F" w:rsidRPr="00E04581">
        <w:rPr>
          <w:noProof/>
          <w:color w:val="auto"/>
          <w:vertAlign w:val="superscript"/>
        </w:rPr>
        <w:t>14</w:t>
      </w:r>
      <w:r w:rsidR="00C2725F" w:rsidRPr="00E04581">
        <w:rPr>
          <w:color w:val="auto"/>
        </w:rPr>
        <w:fldChar w:fldCharType="end"/>
      </w:r>
      <w:r w:rsidRPr="00E04581">
        <w:rPr>
          <w:color w:val="auto"/>
        </w:rPr>
        <w:t xml:space="preserve">. Furthermore, the additional channels in the 16-plex </w:t>
      </w:r>
      <w:r w:rsidR="0036739C" w:rsidRPr="00E04581">
        <w:rPr>
          <w:color w:val="auto"/>
        </w:rPr>
        <w:t xml:space="preserve">TMT </w:t>
      </w:r>
      <w:r w:rsidRPr="00E04581">
        <w:rPr>
          <w:color w:val="auto"/>
        </w:rPr>
        <w:t>help</w:t>
      </w:r>
      <w:r w:rsidR="0013134B" w:rsidRPr="00E04581">
        <w:rPr>
          <w:color w:val="auto"/>
        </w:rPr>
        <w:t xml:space="preserve"> reduce</w:t>
      </w:r>
      <w:r w:rsidRPr="00E04581">
        <w:rPr>
          <w:color w:val="auto"/>
        </w:rPr>
        <w:t xml:space="preserve"> the total amount of starting material</w:t>
      </w:r>
      <w:r w:rsidR="0013134B" w:rsidRPr="00E04581">
        <w:rPr>
          <w:color w:val="auto"/>
        </w:rPr>
        <w:t xml:space="preserve"> per channel</w:t>
      </w:r>
      <w:r w:rsidR="0036739C" w:rsidRPr="00E04581">
        <w:rPr>
          <w:color w:val="auto"/>
        </w:rPr>
        <w:t xml:space="preserve">, which may </w:t>
      </w:r>
      <w:r w:rsidR="00D21797" w:rsidRPr="00E04581">
        <w:rPr>
          <w:color w:val="auto"/>
        </w:rPr>
        <w:t xml:space="preserve">aid in </w:t>
      </w:r>
      <w:r w:rsidR="005C1968" w:rsidRPr="00E04581">
        <w:rPr>
          <w:color w:val="auto"/>
        </w:rPr>
        <w:t>the</w:t>
      </w:r>
      <w:bookmarkStart w:id="7" w:name="OLE_LINK41"/>
      <w:r w:rsidR="005C1968" w:rsidRPr="00E04581">
        <w:rPr>
          <w:color w:val="auto"/>
        </w:rPr>
        <w:t xml:space="preserve"> development of </w:t>
      </w:r>
      <w:r w:rsidRPr="00E04581">
        <w:rPr>
          <w:color w:val="auto"/>
        </w:rPr>
        <w:t>emerging single</w:t>
      </w:r>
      <w:r w:rsidR="009E18C4" w:rsidRPr="00E04581">
        <w:rPr>
          <w:color w:val="auto"/>
        </w:rPr>
        <w:t>-</w:t>
      </w:r>
      <w:r w:rsidRPr="00E04581">
        <w:rPr>
          <w:color w:val="auto"/>
        </w:rPr>
        <w:t>cell proteomics</w:t>
      </w:r>
      <w:bookmarkEnd w:id="7"/>
      <w:r w:rsidR="00C2725F" w:rsidRPr="00E04581">
        <w:rPr>
          <w:color w:val="auto"/>
        </w:rPr>
        <w:fldChar w:fldCharType="begin"/>
      </w:r>
      <w:r w:rsidR="00C2725F" w:rsidRPr="00E04581">
        <w:rPr>
          <w:color w:val="auto"/>
        </w:rPr>
        <w:instrText xml:space="preserve"> ADDIN EN.CITE &lt;EndNote&gt;&lt;Cite&gt;&lt;Author&gt;Labib&lt;/Author&gt;&lt;Year&gt;2020&lt;/Year&gt;&lt;RecNum&gt;30&lt;/RecNum&gt;&lt;DisplayText&gt;&lt;style face="superscript"&gt;15&lt;/style&gt;&lt;/DisplayText&gt;&lt;record&gt;&lt;rec-number&gt;30&lt;/rec-number&gt;&lt;foreign-keys&gt;&lt;key app="EN" db-id="f9v2xt2pmaass0etr5rx00d3p55szf0fzr5a" timestamp="1590162333"&gt;30&lt;/key&gt;&lt;/foreign-keys&gt;&lt;ref-type name="Journal Article"&gt;17&lt;/ref-type&gt;&lt;contributors&gt;&lt;authors&gt;&lt;author&gt;Labib, Mahmoud&lt;/author&gt;&lt;author&gt;Kelley, Shana O.&lt;/author&gt;&lt;/authors&gt;&lt;/contributors&gt;&lt;titles&gt;&lt;title&gt;Single-cell analysis targeting the proteome&lt;/title&gt;&lt;secondary-title&gt;Nature Reviews Chemistry&lt;/secondary-title&gt;&lt;/titles&gt;&lt;periodical&gt;&lt;full-title&gt;Nature Reviews Chemistry&lt;/full-title&gt;&lt;/periodical&gt;&lt;pages&gt;143-158&lt;/pages&gt;&lt;volume&gt;4&lt;/volume&gt;&lt;number&gt;3&lt;/number&gt;&lt;dates&gt;&lt;year&gt;2020&lt;/year&gt;&lt;pub-dates&gt;&lt;date&gt;2020/03/01&lt;/date&gt;&lt;/pub-dates&gt;&lt;/dates&gt;&lt;isbn&gt;2397-3358&lt;/isbn&gt;&lt;urls&gt;&lt;related-urls&gt;&lt;url&gt;https://doi.org/10.1038/s41570-020-0162-7&lt;/url&gt;&lt;/related-urls&gt;&lt;/urls&gt;&lt;electronic-resource-num&gt;10.1038/s41570-020-0162-7&lt;/electronic-resource-num&gt;&lt;/record&gt;&lt;/Cite&gt;&lt;/EndNote&gt;</w:instrText>
      </w:r>
      <w:r w:rsidR="00C2725F" w:rsidRPr="00E04581">
        <w:rPr>
          <w:color w:val="auto"/>
        </w:rPr>
        <w:fldChar w:fldCharType="separate"/>
      </w:r>
      <w:r w:rsidR="00C2725F" w:rsidRPr="00E04581">
        <w:rPr>
          <w:noProof/>
          <w:color w:val="auto"/>
          <w:vertAlign w:val="superscript"/>
        </w:rPr>
        <w:t>15</w:t>
      </w:r>
      <w:r w:rsidR="00C2725F" w:rsidRPr="00E04581">
        <w:rPr>
          <w:color w:val="auto"/>
        </w:rPr>
        <w:fldChar w:fldCharType="end"/>
      </w:r>
      <w:r w:rsidRPr="00E04581">
        <w:rPr>
          <w:color w:val="auto"/>
        </w:rPr>
        <w:t xml:space="preserve">. The high multiplexing capacity will also be valuable in quantitation of </w:t>
      </w:r>
      <w:bookmarkStart w:id="8" w:name="OLE_LINK42"/>
      <w:r w:rsidRPr="00E04581">
        <w:rPr>
          <w:color w:val="auto"/>
        </w:rPr>
        <w:t>post-translational modifications</w:t>
      </w:r>
      <w:bookmarkEnd w:id="8"/>
      <w:r w:rsidR="009E18C4" w:rsidRPr="00E04581">
        <w:rPr>
          <w:color w:val="auto"/>
        </w:rPr>
        <w:t>,</w:t>
      </w:r>
      <w:r w:rsidRPr="00E04581">
        <w:rPr>
          <w:color w:val="auto"/>
        </w:rPr>
        <w:t xml:space="preserve"> which typically require</w:t>
      </w:r>
      <w:r w:rsidR="009E18C4" w:rsidRPr="00E04581">
        <w:rPr>
          <w:color w:val="auto"/>
        </w:rPr>
        <w:t>s</w:t>
      </w:r>
      <w:r w:rsidRPr="00E04581">
        <w:rPr>
          <w:color w:val="auto"/>
        </w:rPr>
        <w:t xml:space="preserve"> high amounts of starting material</w:t>
      </w:r>
      <w:r w:rsidR="00400B2E" w:rsidRPr="00E04581">
        <w:rPr>
          <w:color w:val="auto"/>
        </w:rPr>
        <w:fldChar w:fldCharType="begin">
          <w:fldData xml:space="preserve">PEVuZE5vdGU+PENpdGU+PEF1dGhvcj5SZW48L0F1dGhvcj48WWVhcj4yMDE0PC9ZZWFyPjxSZWNO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</w:fldData>
        </w:fldChar>
      </w:r>
      <w:r w:rsidR="0094613F" w:rsidRPr="00E04581">
        <w:rPr>
          <w:color w:val="auto"/>
        </w:rPr>
        <w:instrText xml:space="preserve"> ADDIN EN.CITE </w:instrText>
      </w:r>
      <w:r w:rsidR="0094613F" w:rsidRPr="00E04581">
        <w:rPr>
          <w:color w:val="auto"/>
        </w:rPr>
        <w:fldChar w:fldCharType="begin">
          <w:fldData xml:space="preserve">PEVuZE5vdGU+PENpdGU+PEF1dGhvcj5SZW48L0F1dGhvcj48WWVhcj4yMDE0PC9ZZWFyPjxSZWNO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</w:fldData>
        </w:fldChar>
      </w:r>
      <w:r w:rsidR="0094613F" w:rsidRPr="00E04581">
        <w:rPr>
          <w:color w:val="auto"/>
        </w:rPr>
        <w:instrText xml:space="preserve"> ADDIN EN.CITE.DATA </w:instrText>
      </w:r>
      <w:r w:rsidR="0094613F" w:rsidRPr="00E04581">
        <w:rPr>
          <w:color w:val="auto"/>
        </w:rPr>
      </w:r>
      <w:r w:rsidR="0094613F" w:rsidRPr="00E04581">
        <w:rPr>
          <w:color w:val="auto"/>
        </w:rPr>
        <w:fldChar w:fldCharType="end"/>
      </w:r>
      <w:r w:rsidR="00400B2E" w:rsidRPr="00E04581">
        <w:rPr>
          <w:color w:val="auto"/>
        </w:rPr>
      </w:r>
      <w:r w:rsidR="00400B2E" w:rsidRPr="00E04581">
        <w:rPr>
          <w:color w:val="auto"/>
        </w:rPr>
        <w:fldChar w:fldCharType="separate"/>
      </w:r>
      <w:r w:rsidR="00400B2E" w:rsidRPr="00E04581">
        <w:rPr>
          <w:noProof/>
          <w:color w:val="auto"/>
          <w:vertAlign w:val="superscript"/>
        </w:rPr>
        <w:t>16,17</w:t>
      </w:r>
      <w:r w:rsidR="00400B2E" w:rsidRPr="00E04581">
        <w:rPr>
          <w:color w:val="auto"/>
        </w:rPr>
        <w:fldChar w:fldCharType="end"/>
      </w:r>
      <w:r w:rsidRPr="00E04581">
        <w:rPr>
          <w:color w:val="auto"/>
        </w:rPr>
        <w:t>.</w:t>
      </w:r>
    </w:p>
    <w:p w14:paraId="3525DB1E" w14:textId="77777777" w:rsidR="00A725A4" w:rsidRPr="00E04581" w:rsidRDefault="00A725A4" w:rsidP="001A521D">
      <w:pPr>
        <w:rPr>
          <w:color w:val="auto"/>
        </w:rPr>
      </w:pPr>
    </w:p>
    <w:p w14:paraId="08B4BF11" w14:textId="23A619DF" w:rsidR="004855D6" w:rsidRPr="00E04581" w:rsidRDefault="004855D6" w:rsidP="001A521D">
      <w:pPr>
        <w:rPr>
          <w:color w:val="auto"/>
        </w:rPr>
      </w:pPr>
      <w:r w:rsidRPr="00E04581">
        <w:rPr>
          <w:color w:val="auto"/>
        </w:rPr>
        <w:t>Proteomic workflows employing TMT technology have been streamlined</w:t>
      </w:r>
      <w:r w:rsidR="005C1968" w:rsidRPr="00E04581">
        <w:rPr>
          <w:color w:val="auto"/>
        </w:rPr>
        <w:fldChar w:fldCharType="begin">
          <w:fldData xml:space="preserve">PEVuZE5vdGU+PENpdGU+PEF1dGhvcj5NZXJ0aW5zPC9BdXRob3I+PFllYXI+MjAxODwvWWVhcj48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</w:fldData>
        </w:fldChar>
      </w:r>
      <w:r w:rsidR="00400B2E" w:rsidRPr="00E04581">
        <w:rPr>
          <w:color w:val="auto"/>
        </w:rPr>
        <w:instrText xml:space="preserve"> ADDIN EN.CITE </w:instrText>
      </w:r>
      <w:r w:rsidR="00400B2E" w:rsidRPr="00E04581">
        <w:rPr>
          <w:color w:val="auto"/>
        </w:rPr>
        <w:fldChar w:fldCharType="begin">
          <w:fldData xml:space="preserve">PEVuZE5vdGU+PENpdGU+PEF1dGhvcj5NZXJ0aW5zPC9BdXRob3I+PFllYXI+MjAxODwvWWVhcj48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</w:fldData>
        </w:fldChar>
      </w:r>
      <w:r w:rsidR="00400B2E" w:rsidRPr="00E04581">
        <w:rPr>
          <w:color w:val="auto"/>
        </w:rPr>
        <w:instrText xml:space="preserve"> ADDIN EN.CITE.DATA </w:instrText>
      </w:r>
      <w:r w:rsidR="00400B2E" w:rsidRPr="00E04581">
        <w:rPr>
          <w:color w:val="auto"/>
        </w:rPr>
      </w:r>
      <w:r w:rsidR="00400B2E" w:rsidRPr="00E04581">
        <w:rPr>
          <w:color w:val="auto"/>
        </w:rPr>
        <w:fldChar w:fldCharType="end"/>
      </w:r>
      <w:r w:rsidR="005C1968" w:rsidRPr="00E04581">
        <w:rPr>
          <w:color w:val="auto"/>
        </w:rPr>
      </w:r>
      <w:r w:rsidR="005C1968" w:rsidRPr="00E04581">
        <w:rPr>
          <w:color w:val="auto"/>
        </w:rPr>
        <w:fldChar w:fldCharType="separate"/>
      </w:r>
      <w:r w:rsidR="00400B2E" w:rsidRPr="00E04581">
        <w:rPr>
          <w:noProof/>
          <w:color w:val="auto"/>
          <w:vertAlign w:val="superscript"/>
        </w:rPr>
        <w:t>18-20</w:t>
      </w:r>
      <w:r w:rsidR="005C1968" w:rsidRPr="00E04581">
        <w:rPr>
          <w:color w:val="auto"/>
        </w:rPr>
        <w:fldChar w:fldCharType="end"/>
      </w:r>
      <w:r w:rsidR="009E18C4" w:rsidRPr="00E04581">
        <w:rPr>
          <w:color w:val="auto"/>
        </w:rPr>
        <w:t>,</w:t>
      </w:r>
      <w:r w:rsidRPr="00E04581">
        <w:rPr>
          <w:color w:val="auto"/>
        </w:rPr>
        <w:t xml:space="preserve"> and they have evolved significantly over the past decade in terms of sample preparation, liquid chromatography separation, mass spectrometric data acquisition, and </w:t>
      </w:r>
      <w:r w:rsidR="00FE1434" w:rsidRPr="00E04581">
        <w:rPr>
          <w:color w:val="auto"/>
        </w:rPr>
        <w:t xml:space="preserve">computational </w:t>
      </w:r>
      <w:r w:rsidRPr="00E04581">
        <w:rPr>
          <w:color w:val="auto"/>
        </w:rPr>
        <w:t>analysis</w:t>
      </w:r>
      <w:r w:rsidR="00EB2A49" w:rsidRPr="00E04581">
        <w:rPr>
          <w:color w:val="auto"/>
        </w:rPr>
        <w:fldChar w:fldCharType="begin">
          <w:fldData xml:space="preserve">PEVuZE5vdGU+PENpdGU+PEF1dGhvcj5LZWxzdHJ1cDwvQXV0aG9yPjxZZWFyPjIwMTQ8L1llYXI+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</w:fldData>
        </w:fldChar>
      </w:r>
      <w:r w:rsidR="0094613F" w:rsidRPr="00E04581">
        <w:rPr>
          <w:color w:val="auto"/>
        </w:rPr>
        <w:instrText xml:space="preserve"> ADDIN EN.CITE </w:instrText>
      </w:r>
      <w:r w:rsidR="0094613F" w:rsidRPr="00E04581">
        <w:rPr>
          <w:color w:val="auto"/>
        </w:rPr>
        <w:fldChar w:fldCharType="begin">
          <w:fldData xml:space="preserve">PEVuZE5vdGU+PENpdGU+PEF1dGhvcj5LZWxzdHJ1cDwvQXV0aG9yPjxZZWFyPjIwMTQ8L1llYXI+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</w:fldData>
        </w:fldChar>
      </w:r>
      <w:r w:rsidR="0094613F" w:rsidRPr="00E04581">
        <w:rPr>
          <w:color w:val="auto"/>
        </w:rPr>
        <w:instrText xml:space="preserve"> ADDIN EN.CITE.DATA </w:instrText>
      </w:r>
      <w:r w:rsidR="0094613F" w:rsidRPr="00E04581">
        <w:rPr>
          <w:color w:val="auto"/>
        </w:rPr>
      </w:r>
      <w:r w:rsidR="0094613F" w:rsidRPr="00E04581">
        <w:rPr>
          <w:color w:val="auto"/>
        </w:rPr>
        <w:fldChar w:fldCharType="end"/>
      </w:r>
      <w:r w:rsidR="00EB2A49" w:rsidRPr="00E04581">
        <w:rPr>
          <w:color w:val="auto"/>
        </w:rPr>
      </w:r>
      <w:r w:rsidR="00EB2A49" w:rsidRPr="00E04581">
        <w:rPr>
          <w:color w:val="auto"/>
        </w:rPr>
        <w:fldChar w:fldCharType="separate"/>
      </w:r>
      <w:r w:rsidR="00EB2A49" w:rsidRPr="00E04581">
        <w:rPr>
          <w:noProof/>
          <w:color w:val="auto"/>
          <w:vertAlign w:val="superscript"/>
        </w:rPr>
        <w:t>21-26</w:t>
      </w:r>
      <w:r w:rsidR="00EB2A49" w:rsidRPr="00E04581">
        <w:rPr>
          <w:color w:val="auto"/>
        </w:rPr>
        <w:fldChar w:fldCharType="end"/>
      </w:r>
      <w:r w:rsidRPr="00E04581">
        <w:rPr>
          <w:color w:val="auto"/>
        </w:rPr>
        <w:t>. Our previous article provide</w:t>
      </w:r>
      <w:r w:rsidR="009E18C4" w:rsidRPr="00E04581">
        <w:rPr>
          <w:color w:val="auto"/>
        </w:rPr>
        <w:t>s</w:t>
      </w:r>
      <w:r w:rsidRPr="00E04581">
        <w:rPr>
          <w:color w:val="auto"/>
        </w:rPr>
        <w:t xml:space="preserve"> an in</w:t>
      </w:r>
      <w:r w:rsidR="009E18C4" w:rsidRPr="00E04581">
        <w:rPr>
          <w:color w:val="auto"/>
        </w:rPr>
        <w:t>-</w:t>
      </w:r>
      <w:r w:rsidRPr="00E04581">
        <w:rPr>
          <w:color w:val="auto"/>
        </w:rPr>
        <w:t xml:space="preserve">depth overview of the </w:t>
      </w:r>
      <w:r w:rsidR="00EB2A49" w:rsidRPr="00E04581">
        <w:rPr>
          <w:color w:val="auto"/>
        </w:rPr>
        <w:t xml:space="preserve">10-plex TMT </w:t>
      </w:r>
      <w:r w:rsidRPr="00E04581">
        <w:rPr>
          <w:color w:val="auto"/>
        </w:rPr>
        <w:t>platfor</w:t>
      </w:r>
      <w:r w:rsidR="00E843FA" w:rsidRPr="00E04581">
        <w:rPr>
          <w:color w:val="auto"/>
        </w:rPr>
        <w:t>m</w:t>
      </w:r>
      <w:r w:rsidR="00E843FA" w:rsidRPr="00E04581">
        <w:rPr>
          <w:color w:val="auto"/>
        </w:rPr>
        <w:fldChar w:fldCharType="begin"/>
      </w:r>
      <w:r w:rsidR="0094613F" w:rsidRPr="00E04581">
        <w:rPr>
          <w:color w:val="auto"/>
        </w:rPr>
        <w:instrText xml:space="preserve"> ADDIN EN.CITE &lt;EndNote&gt;&lt;Cite&gt;&lt;Author&gt;High&lt;/Author&gt;&lt;Year&gt;2017&lt;/Year&gt;&lt;RecNum&gt;15&lt;/RecNum&gt;&lt;DisplayText&gt;&lt;style face="superscript"&gt;27&lt;/style&gt;&lt;/DisplayText&gt;&lt;record&gt;&lt;rec-number&gt;15&lt;/rec-number&gt;&lt;foreign-keys&gt;&lt;key app="EN" db-id="f9v2xt2pmaass0etr5rx00d3p55szf0fzr5a" timestamp="1588953806"&gt;15&lt;/key&gt;&lt;/foreign-keys&gt;&lt;ref-type name="Journal Article"&gt;17&lt;/ref-type&gt;&lt;contributors&gt;&lt;authors&gt;&lt;author&gt;High, Anthony A.&lt;/author&gt;&lt;author&gt;Tan, Haiyan&lt;/author&gt;&lt;author&gt;Pagala, Vishwajeeth R.&lt;/author&gt;&lt;author&gt;Niu, Mingming&lt;/author&gt;&lt;author&gt;Cho, Ji-Hoon&lt;/author&gt;&lt;author&gt;Wang, Xusheng&lt;/author&gt;&lt;author&gt;Bai, Bing&lt;/author&gt;&lt;author&gt;Peng, Junmin&lt;/author&gt;&lt;/authors&gt;&lt;/contributors&gt;&lt;titles&gt;&lt;title&gt;Deep Proteome Profiling by Isobaric Labeling, Extensive Liquid Chromatography, Mass Spectrometry, and Software-assisted Quantification&lt;/title&gt;&lt;secondary-title&gt;Journal of Visualized Experiments &lt;/secondary-title&gt;&lt;alt-title&gt;J Vis Exp&lt;/alt-title&gt;&lt;/titles&gt;&lt;periodical&gt;&lt;full-title&gt;Journal of Visualized Experiments&lt;/full-title&gt;&lt;abbr-1&gt;Journal of visualized experiments&lt;/abbr-1&gt;&lt;/periodical&gt;&lt;pages&gt;e56474&lt;/pages&gt;&lt;volume&gt;129&lt;/volume&gt;&lt;keywords&gt;&lt;keyword&gt;Chromatography, Liquid/*methods&lt;/keyword&gt;&lt;keyword&gt;Computational Biology/methods&lt;/keyword&gt;&lt;keyword&gt;Gene Expression Profiling/*methods&lt;/keyword&gt;&lt;keyword&gt;Humans&lt;/keyword&gt;&lt;keyword&gt;Proteomics/*methods&lt;/keyword&gt;&lt;keyword&gt;Software&lt;/keyword&gt;&lt;keyword&gt;Tandem Mass Spectrometry/*methods&lt;/keyword&gt;&lt;/keywords&gt;&lt;dates&gt;&lt;year&gt;2017&lt;/year&gt;&lt;/dates&gt;&lt;publisher&gt;MyJove Corporation&lt;/publisher&gt;&lt;isbn&gt;1940-087X&lt;/isbn&gt;&lt;accession-num&gt;29286450&lt;/accession-num&gt;&lt;urls&gt;&lt;related-urls&gt;&lt;url&gt;https://pubmed.ncbi.nlm.nih.gov/29286450&lt;/url&gt;&lt;url&gt;https://www.ncbi.nlm.nih.gov/pmc/articles/PMC5755397/&lt;/url&gt;&lt;/related-urls&gt;&lt;/urls&gt;&lt;electronic-resource-num&gt;10.3791/56474&lt;/electronic-resource-num&gt;&lt;remote-database-name&gt;PubMed&lt;/remote-database-name&gt;&lt;language&gt;eng&lt;/language&gt;&lt;/record&gt;&lt;/Cite&gt;&lt;/EndNote&gt;</w:instrText>
      </w:r>
      <w:r w:rsidR="00E843FA" w:rsidRPr="00E04581">
        <w:rPr>
          <w:color w:val="auto"/>
        </w:rPr>
        <w:fldChar w:fldCharType="separate"/>
      </w:r>
      <w:r w:rsidR="00EB2A49" w:rsidRPr="00E04581">
        <w:rPr>
          <w:noProof/>
          <w:color w:val="auto"/>
          <w:vertAlign w:val="superscript"/>
        </w:rPr>
        <w:t>27</w:t>
      </w:r>
      <w:r w:rsidR="00E843FA" w:rsidRPr="00E04581">
        <w:rPr>
          <w:color w:val="auto"/>
        </w:rPr>
        <w:fldChar w:fldCharType="end"/>
      </w:r>
      <w:r w:rsidRPr="00E04581">
        <w:rPr>
          <w:color w:val="auto"/>
        </w:rPr>
        <w:t xml:space="preserve">. The protocol described here </w:t>
      </w:r>
      <w:r w:rsidR="00EE45FD" w:rsidRPr="00E04581">
        <w:rPr>
          <w:color w:val="auto"/>
        </w:rPr>
        <w:t xml:space="preserve">introduces </w:t>
      </w:r>
      <w:r w:rsidRPr="00E04581">
        <w:rPr>
          <w:color w:val="auto"/>
        </w:rPr>
        <w:t>a detailed</w:t>
      </w:r>
      <w:r w:rsidR="00EE45FD" w:rsidRPr="00E04581">
        <w:rPr>
          <w:color w:val="auto"/>
        </w:rPr>
        <w:t xml:space="preserve">, </w:t>
      </w:r>
      <w:r w:rsidR="00E10878" w:rsidRPr="00E04581">
        <w:rPr>
          <w:color w:val="auto"/>
        </w:rPr>
        <w:t xml:space="preserve">optimized </w:t>
      </w:r>
      <w:r w:rsidRPr="00E04581">
        <w:rPr>
          <w:color w:val="auto"/>
        </w:rPr>
        <w:t>method</w:t>
      </w:r>
      <w:r w:rsidR="00E10878" w:rsidRPr="00E04581">
        <w:rPr>
          <w:color w:val="auto"/>
        </w:rPr>
        <w:t xml:space="preserve"> for TMT16,</w:t>
      </w:r>
      <w:r w:rsidRPr="00E04581">
        <w:rPr>
          <w:color w:val="auto"/>
        </w:rPr>
        <w:t xml:space="preserve"> </w:t>
      </w:r>
      <w:r w:rsidR="00286258" w:rsidRPr="00E04581">
        <w:rPr>
          <w:color w:val="auto"/>
        </w:rPr>
        <w:t xml:space="preserve">including protein </w:t>
      </w:r>
      <w:r w:rsidR="00286258" w:rsidRPr="00E04581">
        <w:rPr>
          <w:color w:val="auto"/>
        </w:rPr>
        <w:lastRenderedPageBreak/>
        <w:t>extraction and digestion, TMT16 labeling, sample pooling and desalting, basic pH</w:t>
      </w:r>
      <w:r w:rsidR="004078AB">
        <w:rPr>
          <w:color w:val="auto"/>
        </w:rPr>
        <w:t>,</w:t>
      </w:r>
      <w:r w:rsidR="00286258" w:rsidRPr="00E04581">
        <w:rPr>
          <w:color w:val="auto"/>
        </w:rPr>
        <w:t xml:space="preserve"> and acid</w:t>
      </w:r>
      <w:r w:rsidR="00A94934" w:rsidRPr="00E04581">
        <w:rPr>
          <w:color w:val="auto"/>
        </w:rPr>
        <w:t>ic</w:t>
      </w:r>
      <w:r w:rsidR="00286258" w:rsidRPr="00E04581">
        <w:rPr>
          <w:color w:val="auto"/>
        </w:rPr>
        <w:t xml:space="preserve"> pH </w:t>
      </w:r>
      <w:r w:rsidR="008D3DA9" w:rsidRPr="00E04581">
        <w:rPr>
          <w:color w:val="auto"/>
        </w:rPr>
        <w:t>reverse phase (</w:t>
      </w:r>
      <w:r w:rsidR="00286258" w:rsidRPr="00E04581">
        <w:rPr>
          <w:color w:val="auto"/>
        </w:rPr>
        <w:t>RP</w:t>
      </w:r>
      <w:r w:rsidR="008D3DA9" w:rsidRPr="00E04581">
        <w:rPr>
          <w:color w:val="auto"/>
        </w:rPr>
        <w:t xml:space="preserve">) </w:t>
      </w:r>
      <w:r w:rsidR="00286258" w:rsidRPr="00E04581">
        <w:rPr>
          <w:color w:val="auto"/>
        </w:rPr>
        <w:t>LC, high-resolution MS, and data processing (</w:t>
      </w:r>
      <w:r w:rsidR="00286258" w:rsidRPr="00E04581">
        <w:rPr>
          <w:b/>
          <w:bCs/>
          <w:color w:val="auto"/>
        </w:rPr>
        <w:t>Fig</w:t>
      </w:r>
      <w:r w:rsidR="00A725A4">
        <w:rPr>
          <w:b/>
          <w:bCs/>
          <w:color w:val="auto"/>
        </w:rPr>
        <w:t>ure</w:t>
      </w:r>
      <w:r w:rsidR="00286258" w:rsidRPr="00E04581">
        <w:rPr>
          <w:b/>
          <w:bCs/>
          <w:color w:val="auto"/>
        </w:rPr>
        <w:t xml:space="preserve"> 2</w:t>
      </w:r>
      <w:r w:rsidR="00286258" w:rsidRPr="00E04581">
        <w:rPr>
          <w:color w:val="auto"/>
        </w:rPr>
        <w:t xml:space="preserve">). </w:t>
      </w:r>
      <w:r w:rsidR="008D3DA9" w:rsidRPr="00E04581">
        <w:rPr>
          <w:color w:val="auto"/>
        </w:rPr>
        <w:t>T</w:t>
      </w:r>
      <w:r w:rsidR="00286258" w:rsidRPr="00E04581">
        <w:rPr>
          <w:color w:val="auto"/>
        </w:rPr>
        <w:t xml:space="preserve">he protocol also </w:t>
      </w:r>
      <w:r w:rsidRPr="00E04581">
        <w:rPr>
          <w:color w:val="auto"/>
        </w:rPr>
        <w:t>highlight</w:t>
      </w:r>
      <w:r w:rsidR="00286258" w:rsidRPr="00E04581">
        <w:rPr>
          <w:color w:val="auto"/>
        </w:rPr>
        <w:t>s</w:t>
      </w:r>
      <w:r w:rsidRPr="00E04581">
        <w:rPr>
          <w:color w:val="auto"/>
        </w:rPr>
        <w:t xml:space="preserve"> the key quality control steps that have been incorporated for successfully </w:t>
      </w:r>
      <w:r w:rsidR="009E18C4" w:rsidRPr="00E04581">
        <w:rPr>
          <w:color w:val="auto"/>
        </w:rPr>
        <w:t>completing</w:t>
      </w:r>
      <w:r w:rsidRPr="00E04581">
        <w:rPr>
          <w:color w:val="auto"/>
        </w:rPr>
        <w:t xml:space="preserve"> a quantitative proteomics experiment.</w:t>
      </w:r>
      <w:r w:rsidR="00E10878" w:rsidRPr="00E04581">
        <w:rPr>
          <w:color w:val="auto"/>
        </w:rPr>
        <w:t xml:space="preserve"> </w:t>
      </w:r>
      <w:r w:rsidRPr="00E04581">
        <w:rPr>
          <w:color w:val="auto"/>
        </w:rPr>
        <w:t xml:space="preserve">This protocol can be routinely used to identify and quantify greater than 10,000 proteins with high </w:t>
      </w:r>
      <w:r w:rsidR="008D3DA9" w:rsidRPr="00E04581">
        <w:rPr>
          <w:color w:val="auto"/>
        </w:rPr>
        <w:t>reproducibility</w:t>
      </w:r>
      <w:r w:rsidR="009E18C4" w:rsidRPr="00E04581">
        <w:rPr>
          <w:color w:val="auto"/>
        </w:rPr>
        <w:t>,</w:t>
      </w:r>
      <w:r w:rsidR="009D692B" w:rsidRPr="00E04581">
        <w:rPr>
          <w:color w:val="auto"/>
        </w:rPr>
        <w:t xml:space="preserve"> to study biological pathways, </w:t>
      </w:r>
      <w:r w:rsidR="008144DC" w:rsidRPr="00E04581">
        <w:rPr>
          <w:color w:val="auto"/>
        </w:rPr>
        <w:t xml:space="preserve">cellular processes, and </w:t>
      </w:r>
      <w:r w:rsidR="009D692B" w:rsidRPr="00E04581">
        <w:rPr>
          <w:color w:val="auto"/>
        </w:rPr>
        <w:t>disease progression</w:t>
      </w:r>
      <w:r w:rsidR="00A94934" w:rsidRPr="00E04581">
        <w:rPr>
          <w:color w:val="auto"/>
        </w:rPr>
        <w:fldChar w:fldCharType="begin">
          <w:fldData xml:space="preserve">PEVuZE5vdGU+PENpdGU+PEF1dGhvcj5DaGljazwvQXV0aG9yPjxZZWFyPjIwMTY8L1llYXI+PFJl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==
</w:fldData>
        </w:fldChar>
      </w:r>
      <w:r w:rsidR="00EB2A49" w:rsidRPr="00E04581">
        <w:rPr>
          <w:color w:val="auto"/>
        </w:rPr>
        <w:instrText xml:space="preserve"> ADDIN EN.CITE </w:instrText>
      </w:r>
      <w:r w:rsidR="00EB2A49" w:rsidRPr="00E04581">
        <w:rPr>
          <w:color w:val="auto"/>
        </w:rPr>
        <w:fldChar w:fldCharType="begin">
          <w:fldData xml:space="preserve">PEVuZE5vdGU+PENpdGU+PEF1dGhvcj5DaGljazwvQXV0aG9yPjxZZWFyPjIwMTY8L1llYXI+PFJl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==
</w:fldData>
        </w:fldChar>
      </w:r>
      <w:r w:rsidR="00EB2A49" w:rsidRPr="00E04581">
        <w:rPr>
          <w:color w:val="auto"/>
        </w:rPr>
        <w:instrText xml:space="preserve"> ADDIN EN.CITE.DATA </w:instrText>
      </w:r>
      <w:r w:rsidR="00EB2A49" w:rsidRPr="00E04581">
        <w:rPr>
          <w:color w:val="auto"/>
        </w:rPr>
      </w:r>
      <w:r w:rsidR="00EB2A49" w:rsidRPr="00E04581">
        <w:rPr>
          <w:color w:val="auto"/>
        </w:rPr>
        <w:fldChar w:fldCharType="end"/>
      </w:r>
      <w:r w:rsidR="00A94934" w:rsidRPr="00E04581">
        <w:rPr>
          <w:color w:val="auto"/>
        </w:rPr>
      </w:r>
      <w:r w:rsidR="00A94934" w:rsidRPr="00E04581">
        <w:rPr>
          <w:color w:val="auto"/>
        </w:rPr>
        <w:fldChar w:fldCharType="separate"/>
      </w:r>
      <w:r w:rsidR="00EB2A49" w:rsidRPr="00E04581">
        <w:rPr>
          <w:noProof/>
          <w:color w:val="auto"/>
          <w:vertAlign w:val="superscript"/>
        </w:rPr>
        <w:t>20,28-30</w:t>
      </w:r>
      <w:r w:rsidR="00A94934" w:rsidRPr="00E04581">
        <w:rPr>
          <w:color w:val="auto"/>
        </w:rPr>
        <w:fldChar w:fldCharType="end"/>
      </w:r>
      <w:r w:rsidR="009D692B" w:rsidRPr="00E04581">
        <w:rPr>
          <w:color w:val="auto"/>
        </w:rPr>
        <w:t>.</w:t>
      </w:r>
    </w:p>
    <w:p w14:paraId="0886CABC" w14:textId="77777777" w:rsidR="004855D6" w:rsidRPr="00E04581" w:rsidRDefault="004855D6" w:rsidP="001A521D">
      <w:pPr>
        <w:rPr>
          <w:color w:val="808080"/>
        </w:rPr>
      </w:pPr>
      <w:bookmarkStart w:id="9" w:name="_Hlk46496563"/>
    </w:p>
    <w:p w14:paraId="3D4CD2F3" w14:textId="4836470E" w:rsidR="006305D7" w:rsidRPr="00E04581" w:rsidRDefault="006305D7" w:rsidP="001A521D">
      <w:r w:rsidRPr="00E04581">
        <w:rPr>
          <w:b/>
        </w:rPr>
        <w:t>PROTOCOL:</w:t>
      </w:r>
      <w:r w:rsidRPr="00E04581">
        <w:t xml:space="preserve"> </w:t>
      </w:r>
    </w:p>
    <w:p w14:paraId="6550C45E" w14:textId="5DE33FCB" w:rsidR="00286258" w:rsidRDefault="00A725A4" w:rsidP="001A521D">
      <w:pPr>
        <w:rPr>
          <w:color w:val="auto"/>
        </w:rPr>
      </w:pPr>
      <w:r>
        <w:rPr>
          <w:color w:val="auto"/>
        </w:rPr>
        <w:t xml:space="preserve">Human tissues for the study were obtained with approvals from </w:t>
      </w:r>
      <w:r w:rsidR="00345FC9" w:rsidRPr="00345FC9">
        <w:rPr>
          <w:color w:val="auto"/>
        </w:rPr>
        <w:t>the Brain and Body Donation Program at Banner Sun Health Research Institute</w:t>
      </w:r>
      <w:r>
        <w:rPr>
          <w:color w:val="auto"/>
        </w:rPr>
        <w:t>.</w:t>
      </w:r>
    </w:p>
    <w:p w14:paraId="68D2E195" w14:textId="77777777" w:rsidR="00A725A4" w:rsidRPr="00A725A4" w:rsidRDefault="00A725A4" w:rsidP="001A521D">
      <w:pPr>
        <w:rPr>
          <w:color w:val="auto"/>
        </w:rPr>
      </w:pPr>
      <w:bookmarkStart w:id="10" w:name="_Hlk46226263"/>
    </w:p>
    <w:p w14:paraId="6D18FC18" w14:textId="67715C0D" w:rsidR="009A4320" w:rsidRPr="004078AB" w:rsidRDefault="009A4320" w:rsidP="001A521D">
      <w:pPr>
        <w:pStyle w:val="NormalWeb"/>
        <w:numPr>
          <w:ilvl w:val="0"/>
          <w:numId w:val="18"/>
        </w:numPr>
        <w:spacing w:before="0" w:beforeAutospacing="0" w:after="0" w:afterAutospacing="0"/>
        <w:rPr>
          <w:b/>
          <w:bCs/>
          <w:color w:val="auto"/>
          <w:highlight w:val="yellow"/>
        </w:rPr>
      </w:pPr>
      <w:r w:rsidRPr="004078AB">
        <w:rPr>
          <w:b/>
          <w:bCs/>
          <w:color w:val="auto"/>
          <w:highlight w:val="yellow"/>
        </w:rPr>
        <w:t xml:space="preserve">Protein </w:t>
      </w:r>
      <w:r w:rsidR="00A725A4" w:rsidRPr="004078AB">
        <w:rPr>
          <w:b/>
          <w:bCs/>
          <w:color w:val="auto"/>
          <w:highlight w:val="yellow"/>
        </w:rPr>
        <w:t>e</w:t>
      </w:r>
      <w:r w:rsidRPr="004078AB">
        <w:rPr>
          <w:b/>
          <w:bCs/>
          <w:color w:val="auto"/>
          <w:highlight w:val="yellow"/>
        </w:rPr>
        <w:t xml:space="preserve">xtraction from </w:t>
      </w:r>
      <w:r w:rsidR="00A725A4" w:rsidRPr="004078AB">
        <w:rPr>
          <w:b/>
          <w:bCs/>
          <w:color w:val="auto"/>
          <w:highlight w:val="yellow"/>
        </w:rPr>
        <w:t>t</w:t>
      </w:r>
      <w:r w:rsidRPr="004078AB">
        <w:rPr>
          <w:b/>
          <w:bCs/>
          <w:color w:val="auto"/>
          <w:highlight w:val="yellow"/>
        </w:rPr>
        <w:t xml:space="preserve">issue and </w:t>
      </w:r>
      <w:r w:rsidR="00A725A4" w:rsidRPr="004078AB">
        <w:rPr>
          <w:b/>
          <w:bCs/>
          <w:color w:val="auto"/>
          <w:highlight w:val="yellow"/>
        </w:rPr>
        <w:t>q</w:t>
      </w:r>
      <w:r w:rsidRPr="004078AB">
        <w:rPr>
          <w:b/>
          <w:bCs/>
          <w:color w:val="auto"/>
          <w:highlight w:val="yellow"/>
        </w:rPr>
        <w:t xml:space="preserve">uality </w:t>
      </w:r>
      <w:r w:rsidR="00A725A4" w:rsidRPr="004078AB">
        <w:rPr>
          <w:b/>
          <w:bCs/>
          <w:color w:val="auto"/>
          <w:highlight w:val="yellow"/>
        </w:rPr>
        <w:t>c</w:t>
      </w:r>
      <w:r w:rsidRPr="004078AB">
        <w:rPr>
          <w:b/>
          <w:bCs/>
          <w:color w:val="auto"/>
          <w:highlight w:val="yellow"/>
        </w:rPr>
        <w:t>ontrol</w:t>
      </w:r>
    </w:p>
    <w:p w14:paraId="728C2957" w14:textId="77777777" w:rsidR="009A4320" w:rsidRPr="00E04581" w:rsidRDefault="009A4320" w:rsidP="001A521D">
      <w:pPr>
        <w:pStyle w:val="NormalWeb"/>
        <w:spacing w:before="0" w:beforeAutospacing="0" w:after="0" w:afterAutospacing="0"/>
        <w:rPr>
          <w:b/>
          <w:bCs/>
          <w:color w:val="auto"/>
        </w:rPr>
      </w:pPr>
    </w:p>
    <w:p w14:paraId="061ADBEE" w14:textId="319309E6" w:rsidR="009A4320" w:rsidRPr="009A3C4A" w:rsidRDefault="009A4320" w:rsidP="001A521D">
      <w:pPr>
        <w:pStyle w:val="NormalWeb"/>
        <w:spacing w:before="0" w:beforeAutospacing="0" w:after="0" w:afterAutospacing="0"/>
        <w:rPr>
          <w:color w:val="auto"/>
          <w:lang w:eastAsia="zh-CN"/>
        </w:rPr>
      </w:pPr>
      <w:r w:rsidRPr="009A3C4A">
        <w:rPr>
          <w:color w:val="auto"/>
        </w:rPr>
        <w:t>NOTE:</w:t>
      </w:r>
      <w:r w:rsidRPr="009A3C4A">
        <w:rPr>
          <w:color w:val="auto"/>
          <w:lang w:eastAsia="zh-CN"/>
        </w:rPr>
        <w:t xml:space="preserve"> </w:t>
      </w:r>
      <w:r w:rsidRPr="009A3C4A">
        <w:rPr>
          <w:color w:val="auto"/>
        </w:rPr>
        <w:t xml:space="preserve">To </w:t>
      </w:r>
      <w:r w:rsidR="00AC238C" w:rsidRPr="009A3C4A">
        <w:rPr>
          <w:color w:val="auto"/>
        </w:rPr>
        <w:t>reduce the impact of sample harvesting on the proteome</w:t>
      </w:r>
      <w:r w:rsidRPr="009A3C4A">
        <w:rPr>
          <w:color w:val="auto"/>
        </w:rPr>
        <w:t xml:space="preserve">, it is </w:t>
      </w:r>
      <w:r w:rsidR="00286258" w:rsidRPr="009A3C4A">
        <w:rPr>
          <w:color w:val="auto"/>
        </w:rPr>
        <w:t>crucial</w:t>
      </w:r>
      <w:r w:rsidRPr="009A3C4A">
        <w:rPr>
          <w:color w:val="auto"/>
        </w:rPr>
        <w:t xml:space="preserve"> to collect samples </w:t>
      </w:r>
      <w:r w:rsidR="00AC238C" w:rsidRPr="009A3C4A">
        <w:rPr>
          <w:color w:val="auto"/>
        </w:rPr>
        <w:t xml:space="preserve">in minimal time </w:t>
      </w:r>
      <w:r w:rsidRPr="009A3C4A">
        <w:rPr>
          <w:color w:val="auto"/>
        </w:rPr>
        <w:t>at low temperature</w:t>
      </w:r>
      <w:r w:rsidR="00AC238C" w:rsidRPr="009A3C4A">
        <w:rPr>
          <w:color w:val="auto"/>
        </w:rPr>
        <w:t xml:space="preserve"> if possible</w:t>
      </w:r>
      <w:r w:rsidR="00E6230B" w:rsidRPr="009A3C4A">
        <w:rPr>
          <w:color w:val="auto"/>
        </w:rPr>
        <w:fldChar w:fldCharType="begin"/>
      </w:r>
      <w:r w:rsidR="00E6230B" w:rsidRPr="009A3C4A">
        <w:rPr>
          <w:color w:val="auto"/>
        </w:rPr>
        <w:instrText xml:space="preserve"> ADDIN EN.CITE &lt;EndNote&gt;&lt;Cite&gt;&lt;Author&gt;Eden&lt;/Author&gt;&lt;Year&gt;2011&lt;/Year&gt;&lt;RecNum&gt;59&lt;/RecNum&gt;&lt;DisplayText&gt;&lt;style face="superscript"&gt;31&lt;/style&gt;&lt;/DisplayText&gt;&lt;record&gt;&lt;rec-number&gt;59&lt;/rec-number&gt;&lt;foreign-keys&gt;&lt;key app="EN" db-id="f9v2xt2pmaass0etr5rx00d3p55szf0fzr5a" timestamp="1594071311"&gt;59&lt;/key&gt;&lt;/foreign-keys&gt;&lt;ref-type name="Journal Article"&gt;17&lt;/ref-type&gt;&lt;contributors&gt;&lt;authors&gt;&lt;author&gt;Eden, Eran&lt;/author&gt;&lt;author&gt;Geva-Zatorsky, Naama&lt;/author&gt;&lt;author&gt;Issaeva, Irina&lt;/author&gt;&lt;author&gt;Cohen, Ariel&lt;/author&gt;&lt;author&gt;Dekel, Erez&lt;/author&gt;&lt;author&gt;Danon, Tamar&lt;/author&gt;&lt;author&gt;Cohen, Lydia&lt;/author&gt;&lt;author&gt;Mayo, Avi&lt;/author&gt;&lt;author&gt;Alon, Uri&lt;/author&gt;&lt;/authors&gt;&lt;/contributors&gt;&lt;titles&gt;&lt;title&gt;Proteome Half-Life Dynamics in Living Human Cells&lt;/title&gt;&lt;secondary-title&gt;Science&lt;/secondary-title&gt;&lt;/titles&gt;&lt;periodical&gt;&lt;full-title&gt;Science&lt;/full-title&gt;&lt;/periodical&gt;&lt;pages&gt;764&lt;/pages&gt;&lt;volume&gt;331&lt;/volume&gt;&lt;number&gt;6018&lt;/number&gt;&lt;dates&gt;&lt;year&gt;2011&lt;/year&gt;&lt;/dates&gt;&lt;urls&gt;&lt;related-urls&gt;&lt;url&gt;http://science.sciencemag.org/content/331/6018/764.abstract&lt;/url&gt;&lt;/related-urls&gt;&lt;/urls&gt;&lt;electronic-resource-num&gt;10.1126/science.1199784&lt;/electronic-resource-num&gt;&lt;/record&gt;&lt;/Cite&gt;&lt;/EndNote&gt;</w:instrText>
      </w:r>
      <w:r w:rsidR="00E6230B" w:rsidRPr="009A3C4A">
        <w:rPr>
          <w:color w:val="auto"/>
        </w:rPr>
        <w:fldChar w:fldCharType="separate"/>
      </w:r>
      <w:r w:rsidR="00E6230B" w:rsidRPr="009A3C4A">
        <w:rPr>
          <w:noProof/>
          <w:color w:val="auto"/>
          <w:vertAlign w:val="superscript"/>
        </w:rPr>
        <w:t>31</w:t>
      </w:r>
      <w:r w:rsidR="00E6230B" w:rsidRPr="009A3C4A">
        <w:rPr>
          <w:color w:val="auto"/>
        </w:rPr>
        <w:fldChar w:fldCharType="end"/>
      </w:r>
      <w:r w:rsidRPr="009A3C4A">
        <w:rPr>
          <w:color w:val="auto"/>
        </w:rPr>
        <w:t>.</w:t>
      </w:r>
      <w:r w:rsidR="00A63E76" w:rsidRPr="009A3C4A">
        <w:rPr>
          <w:color w:val="auto"/>
        </w:rPr>
        <w:t xml:space="preserve"> </w:t>
      </w:r>
      <w:r w:rsidR="00AC238C" w:rsidRPr="009A3C4A">
        <w:rPr>
          <w:color w:val="auto"/>
          <w:lang w:eastAsia="zh-CN"/>
        </w:rPr>
        <w:t>This</w:t>
      </w:r>
      <w:r w:rsidR="00A63E76" w:rsidRPr="009A3C4A">
        <w:rPr>
          <w:color w:val="auto"/>
          <w:lang w:eastAsia="zh-CN"/>
        </w:rPr>
        <w:t xml:space="preserve"> is </w:t>
      </w:r>
      <w:r w:rsidR="00A63E76" w:rsidRPr="009A3C4A">
        <w:rPr>
          <w:rFonts w:eastAsiaTheme="minorEastAsia"/>
          <w:color w:val="auto"/>
          <w:shd w:val="clear" w:color="auto" w:fill="FFFFFF"/>
          <w:lang w:eastAsia="zh-CN"/>
        </w:rPr>
        <w:t xml:space="preserve">especially </w:t>
      </w:r>
      <w:r w:rsidR="00A63E76" w:rsidRPr="009A3C4A">
        <w:rPr>
          <w:color w:val="auto"/>
          <w:lang w:eastAsia="zh-CN"/>
        </w:rPr>
        <w:t xml:space="preserve">important when </w:t>
      </w:r>
      <w:r w:rsidR="00A63E76" w:rsidRPr="009A3C4A">
        <w:rPr>
          <w:rFonts w:eastAsiaTheme="minorEastAsia"/>
          <w:color w:val="auto"/>
          <w:shd w:val="clear" w:color="auto" w:fill="FFFFFF"/>
          <w:lang w:eastAsia="zh-CN"/>
        </w:rPr>
        <w:t>analyzing posttranslational modifications</w:t>
      </w:r>
      <w:r w:rsidR="00A63E76" w:rsidRPr="009A3C4A">
        <w:rPr>
          <w:color w:val="auto"/>
          <w:shd w:val="clear" w:color="auto" w:fill="FFFFFF"/>
          <w:lang w:eastAsia="zh-CN"/>
        </w:rPr>
        <w:t xml:space="preserve"> as they typically </w:t>
      </w:r>
      <w:r w:rsidR="007F2DA5" w:rsidRPr="009A3C4A">
        <w:rPr>
          <w:color w:val="auto"/>
          <w:shd w:val="clear" w:color="auto" w:fill="FFFFFF"/>
          <w:lang w:eastAsia="zh-CN"/>
        </w:rPr>
        <w:t xml:space="preserve">are </w:t>
      </w:r>
      <w:r w:rsidR="00AC238C" w:rsidRPr="009A3C4A">
        <w:rPr>
          <w:rFonts w:eastAsiaTheme="minorEastAsia"/>
          <w:color w:val="auto"/>
          <w:shd w:val="clear" w:color="auto" w:fill="FFFFFF"/>
          <w:lang w:eastAsia="zh-CN"/>
        </w:rPr>
        <w:t>labile</w:t>
      </w:r>
      <w:r w:rsidR="00A63E76" w:rsidRPr="009A3C4A">
        <w:rPr>
          <w:color w:val="auto"/>
          <w:shd w:val="clear" w:color="auto" w:fill="FFFFFF"/>
          <w:lang w:eastAsia="zh-CN"/>
        </w:rPr>
        <w:t>, for example</w:t>
      </w:r>
      <w:r w:rsidR="00A725A4">
        <w:rPr>
          <w:color w:val="auto"/>
          <w:shd w:val="clear" w:color="auto" w:fill="FFFFFF"/>
          <w:lang w:eastAsia="zh-CN"/>
        </w:rPr>
        <w:t>,</w:t>
      </w:r>
      <w:r w:rsidR="00A63E76" w:rsidRPr="009A3C4A">
        <w:rPr>
          <w:color w:val="auto"/>
          <w:shd w:val="clear" w:color="auto" w:fill="FFFFFF"/>
          <w:lang w:eastAsia="zh-CN"/>
        </w:rPr>
        <w:t xml:space="preserve"> some phosphorylation </w:t>
      </w:r>
      <w:r w:rsidR="00AC238C" w:rsidRPr="009A3C4A">
        <w:rPr>
          <w:color w:val="auto"/>
          <w:shd w:val="clear" w:color="auto" w:fill="FFFFFF"/>
          <w:lang w:eastAsia="zh-CN"/>
        </w:rPr>
        <w:t xml:space="preserve">events </w:t>
      </w:r>
      <w:r w:rsidR="00A63E76" w:rsidRPr="009A3C4A">
        <w:rPr>
          <w:color w:val="auto"/>
          <w:shd w:val="clear" w:color="auto" w:fill="FFFFFF"/>
          <w:lang w:eastAsia="zh-CN"/>
        </w:rPr>
        <w:t>only ha</w:t>
      </w:r>
      <w:r w:rsidR="00AC238C" w:rsidRPr="009A3C4A">
        <w:rPr>
          <w:color w:val="auto"/>
          <w:shd w:val="clear" w:color="auto" w:fill="FFFFFF"/>
          <w:lang w:eastAsia="zh-CN"/>
        </w:rPr>
        <w:t xml:space="preserve">ve </w:t>
      </w:r>
      <w:r w:rsidR="00A63E76" w:rsidRPr="009A3C4A">
        <w:rPr>
          <w:color w:val="auto"/>
          <w:shd w:val="clear" w:color="auto" w:fill="FFFFFF"/>
          <w:lang w:eastAsia="zh-CN"/>
        </w:rPr>
        <w:t>few seconds of half-life</w:t>
      </w:r>
      <w:r w:rsidR="00A63E76" w:rsidRPr="009A3C4A">
        <w:rPr>
          <w:color w:val="auto"/>
          <w:shd w:val="clear" w:color="auto" w:fill="FFFFFF"/>
          <w:lang w:eastAsia="zh-CN"/>
        </w:rPr>
        <w:fldChar w:fldCharType="begin">
          <w:fldData xml:space="preserve">PEVuZE5vdGU+PENpdGU+PEF1dGhvcj5LbGVpbWFuPC9BdXRob3I+PFllYXI+MjAxMTwvWWVhcj48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==
</w:fldData>
        </w:fldChar>
      </w:r>
      <w:r w:rsidR="00EF54F5" w:rsidRPr="009A3C4A">
        <w:rPr>
          <w:color w:val="auto"/>
          <w:shd w:val="clear" w:color="auto" w:fill="FFFFFF"/>
          <w:lang w:eastAsia="zh-CN"/>
        </w:rPr>
        <w:instrText xml:space="preserve"> ADDIN EN.CITE </w:instrText>
      </w:r>
      <w:r w:rsidR="00EF54F5" w:rsidRPr="009A3C4A">
        <w:rPr>
          <w:color w:val="auto"/>
          <w:shd w:val="clear" w:color="auto" w:fill="FFFFFF"/>
          <w:lang w:eastAsia="zh-CN"/>
        </w:rPr>
        <w:fldChar w:fldCharType="begin">
          <w:fldData xml:space="preserve">PEVuZE5vdGU+PENpdGU+PEF1dGhvcj5LbGVpbWFuPC9BdXRob3I+PFllYXI+MjAxMTwvWWVhcj48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==
</w:fldData>
        </w:fldChar>
      </w:r>
      <w:r w:rsidR="00EF54F5" w:rsidRPr="009A3C4A">
        <w:rPr>
          <w:color w:val="auto"/>
          <w:shd w:val="clear" w:color="auto" w:fill="FFFFFF"/>
          <w:lang w:eastAsia="zh-CN"/>
        </w:rPr>
        <w:instrText xml:space="preserve"> ADDIN EN.CITE.DATA </w:instrText>
      </w:r>
      <w:r w:rsidR="00EF54F5" w:rsidRPr="009A3C4A">
        <w:rPr>
          <w:color w:val="auto"/>
          <w:shd w:val="clear" w:color="auto" w:fill="FFFFFF"/>
          <w:lang w:eastAsia="zh-CN"/>
        </w:rPr>
      </w:r>
      <w:r w:rsidR="00EF54F5" w:rsidRPr="009A3C4A">
        <w:rPr>
          <w:color w:val="auto"/>
          <w:shd w:val="clear" w:color="auto" w:fill="FFFFFF"/>
          <w:lang w:eastAsia="zh-CN"/>
        </w:rPr>
        <w:fldChar w:fldCharType="end"/>
      </w:r>
      <w:r w:rsidR="00A63E76" w:rsidRPr="009A3C4A">
        <w:rPr>
          <w:color w:val="auto"/>
          <w:shd w:val="clear" w:color="auto" w:fill="FFFFFF"/>
          <w:lang w:eastAsia="zh-CN"/>
        </w:rPr>
      </w:r>
      <w:r w:rsidR="00A63E76" w:rsidRPr="009A3C4A">
        <w:rPr>
          <w:color w:val="auto"/>
          <w:shd w:val="clear" w:color="auto" w:fill="FFFFFF"/>
          <w:lang w:eastAsia="zh-CN"/>
        </w:rPr>
        <w:fldChar w:fldCharType="separate"/>
      </w:r>
      <w:r w:rsidR="00EF54F5" w:rsidRPr="009A3C4A">
        <w:rPr>
          <w:noProof/>
          <w:color w:val="auto"/>
          <w:shd w:val="clear" w:color="auto" w:fill="FFFFFF"/>
          <w:vertAlign w:val="superscript"/>
          <w:lang w:eastAsia="zh-CN"/>
        </w:rPr>
        <w:t>32,33</w:t>
      </w:r>
      <w:r w:rsidR="00A63E76" w:rsidRPr="009A3C4A">
        <w:rPr>
          <w:color w:val="auto"/>
          <w:shd w:val="clear" w:color="auto" w:fill="FFFFFF"/>
          <w:lang w:eastAsia="zh-CN"/>
        </w:rPr>
        <w:fldChar w:fldCharType="end"/>
      </w:r>
      <w:r w:rsidR="00A63E76" w:rsidRPr="009A3C4A">
        <w:rPr>
          <w:color w:val="auto"/>
          <w:shd w:val="clear" w:color="auto" w:fill="FFFFFF"/>
          <w:lang w:eastAsia="zh-CN"/>
        </w:rPr>
        <w:t>.</w:t>
      </w:r>
    </w:p>
    <w:p w14:paraId="4F73ED89" w14:textId="77777777" w:rsidR="009A4320" w:rsidRPr="00E04581" w:rsidRDefault="009A4320" w:rsidP="001A521D">
      <w:pPr>
        <w:pStyle w:val="NormalWeb"/>
        <w:spacing w:before="0" w:beforeAutospacing="0" w:after="0" w:afterAutospacing="0"/>
        <w:rPr>
          <w:b/>
          <w:bCs/>
          <w:color w:val="auto"/>
        </w:rPr>
      </w:pPr>
    </w:p>
    <w:p w14:paraId="2D6C83D4" w14:textId="745E0D19" w:rsidR="009A4320" w:rsidRPr="00A725A4" w:rsidRDefault="007F2DA5" w:rsidP="001A521D">
      <w:pPr>
        <w:pStyle w:val="ListParagraph"/>
        <w:numPr>
          <w:ilvl w:val="1"/>
          <w:numId w:val="18"/>
        </w:numPr>
        <w:rPr>
          <w:color w:val="auto"/>
          <w:highlight w:val="yellow"/>
        </w:rPr>
      </w:pPr>
      <w:r w:rsidRPr="00A725A4">
        <w:rPr>
          <w:color w:val="auto"/>
          <w:highlight w:val="yellow"/>
          <w:lang w:eastAsia="zh-CN"/>
        </w:rPr>
        <w:t>E</w:t>
      </w:r>
      <w:r w:rsidR="0035407F" w:rsidRPr="00A725A4">
        <w:rPr>
          <w:color w:val="auto"/>
          <w:highlight w:val="yellow"/>
        </w:rPr>
        <w:t xml:space="preserve">xcise </w:t>
      </w:r>
      <w:r w:rsidR="009A4320" w:rsidRPr="00A725A4">
        <w:rPr>
          <w:color w:val="auto"/>
          <w:highlight w:val="yellow"/>
        </w:rPr>
        <w:t>and weigh tissue</w:t>
      </w:r>
      <w:r w:rsidR="0035407F" w:rsidRPr="00A725A4">
        <w:rPr>
          <w:color w:val="auto"/>
          <w:highlight w:val="yellow"/>
        </w:rPr>
        <w:t xml:space="preserve"> sample</w:t>
      </w:r>
      <w:r w:rsidR="00C77224" w:rsidRPr="00A725A4">
        <w:rPr>
          <w:color w:val="auto"/>
          <w:highlight w:val="yellow"/>
        </w:rPr>
        <w:t>s</w:t>
      </w:r>
    </w:p>
    <w:p w14:paraId="370A1470" w14:textId="77777777" w:rsidR="009A4320" w:rsidRPr="00E04581" w:rsidRDefault="009A4320" w:rsidP="001A521D">
      <w:pPr>
        <w:pStyle w:val="NormalWeb"/>
        <w:spacing w:before="0" w:beforeAutospacing="0" w:after="0" w:afterAutospacing="0"/>
        <w:rPr>
          <w:color w:val="auto"/>
        </w:rPr>
      </w:pPr>
    </w:p>
    <w:p w14:paraId="2FCA70CC" w14:textId="7BBC2B6E" w:rsidR="003F1F9C" w:rsidRPr="00EE145D" w:rsidRDefault="009A4320" w:rsidP="001A521D">
      <w:pPr>
        <w:pStyle w:val="NormalWeb"/>
        <w:numPr>
          <w:ilvl w:val="2"/>
          <w:numId w:val="18"/>
        </w:numPr>
        <w:spacing w:before="0" w:beforeAutospacing="0" w:after="0" w:afterAutospacing="0"/>
        <w:rPr>
          <w:color w:val="auto"/>
          <w:highlight w:val="yellow"/>
        </w:rPr>
      </w:pPr>
      <w:r w:rsidRPr="00EE145D">
        <w:rPr>
          <w:color w:val="auto"/>
          <w:highlight w:val="yellow"/>
          <w:lang w:eastAsia="zh-CN"/>
        </w:rPr>
        <w:t>Tare a 1.5</w:t>
      </w:r>
      <w:r w:rsidR="00A725A4">
        <w:rPr>
          <w:color w:val="auto"/>
          <w:highlight w:val="yellow"/>
          <w:lang w:eastAsia="zh-CN"/>
        </w:rPr>
        <w:t xml:space="preserve"> </w:t>
      </w:r>
      <w:r w:rsidR="001828F0" w:rsidRPr="00EE145D">
        <w:rPr>
          <w:color w:val="auto"/>
          <w:highlight w:val="yellow"/>
          <w:lang w:eastAsia="zh-CN"/>
        </w:rPr>
        <w:t xml:space="preserve">mL </w:t>
      </w:r>
      <w:r w:rsidR="00BD6E9A" w:rsidRPr="00EE145D">
        <w:rPr>
          <w:color w:val="auto"/>
          <w:highlight w:val="yellow"/>
          <w:lang w:eastAsia="zh-CN"/>
        </w:rPr>
        <w:t xml:space="preserve">microcentrifuge </w:t>
      </w:r>
      <w:r w:rsidRPr="00EE145D">
        <w:rPr>
          <w:color w:val="auto"/>
          <w:highlight w:val="yellow"/>
          <w:lang w:eastAsia="zh-CN"/>
        </w:rPr>
        <w:t>tube</w:t>
      </w:r>
      <w:r w:rsidR="00604652" w:rsidRPr="00EE145D">
        <w:rPr>
          <w:color w:val="auto"/>
          <w:highlight w:val="yellow"/>
          <w:lang w:eastAsia="zh-CN"/>
        </w:rPr>
        <w:t xml:space="preserve"> </w:t>
      </w:r>
      <w:r w:rsidRPr="00EE145D">
        <w:rPr>
          <w:color w:val="auto"/>
          <w:highlight w:val="yellow"/>
          <w:lang w:eastAsia="zh-CN"/>
        </w:rPr>
        <w:t xml:space="preserve">using </w:t>
      </w:r>
      <w:r w:rsidR="001828F0" w:rsidRPr="00EE145D">
        <w:rPr>
          <w:color w:val="auto"/>
          <w:highlight w:val="yellow"/>
          <w:lang w:eastAsia="zh-CN"/>
        </w:rPr>
        <w:t>a</w:t>
      </w:r>
      <w:r w:rsidR="008144DC" w:rsidRPr="00EE145D">
        <w:rPr>
          <w:color w:val="auto"/>
          <w:highlight w:val="yellow"/>
          <w:lang w:eastAsia="zh-CN"/>
        </w:rPr>
        <w:t>n</w:t>
      </w:r>
      <w:r w:rsidR="00604652" w:rsidRPr="00EE145D">
        <w:rPr>
          <w:color w:val="auto"/>
          <w:highlight w:val="yellow"/>
          <w:lang w:eastAsia="zh-CN"/>
        </w:rPr>
        <w:t xml:space="preserve"> </w:t>
      </w:r>
      <w:r w:rsidRPr="00EE145D">
        <w:rPr>
          <w:color w:val="auto"/>
          <w:highlight w:val="yellow"/>
          <w:lang w:eastAsia="zh-CN"/>
        </w:rPr>
        <w:t xml:space="preserve">analytical balance and pre-cool </w:t>
      </w:r>
      <w:r w:rsidRPr="00EE145D">
        <w:rPr>
          <w:color w:val="auto"/>
          <w:highlight w:val="yellow"/>
        </w:rPr>
        <w:t>the tube over dry ice</w:t>
      </w:r>
      <w:r w:rsidRPr="00EE145D">
        <w:rPr>
          <w:color w:val="auto"/>
          <w:highlight w:val="yellow"/>
          <w:lang w:eastAsia="zh-CN"/>
        </w:rPr>
        <w:t>.</w:t>
      </w:r>
      <w:r w:rsidRPr="00EE145D">
        <w:rPr>
          <w:color w:val="auto"/>
          <w:highlight w:val="yellow"/>
        </w:rPr>
        <w:t xml:space="preserve"> </w:t>
      </w:r>
    </w:p>
    <w:p w14:paraId="08F33E49" w14:textId="77777777" w:rsidR="003F1F9C" w:rsidRPr="005C1C4A" w:rsidRDefault="003F1F9C" w:rsidP="001A521D">
      <w:pPr>
        <w:pStyle w:val="NormalWeb"/>
        <w:spacing w:before="0" w:beforeAutospacing="0" w:after="0" w:afterAutospacing="0"/>
        <w:rPr>
          <w:color w:val="auto"/>
        </w:rPr>
      </w:pPr>
    </w:p>
    <w:p w14:paraId="18BEDDEA" w14:textId="34832935" w:rsidR="009A4320" w:rsidRPr="00EE145D" w:rsidRDefault="009A4320" w:rsidP="001A521D">
      <w:pPr>
        <w:pStyle w:val="NormalWeb"/>
        <w:numPr>
          <w:ilvl w:val="2"/>
          <w:numId w:val="18"/>
        </w:numPr>
        <w:spacing w:before="0" w:beforeAutospacing="0" w:after="0" w:afterAutospacing="0"/>
        <w:rPr>
          <w:color w:val="auto"/>
          <w:highlight w:val="yellow"/>
        </w:rPr>
      </w:pPr>
      <w:r w:rsidRPr="00EE145D">
        <w:rPr>
          <w:color w:val="auto"/>
          <w:highlight w:val="yellow"/>
          <w:lang w:eastAsia="zh-CN"/>
        </w:rPr>
        <w:t>C</w:t>
      </w:r>
      <w:r w:rsidRPr="00EE145D">
        <w:rPr>
          <w:color w:val="auto"/>
          <w:highlight w:val="yellow"/>
        </w:rPr>
        <w:t>ut a frozen tissue</w:t>
      </w:r>
      <w:r w:rsidRPr="00EE145D">
        <w:rPr>
          <w:color w:val="auto"/>
          <w:highlight w:val="yellow"/>
          <w:lang w:eastAsia="zh-CN"/>
        </w:rPr>
        <w:t xml:space="preserve"> (e.g.</w:t>
      </w:r>
      <w:r w:rsidR="004078AB">
        <w:rPr>
          <w:color w:val="auto"/>
          <w:highlight w:val="yellow"/>
          <w:lang w:eastAsia="zh-CN"/>
        </w:rPr>
        <w:t>,</w:t>
      </w:r>
      <w:r w:rsidRPr="00EE145D">
        <w:rPr>
          <w:color w:val="auto"/>
          <w:highlight w:val="yellow"/>
          <w:lang w:eastAsia="zh-CN"/>
        </w:rPr>
        <w:t xml:space="preserve"> human brain </w:t>
      </w:r>
      <w:r w:rsidR="001828F0" w:rsidRPr="00EE145D">
        <w:rPr>
          <w:color w:val="auto"/>
          <w:highlight w:val="yellow"/>
          <w:lang w:eastAsia="zh-CN"/>
        </w:rPr>
        <w:t>tissue</w:t>
      </w:r>
      <w:r w:rsidRPr="00EE145D">
        <w:rPr>
          <w:color w:val="auto"/>
          <w:highlight w:val="yellow"/>
          <w:lang w:eastAsia="zh-CN"/>
        </w:rPr>
        <w:t>, ~10 mg) from a defined region</w:t>
      </w:r>
      <w:r w:rsidRPr="00EE145D">
        <w:rPr>
          <w:color w:val="auto"/>
          <w:highlight w:val="yellow"/>
        </w:rPr>
        <w:t xml:space="preserve"> into small pieces and transfer the tissue pieces into</w:t>
      </w:r>
      <w:r w:rsidRPr="00EE145D">
        <w:rPr>
          <w:color w:val="auto"/>
          <w:highlight w:val="yellow"/>
          <w:lang w:eastAsia="zh-CN"/>
        </w:rPr>
        <w:t xml:space="preserve"> the</w:t>
      </w:r>
      <w:r w:rsidRPr="00EE145D">
        <w:rPr>
          <w:color w:val="auto"/>
          <w:highlight w:val="yellow"/>
        </w:rPr>
        <w:t xml:space="preserve"> </w:t>
      </w:r>
      <w:r w:rsidRPr="00EE145D">
        <w:rPr>
          <w:color w:val="auto"/>
          <w:highlight w:val="yellow"/>
          <w:lang w:eastAsia="zh-CN"/>
        </w:rPr>
        <w:t>pre-</w:t>
      </w:r>
      <w:r w:rsidRPr="00EE145D">
        <w:rPr>
          <w:color w:val="auto"/>
          <w:highlight w:val="yellow"/>
        </w:rPr>
        <w:t xml:space="preserve">cooled tube immediately. </w:t>
      </w:r>
    </w:p>
    <w:p w14:paraId="6D540996" w14:textId="77777777" w:rsidR="009A4320" w:rsidRPr="00E04581" w:rsidRDefault="009A4320" w:rsidP="001A521D">
      <w:pPr>
        <w:pStyle w:val="NormalWeb"/>
        <w:spacing w:before="0" w:beforeAutospacing="0" w:after="0" w:afterAutospacing="0"/>
        <w:rPr>
          <w:color w:val="auto"/>
        </w:rPr>
      </w:pPr>
    </w:p>
    <w:p w14:paraId="4C00A671" w14:textId="66B15CFF" w:rsidR="009A4320" w:rsidRPr="00E04581" w:rsidRDefault="00A725A4" w:rsidP="001A521D">
      <w:pPr>
        <w:pStyle w:val="NormalWeb"/>
        <w:spacing w:before="0" w:beforeAutospacing="0" w:after="0" w:afterAutospacing="0"/>
        <w:rPr>
          <w:color w:val="auto"/>
        </w:rPr>
      </w:pPr>
      <w:r w:rsidRPr="00E04581">
        <w:rPr>
          <w:color w:val="auto"/>
        </w:rPr>
        <w:t xml:space="preserve">NOTE: </w:t>
      </w:r>
      <w:r w:rsidR="000C193A" w:rsidRPr="00E04581">
        <w:rPr>
          <w:color w:val="auto"/>
          <w:lang w:eastAsia="zh-CN"/>
        </w:rPr>
        <w:t>T</w:t>
      </w:r>
      <w:r w:rsidR="000C193A" w:rsidRPr="00E04581">
        <w:rPr>
          <w:color w:val="auto"/>
        </w:rPr>
        <w:t>o reduce sample heterogeneity</w:t>
      </w:r>
      <w:r w:rsidR="000C193A" w:rsidRPr="00E04581">
        <w:rPr>
          <w:color w:val="auto"/>
          <w:lang w:eastAsia="zh-CN"/>
        </w:rPr>
        <w:t>, i</w:t>
      </w:r>
      <w:r w:rsidR="004B0A4B" w:rsidRPr="00E04581">
        <w:rPr>
          <w:color w:val="auto"/>
          <w:lang w:eastAsia="zh-CN"/>
        </w:rPr>
        <w:t>t is important to u</w:t>
      </w:r>
      <w:r w:rsidR="009A4320" w:rsidRPr="00E04581">
        <w:rPr>
          <w:color w:val="auto"/>
        </w:rPr>
        <w:t>se homogenous</w:t>
      </w:r>
      <w:r w:rsidR="009A4320" w:rsidRPr="00E04581">
        <w:rPr>
          <w:color w:val="auto"/>
          <w:lang w:eastAsia="zh-CN"/>
        </w:rPr>
        <w:t xml:space="preserve"> sizes and anatomic regions for </w:t>
      </w:r>
      <w:r w:rsidR="00604652" w:rsidRPr="00E04581">
        <w:rPr>
          <w:color w:val="auto"/>
          <w:lang w:eastAsia="zh-CN"/>
        </w:rPr>
        <w:t xml:space="preserve">all </w:t>
      </w:r>
      <w:r w:rsidR="009A4320" w:rsidRPr="00E04581">
        <w:rPr>
          <w:color w:val="auto"/>
        </w:rPr>
        <w:t>16 samples</w:t>
      </w:r>
      <w:r w:rsidR="009A4320" w:rsidRPr="00E04581">
        <w:rPr>
          <w:color w:val="auto"/>
          <w:lang w:eastAsia="zh-CN"/>
        </w:rPr>
        <w:t>.</w:t>
      </w:r>
      <w:r w:rsidR="00A50C32" w:rsidRPr="00E04581">
        <w:rPr>
          <w:color w:val="auto"/>
          <w:lang w:eastAsia="zh-CN"/>
        </w:rPr>
        <w:t xml:space="preserve"> </w:t>
      </w:r>
      <w:r w:rsidR="007A2349" w:rsidRPr="00E04581">
        <w:rPr>
          <w:color w:val="auto"/>
          <w:lang w:eastAsia="zh-CN"/>
        </w:rPr>
        <w:t>The a</w:t>
      </w:r>
      <w:r w:rsidR="00A50C32" w:rsidRPr="00E04581">
        <w:rPr>
          <w:color w:val="auto"/>
          <w:lang w:eastAsia="zh-CN"/>
        </w:rPr>
        <w:t>mount of protein obtained</w:t>
      </w:r>
      <w:r w:rsidR="00932C64" w:rsidRPr="00E04581">
        <w:rPr>
          <w:color w:val="auto"/>
          <w:lang w:eastAsia="zh-CN"/>
        </w:rPr>
        <w:t xml:space="preserve"> from </w:t>
      </w:r>
      <w:r w:rsidR="0035407F" w:rsidRPr="00E04581">
        <w:rPr>
          <w:color w:val="auto"/>
          <w:lang w:eastAsia="zh-CN"/>
        </w:rPr>
        <w:t xml:space="preserve">the </w:t>
      </w:r>
      <w:r w:rsidR="00932C64" w:rsidRPr="00E04581">
        <w:rPr>
          <w:color w:val="auto"/>
          <w:lang w:eastAsia="zh-CN"/>
        </w:rPr>
        <w:t>tissue is typically 5-10% of tissue weight.</w:t>
      </w:r>
    </w:p>
    <w:p w14:paraId="4FFE2D11" w14:textId="77777777" w:rsidR="009A4320" w:rsidRPr="00E04581" w:rsidRDefault="009A4320" w:rsidP="001A521D">
      <w:pPr>
        <w:pStyle w:val="NormalWeb"/>
        <w:spacing w:before="0" w:beforeAutospacing="0" w:after="0" w:afterAutospacing="0"/>
        <w:rPr>
          <w:color w:val="auto"/>
        </w:rPr>
      </w:pPr>
    </w:p>
    <w:p w14:paraId="6513D438" w14:textId="7B8ACC8F" w:rsidR="009A4320" w:rsidRPr="00E04581" w:rsidRDefault="009A4320" w:rsidP="001A521D">
      <w:pPr>
        <w:pStyle w:val="NormalWeb"/>
        <w:numPr>
          <w:ilvl w:val="2"/>
          <w:numId w:val="18"/>
        </w:numPr>
        <w:spacing w:before="0" w:beforeAutospacing="0" w:after="0" w:afterAutospacing="0"/>
        <w:rPr>
          <w:color w:val="auto"/>
        </w:rPr>
      </w:pPr>
      <w:r w:rsidRPr="00E04581">
        <w:rPr>
          <w:color w:val="auto"/>
          <w:highlight w:val="yellow"/>
        </w:rPr>
        <w:t xml:space="preserve">Weigh </w:t>
      </w:r>
      <w:r w:rsidRPr="00E04581">
        <w:rPr>
          <w:color w:val="auto"/>
          <w:highlight w:val="yellow"/>
          <w:lang w:eastAsia="zh-CN"/>
        </w:rPr>
        <w:t>the</w:t>
      </w:r>
      <w:r w:rsidR="00604652" w:rsidRPr="00E04581">
        <w:rPr>
          <w:color w:val="auto"/>
          <w:highlight w:val="yellow"/>
          <w:lang w:eastAsia="zh-CN"/>
        </w:rPr>
        <w:t xml:space="preserve"> tube along with the</w:t>
      </w:r>
      <w:r w:rsidRPr="00E04581">
        <w:rPr>
          <w:color w:val="auto"/>
          <w:highlight w:val="yellow"/>
          <w:lang w:eastAsia="zh-CN"/>
        </w:rPr>
        <w:t xml:space="preserve"> </w:t>
      </w:r>
      <w:r w:rsidRPr="00E04581">
        <w:rPr>
          <w:color w:val="auto"/>
          <w:highlight w:val="yellow"/>
        </w:rPr>
        <w:t>tissue</w:t>
      </w:r>
      <w:r w:rsidRPr="00E04581">
        <w:rPr>
          <w:color w:val="auto"/>
          <w:highlight w:val="yellow"/>
          <w:lang w:eastAsia="zh-CN"/>
        </w:rPr>
        <w:t xml:space="preserve"> and put the tube immediately on dry ice</w:t>
      </w:r>
      <w:r w:rsidRPr="00E04581">
        <w:rPr>
          <w:color w:val="auto"/>
          <w:highlight w:val="yellow"/>
        </w:rPr>
        <w:t xml:space="preserve">. </w:t>
      </w:r>
      <w:r w:rsidRPr="00E04581">
        <w:rPr>
          <w:color w:val="auto"/>
        </w:rPr>
        <w:t xml:space="preserve">Process </w:t>
      </w:r>
      <w:r w:rsidR="00D6213F" w:rsidRPr="00E04581">
        <w:rPr>
          <w:color w:val="auto"/>
        </w:rPr>
        <w:t xml:space="preserve">the remaining </w:t>
      </w:r>
      <w:r w:rsidRPr="00E04581">
        <w:rPr>
          <w:color w:val="auto"/>
        </w:rPr>
        <w:t xml:space="preserve">15 samples </w:t>
      </w:r>
      <w:r w:rsidR="0094628C" w:rsidRPr="00E04581">
        <w:rPr>
          <w:color w:val="auto"/>
        </w:rPr>
        <w:t xml:space="preserve">using </w:t>
      </w:r>
      <w:r w:rsidRPr="00E04581">
        <w:rPr>
          <w:color w:val="auto"/>
        </w:rPr>
        <w:t xml:space="preserve">the same procedure. Keep </w:t>
      </w:r>
      <w:r w:rsidR="0035407F" w:rsidRPr="00E04581">
        <w:rPr>
          <w:color w:val="auto"/>
        </w:rPr>
        <w:t>the samples in</w:t>
      </w:r>
      <w:r w:rsidRPr="00E04581">
        <w:rPr>
          <w:color w:val="auto"/>
        </w:rPr>
        <w:t xml:space="preserve"> liquid nitrogen immediately after dissection</w:t>
      </w:r>
      <w:r w:rsidR="00D6213F" w:rsidRPr="00E04581">
        <w:rPr>
          <w:color w:val="auto"/>
        </w:rPr>
        <w:t>,</w:t>
      </w:r>
      <w:r w:rsidRPr="00E04581">
        <w:rPr>
          <w:color w:val="auto"/>
        </w:rPr>
        <w:t xml:space="preserve"> and store at </w:t>
      </w:r>
      <w:r w:rsidR="00D855CF" w:rsidRPr="00E04581">
        <w:rPr>
          <w:color w:val="auto"/>
        </w:rPr>
        <w:t>˗</w:t>
      </w:r>
      <w:r w:rsidR="004B0A4B" w:rsidRPr="00E04581">
        <w:rPr>
          <w:color w:val="auto"/>
        </w:rPr>
        <w:t>80</w:t>
      </w:r>
      <w:r w:rsidR="00A725A4">
        <w:rPr>
          <w:color w:val="auto"/>
        </w:rPr>
        <w:t xml:space="preserve"> </w:t>
      </w:r>
      <w:r w:rsidRPr="00E04581">
        <w:rPr>
          <w:color w:val="auto"/>
        </w:rPr>
        <w:t>°C.</w:t>
      </w:r>
    </w:p>
    <w:p w14:paraId="44C14987" w14:textId="77777777" w:rsidR="009A4320" w:rsidRPr="00E04581" w:rsidRDefault="009A4320" w:rsidP="001A521D">
      <w:pPr>
        <w:pStyle w:val="NormalWeb"/>
        <w:spacing w:before="0" w:beforeAutospacing="0" w:after="0" w:afterAutospacing="0"/>
        <w:rPr>
          <w:color w:val="auto"/>
        </w:rPr>
      </w:pPr>
    </w:p>
    <w:p w14:paraId="462E8A12" w14:textId="03FAFDA2" w:rsidR="009A4320" w:rsidRPr="00361848" w:rsidRDefault="009A4320" w:rsidP="001A521D">
      <w:pPr>
        <w:pStyle w:val="ListParagraph"/>
        <w:numPr>
          <w:ilvl w:val="1"/>
          <w:numId w:val="18"/>
        </w:numPr>
        <w:rPr>
          <w:color w:val="auto"/>
          <w:highlight w:val="yellow"/>
        </w:rPr>
      </w:pPr>
      <w:bookmarkStart w:id="11" w:name="_Hlk39158410"/>
      <w:r w:rsidRPr="00361848">
        <w:rPr>
          <w:color w:val="auto"/>
          <w:highlight w:val="yellow"/>
        </w:rPr>
        <w:t xml:space="preserve">Lyse </w:t>
      </w:r>
      <w:r w:rsidR="00286258" w:rsidRPr="00361848">
        <w:rPr>
          <w:color w:val="auto"/>
          <w:highlight w:val="yellow"/>
        </w:rPr>
        <w:t xml:space="preserve">tissue </w:t>
      </w:r>
      <w:r w:rsidRPr="00361848">
        <w:rPr>
          <w:color w:val="auto"/>
          <w:highlight w:val="yellow"/>
        </w:rPr>
        <w:t>sample</w:t>
      </w:r>
      <w:r w:rsidR="00C77224" w:rsidRPr="00361848">
        <w:rPr>
          <w:color w:val="auto"/>
          <w:highlight w:val="yellow"/>
        </w:rPr>
        <w:t>s</w:t>
      </w:r>
    </w:p>
    <w:bookmarkEnd w:id="11"/>
    <w:p w14:paraId="0273C011" w14:textId="77777777" w:rsidR="009A4320" w:rsidRPr="00E04581" w:rsidRDefault="009A4320" w:rsidP="001A521D">
      <w:pPr>
        <w:pStyle w:val="ListParagraph"/>
        <w:ind w:left="0"/>
        <w:rPr>
          <w:color w:val="auto"/>
        </w:rPr>
      </w:pPr>
    </w:p>
    <w:p w14:paraId="2D9BF264" w14:textId="1281B1F8" w:rsidR="009A4320" w:rsidRPr="00E04581" w:rsidRDefault="009A4320" w:rsidP="001A521D">
      <w:pPr>
        <w:pStyle w:val="NormalWeb"/>
        <w:numPr>
          <w:ilvl w:val="2"/>
          <w:numId w:val="18"/>
        </w:numPr>
        <w:spacing w:before="0" w:beforeAutospacing="0" w:after="0" w:afterAutospacing="0"/>
        <w:rPr>
          <w:color w:val="auto"/>
        </w:rPr>
      </w:pPr>
      <w:r w:rsidRPr="00E04581">
        <w:rPr>
          <w:color w:val="auto"/>
        </w:rPr>
        <w:t>Prepare</w:t>
      </w:r>
      <w:r w:rsidR="008F4B28" w:rsidRPr="00E04581">
        <w:rPr>
          <w:color w:val="auto"/>
        </w:rPr>
        <w:t xml:space="preserve"> </w:t>
      </w:r>
      <w:r w:rsidRPr="00E04581">
        <w:rPr>
          <w:color w:val="auto"/>
        </w:rPr>
        <w:t xml:space="preserve">fresh lysis buffer (50 mM HEPES pH 8.5, 8 M urea, and 0.5% sodium deoxycholate) </w:t>
      </w:r>
      <w:r w:rsidR="00932C64" w:rsidRPr="00E04581">
        <w:rPr>
          <w:color w:val="auto"/>
        </w:rPr>
        <w:t xml:space="preserve">on </w:t>
      </w:r>
      <w:r w:rsidRPr="00E04581">
        <w:rPr>
          <w:color w:val="auto"/>
        </w:rPr>
        <w:t xml:space="preserve">the day of the experiment. </w:t>
      </w:r>
      <w:r w:rsidR="005F5D26" w:rsidRPr="00E04581">
        <w:rPr>
          <w:color w:val="auto"/>
        </w:rPr>
        <w:t>P</w:t>
      </w:r>
      <w:r w:rsidRPr="00E04581">
        <w:rPr>
          <w:color w:val="auto"/>
        </w:rPr>
        <w:t>hosphatase inhibitor</w:t>
      </w:r>
      <w:r w:rsidR="001828F0" w:rsidRPr="00E04581">
        <w:rPr>
          <w:color w:val="auto"/>
        </w:rPr>
        <w:t>s</w:t>
      </w:r>
      <w:r w:rsidRPr="00E04581">
        <w:rPr>
          <w:color w:val="auto"/>
        </w:rPr>
        <w:t xml:space="preserve"> </w:t>
      </w:r>
      <w:r w:rsidR="005F5D26" w:rsidRPr="00E04581">
        <w:rPr>
          <w:color w:val="auto"/>
        </w:rPr>
        <w:t xml:space="preserve">should be added </w:t>
      </w:r>
      <w:r w:rsidRPr="00E04581">
        <w:rPr>
          <w:color w:val="auto"/>
        </w:rPr>
        <w:t>into the lysis buffer to preserve</w:t>
      </w:r>
      <w:r w:rsidR="001828F0" w:rsidRPr="00E04581">
        <w:rPr>
          <w:color w:val="auto"/>
        </w:rPr>
        <w:t xml:space="preserve"> the</w:t>
      </w:r>
      <w:r w:rsidRPr="00E04581">
        <w:rPr>
          <w:color w:val="auto"/>
        </w:rPr>
        <w:t xml:space="preserve"> phosphorylation state of proteins.</w:t>
      </w:r>
    </w:p>
    <w:p w14:paraId="52AEB23B" w14:textId="77777777" w:rsidR="009A4320" w:rsidRPr="00E04581" w:rsidRDefault="009A4320" w:rsidP="001A521D">
      <w:pPr>
        <w:pStyle w:val="ListParagraph"/>
        <w:ind w:left="0"/>
        <w:rPr>
          <w:color w:val="auto"/>
        </w:rPr>
      </w:pPr>
    </w:p>
    <w:p w14:paraId="12F8725B" w14:textId="56ABB6FC" w:rsidR="009A4320" w:rsidRPr="00E04581" w:rsidRDefault="009A4320" w:rsidP="001A521D">
      <w:pPr>
        <w:pStyle w:val="ListParagraph"/>
        <w:ind w:left="0"/>
        <w:rPr>
          <w:color w:val="auto"/>
        </w:rPr>
      </w:pPr>
      <w:r w:rsidRPr="00E04581">
        <w:rPr>
          <w:color w:val="auto"/>
        </w:rPr>
        <w:t xml:space="preserve">NOTE: </w:t>
      </w:r>
      <w:r w:rsidRPr="00E04581">
        <w:rPr>
          <w:color w:val="auto"/>
          <w:lang w:eastAsia="zh-CN"/>
        </w:rPr>
        <w:t>P</w:t>
      </w:r>
      <w:r w:rsidRPr="00E04581">
        <w:rPr>
          <w:color w:val="auto"/>
        </w:rPr>
        <w:t>ut the lysis buffer at room temperature before using it,</w:t>
      </w:r>
      <w:r w:rsidRPr="00E04581">
        <w:rPr>
          <w:color w:val="auto"/>
          <w:lang w:eastAsia="zh-CN"/>
        </w:rPr>
        <w:t xml:space="preserve"> as </w:t>
      </w:r>
      <w:r w:rsidRPr="00E04581">
        <w:rPr>
          <w:color w:val="auto"/>
        </w:rPr>
        <w:t>8</w:t>
      </w:r>
      <w:r w:rsidR="00604652" w:rsidRPr="00E04581">
        <w:rPr>
          <w:color w:val="auto"/>
        </w:rPr>
        <w:t xml:space="preserve"> </w:t>
      </w:r>
      <w:r w:rsidRPr="00E04581">
        <w:rPr>
          <w:color w:val="auto"/>
        </w:rPr>
        <w:t xml:space="preserve">M urea will precipitate </w:t>
      </w:r>
      <w:r w:rsidRPr="00E04581">
        <w:rPr>
          <w:color w:val="auto"/>
          <w:lang w:eastAsia="zh-CN"/>
        </w:rPr>
        <w:t>on</w:t>
      </w:r>
      <w:r w:rsidRPr="00E04581">
        <w:rPr>
          <w:color w:val="auto"/>
        </w:rPr>
        <w:t xml:space="preserve"> ice</w:t>
      </w:r>
      <w:r w:rsidR="005F5D26" w:rsidRPr="00E04581">
        <w:rPr>
          <w:color w:val="auto"/>
        </w:rPr>
        <w:t>,</w:t>
      </w:r>
      <w:r w:rsidRPr="00E04581">
        <w:rPr>
          <w:color w:val="auto"/>
        </w:rPr>
        <w:t xml:space="preserve"> which may result in incomplete protein </w:t>
      </w:r>
      <w:r w:rsidRPr="00E04581">
        <w:rPr>
          <w:color w:val="auto"/>
          <w:lang w:eastAsia="zh-CN"/>
        </w:rPr>
        <w:t xml:space="preserve">denaturation </w:t>
      </w:r>
      <w:r w:rsidRPr="00E04581">
        <w:rPr>
          <w:color w:val="auto"/>
        </w:rPr>
        <w:t xml:space="preserve">during sample lysis and </w:t>
      </w:r>
      <w:r w:rsidR="005F5D26" w:rsidRPr="00E04581">
        <w:rPr>
          <w:color w:val="auto"/>
        </w:rPr>
        <w:t xml:space="preserve">reduce </w:t>
      </w:r>
      <w:r w:rsidRPr="00E04581">
        <w:rPr>
          <w:color w:val="auto"/>
        </w:rPr>
        <w:t>protein digestion efficiency.</w:t>
      </w:r>
    </w:p>
    <w:p w14:paraId="6047B644" w14:textId="77777777" w:rsidR="009A4320" w:rsidRPr="00E04581" w:rsidRDefault="009A4320" w:rsidP="001A521D">
      <w:pPr>
        <w:pStyle w:val="NormalWeb"/>
        <w:spacing w:before="0" w:beforeAutospacing="0" w:after="0" w:afterAutospacing="0"/>
        <w:rPr>
          <w:color w:val="auto"/>
        </w:rPr>
      </w:pPr>
    </w:p>
    <w:p w14:paraId="3A284B29" w14:textId="368FF421" w:rsidR="009A4320" w:rsidRPr="00E04581" w:rsidRDefault="007F2DA5" w:rsidP="001A521D">
      <w:pPr>
        <w:pStyle w:val="NormalWeb"/>
        <w:numPr>
          <w:ilvl w:val="2"/>
          <w:numId w:val="18"/>
        </w:numPr>
        <w:spacing w:before="0" w:beforeAutospacing="0" w:after="0" w:afterAutospacing="0"/>
        <w:rPr>
          <w:color w:val="FF0000"/>
          <w:highlight w:val="yellow"/>
        </w:rPr>
      </w:pPr>
      <w:r w:rsidRPr="00E04581">
        <w:rPr>
          <w:color w:val="auto"/>
          <w:highlight w:val="yellow"/>
        </w:rPr>
        <w:lastRenderedPageBreak/>
        <w:t xml:space="preserve">Add </w:t>
      </w:r>
      <w:r w:rsidR="004078AB">
        <w:rPr>
          <w:color w:val="auto"/>
          <w:highlight w:val="yellow"/>
        </w:rPr>
        <w:t xml:space="preserve">the </w:t>
      </w:r>
      <w:r w:rsidRPr="00E04581">
        <w:rPr>
          <w:color w:val="auto"/>
          <w:highlight w:val="yellow"/>
        </w:rPr>
        <w:t>lysis buffer (</w:t>
      </w:r>
      <w:r w:rsidR="00381634" w:rsidRPr="00E04581">
        <w:rPr>
          <w:color w:val="auto"/>
          <w:highlight w:val="yellow"/>
        </w:rPr>
        <w:t xml:space="preserve">add 100 </w:t>
      </w:r>
      <w:r w:rsidR="00381634" w:rsidRPr="00E04581">
        <w:rPr>
          <w:highlight w:val="yellow"/>
        </w:rPr>
        <w:sym w:font="Symbol" w:char="F06D"/>
      </w:r>
      <w:r w:rsidR="00381634" w:rsidRPr="00E04581">
        <w:rPr>
          <w:highlight w:val="yellow"/>
        </w:rPr>
        <w:t>L</w:t>
      </w:r>
      <w:r w:rsidR="00381634" w:rsidRPr="00E04581">
        <w:rPr>
          <w:color w:val="auto"/>
          <w:highlight w:val="yellow"/>
        </w:rPr>
        <w:t xml:space="preserve"> lysis buffer </w:t>
      </w:r>
      <w:r w:rsidR="00381634" w:rsidRPr="00E04581">
        <w:rPr>
          <w:color w:val="auto"/>
          <w:highlight w:val="yellow"/>
          <w:lang w:eastAsia="zh-CN"/>
        </w:rPr>
        <w:t>per</w:t>
      </w:r>
      <w:r w:rsidR="00D20C2C">
        <w:rPr>
          <w:color w:val="auto"/>
          <w:highlight w:val="yellow"/>
          <w:lang w:eastAsia="zh-CN"/>
        </w:rPr>
        <w:t xml:space="preserve"> </w:t>
      </w:r>
      <w:r w:rsidR="00381634" w:rsidRPr="00E04581">
        <w:rPr>
          <w:color w:val="auto"/>
          <w:highlight w:val="yellow"/>
        </w:rPr>
        <w:t xml:space="preserve">10 mg tissue to achieve a final protein concentration of 5 to 10 </w:t>
      </w:r>
      <w:r w:rsidR="00381634" w:rsidRPr="00E04581">
        <w:rPr>
          <w:highlight w:val="yellow"/>
        </w:rPr>
        <w:sym w:font="Symbol" w:char="F06D"/>
      </w:r>
      <w:r w:rsidR="00381634" w:rsidRPr="00E04581">
        <w:rPr>
          <w:color w:val="auto"/>
          <w:highlight w:val="yellow"/>
        </w:rPr>
        <w:t>g/</w:t>
      </w:r>
      <w:r w:rsidR="00381634" w:rsidRPr="00E04581">
        <w:rPr>
          <w:highlight w:val="yellow"/>
        </w:rPr>
        <w:sym w:font="Symbol" w:char="F06D"/>
      </w:r>
      <w:r w:rsidR="00381634" w:rsidRPr="00E04581">
        <w:rPr>
          <w:color w:val="auto"/>
          <w:highlight w:val="yellow"/>
        </w:rPr>
        <w:t>L</w:t>
      </w:r>
      <w:r w:rsidR="00381634" w:rsidRPr="00E04581">
        <w:rPr>
          <w:color w:val="auto"/>
          <w:highlight w:val="yellow"/>
          <w:lang w:eastAsia="zh-CN"/>
        </w:rPr>
        <w:t>)</w:t>
      </w:r>
      <w:r w:rsidR="00381634" w:rsidRPr="00E04581">
        <w:rPr>
          <w:color w:val="auto"/>
          <w:highlight w:val="yellow"/>
        </w:rPr>
        <w:t xml:space="preserve"> </w:t>
      </w:r>
      <w:r w:rsidR="009A4320" w:rsidRPr="00E04581">
        <w:rPr>
          <w:color w:val="auto"/>
          <w:highlight w:val="yellow"/>
        </w:rPr>
        <w:t xml:space="preserve">and glass beads (~20% of the </w:t>
      </w:r>
      <w:r w:rsidR="008514A0" w:rsidRPr="00E04581">
        <w:rPr>
          <w:color w:val="auto"/>
          <w:highlight w:val="yellow"/>
        </w:rPr>
        <w:t xml:space="preserve">lysate </w:t>
      </w:r>
      <w:r w:rsidR="009A4320" w:rsidRPr="00E04581">
        <w:rPr>
          <w:color w:val="auto"/>
          <w:highlight w:val="yellow"/>
        </w:rPr>
        <w:t>volume</w:t>
      </w:r>
      <w:r w:rsidR="009A4320" w:rsidRPr="00E04581">
        <w:rPr>
          <w:color w:val="auto"/>
          <w:highlight w:val="yellow"/>
          <w:lang w:eastAsia="zh-CN"/>
        </w:rPr>
        <w:t xml:space="preserve">, </w:t>
      </w:r>
      <w:r w:rsidR="009A4320" w:rsidRPr="00E04581">
        <w:rPr>
          <w:color w:val="auto"/>
          <w:highlight w:val="yellow"/>
        </w:rPr>
        <w:t>0.5 mm diameter)</w:t>
      </w:r>
      <w:r w:rsidR="009A4320" w:rsidRPr="00E04581">
        <w:rPr>
          <w:color w:val="auto"/>
          <w:highlight w:val="yellow"/>
          <w:lang w:eastAsia="zh-CN"/>
        </w:rPr>
        <w:t xml:space="preserve"> </w:t>
      </w:r>
      <w:r w:rsidR="009A4320" w:rsidRPr="00E04581">
        <w:rPr>
          <w:color w:val="auto"/>
          <w:highlight w:val="yellow"/>
        </w:rPr>
        <w:t xml:space="preserve">to </w:t>
      </w:r>
      <w:r w:rsidR="009A4320" w:rsidRPr="00E04581">
        <w:rPr>
          <w:color w:val="auto"/>
          <w:highlight w:val="yellow"/>
          <w:lang w:eastAsia="zh-CN"/>
        </w:rPr>
        <w:t xml:space="preserve">each </w:t>
      </w:r>
      <w:r w:rsidR="009A4320" w:rsidRPr="00E04581">
        <w:rPr>
          <w:color w:val="auto"/>
          <w:highlight w:val="yellow"/>
        </w:rPr>
        <w:t>sample</w:t>
      </w:r>
      <w:r w:rsidR="009A4320" w:rsidRPr="00E04581">
        <w:rPr>
          <w:color w:val="auto"/>
          <w:highlight w:val="yellow"/>
          <w:lang w:eastAsia="zh-CN"/>
        </w:rPr>
        <w:t>.</w:t>
      </w:r>
      <w:r w:rsidR="009A4320" w:rsidRPr="00E04581">
        <w:rPr>
          <w:color w:val="auto"/>
          <w:highlight w:val="yellow"/>
        </w:rPr>
        <w:t xml:space="preserve"> </w:t>
      </w:r>
    </w:p>
    <w:p w14:paraId="36D8326C" w14:textId="77777777" w:rsidR="009A4320" w:rsidRPr="00E04581" w:rsidRDefault="009A4320" w:rsidP="001A521D">
      <w:pPr>
        <w:pStyle w:val="ListParagraph"/>
        <w:ind w:left="0"/>
        <w:rPr>
          <w:color w:val="auto"/>
          <w:highlight w:val="yellow"/>
          <w:lang w:eastAsia="zh-CN"/>
        </w:rPr>
      </w:pPr>
    </w:p>
    <w:p w14:paraId="1F131A80" w14:textId="28D83F59" w:rsidR="009A4320" w:rsidRPr="00E04581" w:rsidRDefault="009A4320" w:rsidP="001A521D">
      <w:pPr>
        <w:pStyle w:val="NormalWeb"/>
        <w:numPr>
          <w:ilvl w:val="2"/>
          <w:numId w:val="18"/>
        </w:numPr>
        <w:spacing w:before="0" w:beforeAutospacing="0" w:after="0" w:afterAutospacing="0"/>
        <w:rPr>
          <w:color w:val="auto"/>
        </w:rPr>
      </w:pPr>
      <w:r w:rsidRPr="00E04581">
        <w:rPr>
          <w:color w:val="auto"/>
          <w:highlight w:val="yellow"/>
        </w:rPr>
        <w:t xml:space="preserve">Lyse the tissue in a </w:t>
      </w:r>
      <w:r w:rsidR="00BD6E9A" w:rsidRPr="00E04581">
        <w:rPr>
          <w:color w:val="auto"/>
          <w:highlight w:val="yellow"/>
        </w:rPr>
        <w:t>b</w:t>
      </w:r>
      <w:r w:rsidRPr="00E04581">
        <w:rPr>
          <w:color w:val="auto"/>
          <w:highlight w:val="yellow"/>
        </w:rPr>
        <w:t xml:space="preserve">lender at 4 °C </w:t>
      </w:r>
      <w:r w:rsidR="0094544A" w:rsidRPr="00E04581">
        <w:rPr>
          <w:color w:val="auto"/>
          <w:highlight w:val="yellow"/>
          <w:lang w:eastAsia="zh-CN"/>
        </w:rPr>
        <w:t xml:space="preserve">with a </w:t>
      </w:r>
      <w:r w:rsidRPr="00E04581">
        <w:rPr>
          <w:color w:val="auto"/>
          <w:highlight w:val="yellow"/>
        </w:rPr>
        <w:t>speed</w:t>
      </w:r>
      <w:r w:rsidR="001828F0" w:rsidRPr="00E04581">
        <w:rPr>
          <w:color w:val="auto"/>
          <w:highlight w:val="yellow"/>
        </w:rPr>
        <w:t xml:space="preserve"> setting</w:t>
      </w:r>
      <w:r w:rsidRPr="00E04581">
        <w:rPr>
          <w:color w:val="auto"/>
          <w:highlight w:val="yellow"/>
        </w:rPr>
        <w:t xml:space="preserve"> 8 for 30 s, rest for 5 s, </w:t>
      </w:r>
      <w:r w:rsidR="001828F0" w:rsidRPr="00E04581">
        <w:rPr>
          <w:color w:val="auto"/>
          <w:highlight w:val="yellow"/>
        </w:rPr>
        <w:t xml:space="preserve">repeat </w:t>
      </w:r>
      <w:r w:rsidRPr="00E04581">
        <w:rPr>
          <w:color w:val="auto"/>
          <w:highlight w:val="yellow"/>
        </w:rPr>
        <w:t>until the samples are homogenized</w:t>
      </w:r>
      <w:r w:rsidRPr="00E04581">
        <w:rPr>
          <w:color w:val="auto"/>
          <w:highlight w:val="yellow"/>
          <w:lang w:eastAsia="zh-CN"/>
        </w:rPr>
        <w:t xml:space="preserve"> (~ 5 cycles)</w:t>
      </w:r>
      <w:r w:rsidRPr="00E04581">
        <w:rPr>
          <w:color w:val="auto"/>
          <w:highlight w:val="yellow"/>
        </w:rPr>
        <w:t>.</w:t>
      </w:r>
      <w:r w:rsidRPr="00E04581">
        <w:rPr>
          <w:color w:val="auto"/>
        </w:rPr>
        <w:t xml:space="preserve"> </w:t>
      </w:r>
    </w:p>
    <w:p w14:paraId="3AEC5BFE" w14:textId="77777777" w:rsidR="009A4320" w:rsidRPr="00E04581" w:rsidRDefault="009A4320" w:rsidP="001A521D">
      <w:pPr>
        <w:pStyle w:val="ListParagraph"/>
        <w:ind w:left="0"/>
        <w:rPr>
          <w:color w:val="auto"/>
        </w:rPr>
      </w:pPr>
    </w:p>
    <w:p w14:paraId="189201A8" w14:textId="708AB18D" w:rsidR="009A4320" w:rsidRPr="00E04581" w:rsidRDefault="00305B52" w:rsidP="001A521D">
      <w:pPr>
        <w:pStyle w:val="ListParagraph"/>
        <w:numPr>
          <w:ilvl w:val="1"/>
          <w:numId w:val="18"/>
        </w:numPr>
        <w:rPr>
          <w:color w:val="auto"/>
        </w:rPr>
      </w:pPr>
      <w:r w:rsidRPr="00E04581">
        <w:rPr>
          <w:color w:val="auto"/>
        </w:rPr>
        <w:t xml:space="preserve"> </w:t>
      </w:r>
      <w:r w:rsidR="001828F0" w:rsidRPr="00E04581">
        <w:rPr>
          <w:color w:val="auto"/>
        </w:rPr>
        <w:t>Prepare</w:t>
      </w:r>
      <w:r w:rsidRPr="00E04581">
        <w:rPr>
          <w:color w:val="auto"/>
        </w:rPr>
        <w:t xml:space="preserve"> </w:t>
      </w:r>
      <w:r w:rsidR="009A4320" w:rsidRPr="00E04581">
        <w:rPr>
          <w:color w:val="auto"/>
        </w:rPr>
        <w:t xml:space="preserve">aliquots </w:t>
      </w:r>
      <w:r w:rsidR="00AF2648" w:rsidRPr="00E04581">
        <w:rPr>
          <w:color w:val="auto"/>
        </w:rPr>
        <w:t xml:space="preserve">of </w:t>
      </w:r>
      <w:r w:rsidR="009A4320" w:rsidRPr="00E04581">
        <w:rPr>
          <w:color w:val="auto"/>
        </w:rPr>
        <w:t>the lysates</w:t>
      </w:r>
      <w:r w:rsidR="001828F0" w:rsidRPr="00E04581">
        <w:rPr>
          <w:color w:val="auto"/>
        </w:rPr>
        <w:t>.</w:t>
      </w:r>
    </w:p>
    <w:p w14:paraId="34565077" w14:textId="77777777" w:rsidR="009A4320" w:rsidRPr="00E04581" w:rsidRDefault="009A4320" w:rsidP="001A521D">
      <w:pPr>
        <w:pStyle w:val="ListParagraph"/>
        <w:ind w:left="0"/>
        <w:rPr>
          <w:color w:val="auto"/>
        </w:rPr>
      </w:pPr>
    </w:p>
    <w:p w14:paraId="6E59B52D" w14:textId="71C31E8C" w:rsidR="009A4320" w:rsidRPr="00E04581" w:rsidRDefault="001828F0" w:rsidP="001A521D">
      <w:pPr>
        <w:pStyle w:val="ListParagraph"/>
        <w:numPr>
          <w:ilvl w:val="2"/>
          <w:numId w:val="18"/>
        </w:numPr>
        <w:rPr>
          <w:color w:val="auto"/>
        </w:rPr>
      </w:pPr>
      <w:r w:rsidRPr="00E04581">
        <w:rPr>
          <w:color w:val="auto"/>
          <w:lang w:eastAsia="zh-CN"/>
        </w:rPr>
        <w:t xml:space="preserve">Prepare </w:t>
      </w:r>
      <w:r w:rsidR="00E34908" w:rsidRPr="00E04581">
        <w:rPr>
          <w:color w:val="auto"/>
          <w:lang w:eastAsia="zh-CN"/>
        </w:rPr>
        <w:t xml:space="preserve">at least </w:t>
      </w:r>
      <w:r w:rsidR="009A4320" w:rsidRPr="00E04581">
        <w:rPr>
          <w:color w:val="auto"/>
          <w:lang w:eastAsia="zh-CN"/>
        </w:rPr>
        <w:t xml:space="preserve">two </w:t>
      </w:r>
      <w:r w:rsidR="009A4320" w:rsidRPr="00E04581">
        <w:rPr>
          <w:color w:val="auto"/>
        </w:rPr>
        <w:t xml:space="preserve">aliquots </w:t>
      </w:r>
      <w:r w:rsidR="009A4320" w:rsidRPr="00E04581">
        <w:rPr>
          <w:color w:val="auto"/>
          <w:lang w:eastAsia="zh-CN"/>
        </w:rPr>
        <w:t xml:space="preserve">for each sample. A small aliquot </w:t>
      </w:r>
      <w:r w:rsidR="009A4320" w:rsidRPr="00E04581">
        <w:rPr>
          <w:color w:val="auto"/>
        </w:rPr>
        <w:t>(</w:t>
      </w:r>
      <w:r w:rsidR="009A4320" w:rsidRPr="00E04581">
        <w:t>~</w:t>
      </w:r>
      <w:r w:rsidR="009A4320" w:rsidRPr="00E04581">
        <w:rPr>
          <w:color w:val="auto"/>
        </w:rPr>
        <w:t>10</w:t>
      </w:r>
      <w:r w:rsidR="009A4320" w:rsidRPr="00E04581">
        <w:rPr>
          <w:color w:val="auto"/>
          <w:lang w:eastAsia="zh-CN"/>
        </w:rPr>
        <w:t xml:space="preserve"> </w:t>
      </w:r>
      <w:r w:rsidR="009A4320" w:rsidRPr="00E04581">
        <w:sym w:font="Symbol" w:char="F06D"/>
      </w:r>
      <w:r w:rsidR="009A4320" w:rsidRPr="00E04581">
        <w:t>L</w:t>
      </w:r>
      <w:r w:rsidR="009A4320" w:rsidRPr="00E04581">
        <w:rPr>
          <w:color w:val="auto"/>
        </w:rPr>
        <w:t xml:space="preserve">) </w:t>
      </w:r>
      <w:r w:rsidR="009A4320" w:rsidRPr="00E04581">
        <w:rPr>
          <w:color w:val="auto"/>
          <w:lang w:eastAsia="zh-CN"/>
        </w:rPr>
        <w:t>is</w:t>
      </w:r>
      <w:r w:rsidR="009A4320" w:rsidRPr="00E04581">
        <w:rPr>
          <w:color w:val="auto"/>
        </w:rPr>
        <w:t xml:space="preserve"> used for the analysis of protein concentration and the evaluation of protein quality (e.g.</w:t>
      </w:r>
      <w:r w:rsidR="004078AB">
        <w:rPr>
          <w:color w:val="auto"/>
        </w:rPr>
        <w:t>,</w:t>
      </w:r>
      <w:r w:rsidR="009A4320" w:rsidRPr="00E04581">
        <w:rPr>
          <w:color w:val="auto"/>
        </w:rPr>
        <w:t xml:space="preserve"> </w:t>
      </w:r>
      <w:r w:rsidR="00A42757" w:rsidRPr="00E04581">
        <w:rPr>
          <w:color w:val="auto"/>
        </w:rPr>
        <w:t>w</w:t>
      </w:r>
      <w:r w:rsidR="009A4320" w:rsidRPr="00E04581">
        <w:rPr>
          <w:color w:val="auto"/>
        </w:rPr>
        <w:t>estern blot</w:t>
      </w:r>
      <w:r w:rsidR="00A42757" w:rsidRPr="00E04581">
        <w:rPr>
          <w:color w:val="auto"/>
        </w:rPr>
        <w:t>ting</w:t>
      </w:r>
      <w:r w:rsidR="009A4320" w:rsidRPr="00E04581">
        <w:rPr>
          <w:color w:val="auto"/>
        </w:rPr>
        <w:t xml:space="preserve"> validation of positive</w:t>
      </w:r>
      <w:r w:rsidR="00D6213F" w:rsidRPr="00E04581">
        <w:rPr>
          <w:color w:val="auto"/>
        </w:rPr>
        <w:t>-</w:t>
      </w:r>
      <w:r w:rsidR="009A4320" w:rsidRPr="00E04581">
        <w:rPr>
          <w:color w:val="auto"/>
        </w:rPr>
        <w:t>control proteins). A large</w:t>
      </w:r>
      <w:r w:rsidRPr="00E04581">
        <w:rPr>
          <w:color w:val="auto"/>
        </w:rPr>
        <w:t>r</w:t>
      </w:r>
      <w:r w:rsidR="009A4320" w:rsidRPr="00E04581">
        <w:rPr>
          <w:color w:val="auto"/>
        </w:rPr>
        <w:t xml:space="preserve"> aliquot (</w:t>
      </w:r>
      <w:r w:rsidR="009A4320" w:rsidRPr="00E04581">
        <w:rPr>
          <w:color w:val="auto"/>
          <w:lang w:eastAsia="zh-CN"/>
        </w:rPr>
        <w:t>~</w:t>
      </w:r>
      <w:r w:rsidR="009A4320" w:rsidRPr="00E04581">
        <w:rPr>
          <w:color w:val="auto"/>
        </w:rPr>
        <w:t xml:space="preserve">50 </w:t>
      </w:r>
      <w:r w:rsidR="009A4320" w:rsidRPr="00E04581">
        <w:sym w:font="Symbol" w:char="F06D"/>
      </w:r>
      <w:r w:rsidR="009A4320" w:rsidRPr="00E04581">
        <w:t>L</w:t>
      </w:r>
      <w:r w:rsidR="009A4320" w:rsidRPr="00E04581">
        <w:rPr>
          <w:color w:val="auto"/>
        </w:rPr>
        <w:t xml:space="preserve">) is </w:t>
      </w:r>
      <w:r w:rsidR="009A4320" w:rsidRPr="00E04581">
        <w:rPr>
          <w:color w:val="auto"/>
          <w:lang w:eastAsia="zh-CN"/>
        </w:rPr>
        <w:t xml:space="preserve">used </w:t>
      </w:r>
      <w:r w:rsidR="009A4320" w:rsidRPr="00E04581">
        <w:rPr>
          <w:color w:val="auto"/>
        </w:rPr>
        <w:t xml:space="preserve">for proteome analysis. </w:t>
      </w:r>
    </w:p>
    <w:p w14:paraId="02887849" w14:textId="77777777" w:rsidR="009A4320" w:rsidRPr="00E04581" w:rsidRDefault="009A4320" w:rsidP="001A521D">
      <w:pPr>
        <w:pStyle w:val="ListParagraph"/>
        <w:ind w:left="0"/>
        <w:rPr>
          <w:color w:val="auto"/>
        </w:rPr>
      </w:pPr>
    </w:p>
    <w:p w14:paraId="487B4297" w14:textId="61987BB9" w:rsidR="009A4320" w:rsidRPr="00E04581" w:rsidRDefault="009A4320" w:rsidP="001A521D">
      <w:pPr>
        <w:pStyle w:val="ListParagraph"/>
        <w:numPr>
          <w:ilvl w:val="2"/>
          <w:numId w:val="18"/>
        </w:numPr>
        <w:rPr>
          <w:color w:val="auto"/>
        </w:rPr>
      </w:pPr>
      <w:r w:rsidRPr="00E04581">
        <w:rPr>
          <w:color w:val="auto"/>
        </w:rPr>
        <w:t>Freeze the aliquots immediately on dry ice</w:t>
      </w:r>
      <w:r w:rsidR="00D6213F" w:rsidRPr="00E04581">
        <w:rPr>
          <w:color w:val="auto"/>
        </w:rPr>
        <w:t>,</w:t>
      </w:r>
      <w:r w:rsidRPr="00E04581">
        <w:rPr>
          <w:color w:val="auto"/>
        </w:rPr>
        <w:t xml:space="preserve"> and store at </w:t>
      </w:r>
      <w:r w:rsidR="007F2DA5" w:rsidRPr="00E04581">
        <w:rPr>
          <w:color w:val="auto"/>
          <w:lang w:eastAsia="zh-CN"/>
        </w:rPr>
        <w:t>-</w:t>
      </w:r>
      <w:r w:rsidRPr="00E04581">
        <w:rPr>
          <w:color w:val="auto"/>
        </w:rPr>
        <w:t>80 °C until further use.</w:t>
      </w:r>
    </w:p>
    <w:p w14:paraId="3BB66BEE" w14:textId="77777777" w:rsidR="009A4320" w:rsidRPr="00E04581" w:rsidRDefault="009A4320" w:rsidP="001A521D">
      <w:pPr>
        <w:pStyle w:val="ListParagraph"/>
        <w:ind w:left="0"/>
        <w:rPr>
          <w:color w:val="auto"/>
        </w:rPr>
      </w:pPr>
    </w:p>
    <w:p w14:paraId="60576878" w14:textId="2F6CA56B" w:rsidR="009A4320" w:rsidRPr="00361848" w:rsidRDefault="009A4320" w:rsidP="001A521D">
      <w:pPr>
        <w:pStyle w:val="ListParagraph"/>
        <w:numPr>
          <w:ilvl w:val="1"/>
          <w:numId w:val="18"/>
        </w:numPr>
        <w:rPr>
          <w:color w:val="auto"/>
          <w:highlight w:val="yellow"/>
        </w:rPr>
      </w:pPr>
      <w:r w:rsidRPr="00E04581">
        <w:rPr>
          <w:color w:val="auto"/>
        </w:rPr>
        <w:t xml:space="preserve"> </w:t>
      </w:r>
      <w:r w:rsidRPr="00361848">
        <w:rPr>
          <w:color w:val="auto"/>
          <w:highlight w:val="yellow"/>
        </w:rPr>
        <w:t>Measure protein concentration</w:t>
      </w:r>
    </w:p>
    <w:p w14:paraId="144FA9B9" w14:textId="77777777" w:rsidR="009A4320" w:rsidRPr="00E04581" w:rsidRDefault="009A4320" w:rsidP="001A521D">
      <w:pPr>
        <w:pStyle w:val="ListParagraph"/>
        <w:ind w:left="0"/>
        <w:rPr>
          <w:color w:val="auto"/>
        </w:rPr>
      </w:pPr>
    </w:p>
    <w:p w14:paraId="557EF218" w14:textId="60948353" w:rsidR="009A4320" w:rsidRPr="00E04581" w:rsidRDefault="00A725A4" w:rsidP="001A521D">
      <w:pPr>
        <w:pStyle w:val="ListParagraph"/>
        <w:ind w:left="0"/>
        <w:rPr>
          <w:color w:val="auto"/>
          <w:lang w:eastAsia="zh-CN"/>
        </w:rPr>
      </w:pPr>
      <w:r w:rsidRPr="00E04581">
        <w:rPr>
          <w:color w:val="auto"/>
        </w:rPr>
        <w:t xml:space="preserve">NOTE: </w:t>
      </w:r>
      <w:r w:rsidR="009A4320" w:rsidRPr="00E04581">
        <w:rPr>
          <w:color w:val="auto"/>
        </w:rPr>
        <w:t xml:space="preserve">Protein concentration </w:t>
      </w:r>
      <w:r w:rsidR="009A4320" w:rsidRPr="00E04581">
        <w:rPr>
          <w:color w:val="auto"/>
          <w:lang w:eastAsia="zh-CN"/>
        </w:rPr>
        <w:t>can be</w:t>
      </w:r>
      <w:r w:rsidR="009A4320" w:rsidRPr="00E04581">
        <w:rPr>
          <w:color w:val="auto"/>
        </w:rPr>
        <w:t xml:space="preserve"> measured by </w:t>
      </w:r>
      <w:r w:rsidR="009A4320" w:rsidRPr="00E04581">
        <w:rPr>
          <w:color w:val="auto"/>
          <w:lang w:eastAsia="zh-CN"/>
        </w:rPr>
        <w:t xml:space="preserve">the BCA </w:t>
      </w:r>
      <w:r w:rsidR="009A4320" w:rsidRPr="00E04581">
        <w:rPr>
          <w:color w:val="auto"/>
        </w:rPr>
        <w:t>assay</w:t>
      </w:r>
      <w:r w:rsidR="009A4320" w:rsidRPr="00E04581">
        <w:rPr>
          <w:color w:val="auto"/>
          <w:lang w:eastAsia="zh-CN"/>
        </w:rPr>
        <w:t xml:space="preserve"> or short SDS gel staining method</w:t>
      </w:r>
      <w:r w:rsidR="009A4320" w:rsidRPr="00E04581">
        <w:rPr>
          <w:color w:val="auto"/>
        </w:rPr>
        <w:fldChar w:fldCharType="begin"/>
      </w:r>
      <w:r w:rsidR="00EF54F5">
        <w:rPr>
          <w:color w:val="auto"/>
        </w:rPr>
        <w:instrText xml:space="preserve"> ADDIN EN.CITE &lt;EndNote&gt;&lt;Cite&gt;&lt;Author&gt;Xu&lt;/Author&gt;&lt;Year&gt;2009&lt;/Year&gt;&lt;RecNum&gt;1&lt;/RecNum&gt;&lt;DisplayText&gt;&lt;style face="superscript"&gt;34&lt;/style&gt;&lt;/DisplayText&gt;&lt;record&gt;&lt;rec-number&gt;1&lt;/rec-number&gt;&lt;foreign-keys&gt;&lt;key app="EN" db-id="f9v2xt2pmaass0etr5rx00d3p55szf0fzr5a" timestamp="1588369183"&gt;1&lt;/key&gt;&lt;/foreign-keys&gt;&lt;ref-type name="Journal Article"&gt;17&lt;/ref-type&gt;&lt;contributors&gt;&lt;authors&gt;&lt;author&gt;Xu, Ping&lt;/author&gt;&lt;author&gt;Duong, Duc M.&lt;/author&gt;&lt;author&gt;Peng, Junmin&lt;/author&gt;&lt;/authors&gt;&lt;/contributors&gt;&lt;titles&gt;&lt;title&gt;Systematical Optimization of Reverse-Phase Chromatography for Shotgun Proteomics&lt;/title&gt;&lt;secondary-title&gt;Journal of Proteome Research&lt;/secondary-title&gt;&lt;/titles&gt;&lt;periodical&gt;&lt;full-title&gt;Journal of Proteome Research&lt;/full-title&gt;&lt;/periodical&gt;&lt;pages&gt;3944-3950&lt;/pages&gt;&lt;volume&gt;8&lt;/volume&gt;&lt;number&gt;8&lt;/number&gt;&lt;dates&gt;&lt;year&gt;2009&lt;/year&gt;&lt;pub-dates&gt;&lt;date&gt;2009/08/07&lt;/date&gt;&lt;/pub-dates&gt;&lt;/dates&gt;&lt;publisher&gt;American Chemical Society&lt;/publisher&gt;&lt;isbn&gt;1535-3893&lt;/isbn&gt;&lt;urls&gt;&lt;related-urls&gt;&lt;url&gt;https://doi.org/10.1021/pr900251d&lt;/url&gt;&lt;/related-urls&gt;&lt;/urls&gt;&lt;electronic-resource-num&gt;10.1021/pr900251d&lt;/electronic-resource-num&gt;&lt;/record&gt;&lt;/Cite&gt;&lt;/EndNote&gt;</w:instrText>
      </w:r>
      <w:r w:rsidR="009A4320" w:rsidRPr="00E04581">
        <w:rPr>
          <w:color w:val="auto"/>
        </w:rPr>
        <w:fldChar w:fldCharType="separate"/>
      </w:r>
      <w:r w:rsidR="00EF54F5" w:rsidRPr="00EF54F5">
        <w:rPr>
          <w:noProof/>
          <w:color w:val="auto"/>
          <w:vertAlign w:val="superscript"/>
        </w:rPr>
        <w:t>34</w:t>
      </w:r>
      <w:r w:rsidR="009A4320" w:rsidRPr="00E04581">
        <w:rPr>
          <w:color w:val="auto"/>
        </w:rPr>
        <w:fldChar w:fldCharType="end"/>
      </w:r>
      <w:r w:rsidR="009A4320" w:rsidRPr="00E04581">
        <w:rPr>
          <w:color w:val="auto"/>
        </w:rPr>
        <w:t>(</w:t>
      </w:r>
      <w:r w:rsidR="009A4320" w:rsidRPr="00E04581">
        <w:rPr>
          <w:b/>
          <w:bCs/>
          <w:color w:val="auto"/>
        </w:rPr>
        <w:t>Fig</w:t>
      </w:r>
      <w:r>
        <w:rPr>
          <w:b/>
          <w:bCs/>
          <w:color w:val="auto"/>
        </w:rPr>
        <w:t>ure</w:t>
      </w:r>
      <w:r w:rsidR="009A4320" w:rsidRPr="00E04581">
        <w:rPr>
          <w:b/>
          <w:bCs/>
          <w:color w:val="auto"/>
        </w:rPr>
        <w:t xml:space="preserve"> 3A</w:t>
      </w:r>
      <w:r w:rsidR="009A4320" w:rsidRPr="00E04581">
        <w:rPr>
          <w:color w:val="auto"/>
        </w:rPr>
        <w:t>)</w:t>
      </w:r>
      <w:r w:rsidR="009A4320" w:rsidRPr="00E04581">
        <w:rPr>
          <w:color w:val="auto"/>
          <w:lang w:eastAsia="zh-CN"/>
        </w:rPr>
        <w:t xml:space="preserve">. </w:t>
      </w:r>
      <w:r w:rsidR="00566B6F" w:rsidRPr="00E04581">
        <w:rPr>
          <w:color w:val="auto"/>
          <w:lang w:eastAsia="zh-CN"/>
        </w:rPr>
        <w:t xml:space="preserve">Because </w:t>
      </w:r>
      <w:r w:rsidR="009A4320" w:rsidRPr="00E04581">
        <w:rPr>
          <w:color w:val="auto"/>
          <w:lang w:eastAsia="zh-CN"/>
        </w:rPr>
        <w:t>the non-protein reducing components in the tissue lysate may affect the measurement</w:t>
      </w:r>
      <w:r w:rsidR="00E34908" w:rsidRPr="00E04581">
        <w:rPr>
          <w:color w:val="auto"/>
          <w:lang w:eastAsia="zh-CN"/>
        </w:rPr>
        <w:t xml:space="preserve"> in the BCA assay</w:t>
      </w:r>
      <w:r w:rsidR="009A4320" w:rsidRPr="00E04581">
        <w:rPr>
          <w:color w:val="auto"/>
          <w:lang w:eastAsia="zh-CN"/>
        </w:rPr>
        <w:t xml:space="preserve">, </w:t>
      </w:r>
      <w:r w:rsidR="00566B6F" w:rsidRPr="00E04581">
        <w:rPr>
          <w:color w:val="auto"/>
          <w:lang w:eastAsia="zh-CN"/>
        </w:rPr>
        <w:t xml:space="preserve">users </w:t>
      </w:r>
      <w:r w:rsidR="00E34908" w:rsidRPr="00E04581">
        <w:rPr>
          <w:color w:val="auto"/>
          <w:lang w:eastAsia="zh-CN"/>
        </w:rPr>
        <w:t>may</w:t>
      </w:r>
      <w:r w:rsidR="009A4320" w:rsidRPr="00E04581">
        <w:rPr>
          <w:color w:val="auto"/>
          <w:lang w:eastAsia="zh-CN"/>
        </w:rPr>
        <w:t xml:space="preserve"> </w:t>
      </w:r>
      <w:r w:rsidR="00E34908" w:rsidRPr="00E04581">
        <w:rPr>
          <w:color w:val="auto"/>
          <w:lang w:eastAsia="zh-CN"/>
        </w:rPr>
        <w:t xml:space="preserve">validate </w:t>
      </w:r>
      <w:r w:rsidR="009A4320" w:rsidRPr="00E04581">
        <w:rPr>
          <w:color w:val="auto"/>
          <w:lang w:eastAsia="zh-CN"/>
        </w:rPr>
        <w:t xml:space="preserve">the protein concentration by </w:t>
      </w:r>
      <w:r w:rsidR="00E34908" w:rsidRPr="00E04581">
        <w:rPr>
          <w:color w:val="auto"/>
          <w:lang w:eastAsia="zh-CN"/>
        </w:rPr>
        <w:t>the</w:t>
      </w:r>
      <w:r w:rsidR="009A4320" w:rsidRPr="00E04581">
        <w:rPr>
          <w:color w:val="auto"/>
          <w:lang w:eastAsia="zh-CN"/>
        </w:rPr>
        <w:t xml:space="preserve"> short SDS gel staining method. </w:t>
      </w:r>
      <w:r w:rsidR="004078AB">
        <w:rPr>
          <w:color w:val="auto"/>
          <w:lang w:eastAsia="zh-CN"/>
        </w:rPr>
        <w:t>T</w:t>
      </w:r>
      <w:r w:rsidR="00E34908" w:rsidRPr="00E04581">
        <w:rPr>
          <w:color w:val="auto"/>
          <w:lang w:eastAsia="zh-CN"/>
        </w:rPr>
        <w:t>he short SDS gel staining method</w:t>
      </w:r>
      <w:r w:rsidR="004078AB">
        <w:rPr>
          <w:color w:val="auto"/>
          <w:lang w:eastAsia="zh-CN"/>
        </w:rPr>
        <w:t xml:space="preserve"> is presented</w:t>
      </w:r>
      <w:r w:rsidR="00E34908" w:rsidRPr="00E04581">
        <w:rPr>
          <w:color w:val="auto"/>
          <w:lang w:eastAsia="zh-CN"/>
        </w:rPr>
        <w:t xml:space="preserve"> here.</w:t>
      </w:r>
    </w:p>
    <w:p w14:paraId="384EB6AC" w14:textId="77777777" w:rsidR="000A1E30" w:rsidRPr="00E04581" w:rsidRDefault="000A1E30" w:rsidP="001A521D">
      <w:pPr>
        <w:pStyle w:val="ListParagraph"/>
        <w:ind w:left="0"/>
        <w:rPr>
          <w:color w:val="auto"/>
          <w:lang w:eastAsia="zh-CN"/>
        </w:rPr>
      </w:pPr>
    </w:p>
    <w:p w14:paraId="021A6807" w14:textId="6EB34991" w:rsidR="009A4320" w:rsidRPr="00E04581" w:rsidRDefault="009A4320" w:rsidP="001A521D">
      <w:pPr>
        <w:pStyle w:val="ListParagraph"/>
        <w:numPr>
          <w:ilvl w:val="2"/>
          <w:numId w:val="18"/>
        </w:numPr>
        <w:rPr>
          <w:color w:val="auto"/>
          <w:highlight w:val="yellow"/>
        </w:rPr>
      </w:pPr>
      <w:r w:rsidRPr="00E04581">
        <w:rPr>
          <w:color w:val="auto"/>
          <w:highlight w:val="yellow"/>
          <w:lang w:eastAsia="zh-CN"/>
        </w:rPr>
        <w:t>Dilute 16 aliquoted samples by 10</w:t>
      </w:r>
      <w:r w:rsidR="004078AB">
        <w:rPr>
          <w:color w:val="auto"/>
          <w:highlight w:val="yellow"/>
          <w:lang w:eastAsia="zh-CN"/>
        </w:rPr>
        <w:t>-</w:t>
      </w:r>
      <w:r w:rsidRPr="00E04581">
        <w:rPr>
          <w:color w:val="auto"/>
          <w:highlight w:val="yellow"/>
          <w:lang w:eastAsia="zh-CN"/>
        </w:rPr>
        <w:t>fold and prepare the BSA</w:t>
      </w:r>
      <w:r w:rsidRPr="00E04581">
        <w:rPr>
          <w:color w:val="auto"/>
          <w:highlight w:val="yellow"/>
        </w:rPr>
        <w:t xml:space="preserve"> </w:t>
      </w:r>
      <w:r w:rsidR="00B612B3" w:rsidRPr="00E04581">
        <w:rPr>
          <w:color w:val="auto"/>
          <w:highlight w:val="yellow"/>
          <w:lang w:eastAsia="zh-CN"/>
        </w:rPr>
        <w:t xml:space="preserve">standard </w:t>
      </w:r>
      <w:r w:rsidRPr="00E04581">
        <w:rPr>
          <w:color w:val="auto"/>
          <w:highlight w:val="yellow"/>
        </w:rPr>
        <w:t xml:space="preserve">(e.g., BSA titrations of 0.15, 0.5, 1.5 and 3 </w:t>
      </w:r>
      <w:r w:rsidRPr="00E04581">
        <w:rPr>
          <w:highlight w:val="yellow"/>
        </w:rPr>
        <w:sym w:font="Symbol" w:char="F06D"/>
      </w:r>
      <w:r w:rsidRPr="00E04581">
        <w:rPr>
          <w:color w:val="auto"/>
          <w:highlight w:val="yellow"/>
        </w:rPr>
        <w:t>g).</w:t>
      </w:r>
    </w:p>
    <w:p w14:paraId="4A1577D5" w14:textId="77777777" w:rsidR="009A4320" w:rsidRPr="00E04581" w:rsidRDefault="009A4320" w:rsidP="001A521D">
      <w:pPr>
        <w:pStyle w:val="ListParagraph"/>
        <w:ind w:left="0"/>
        <w:rPr>
          <w:color w:val="auto"/>
          <w:highlight w:val="yellow"/>
        </w:rPr>
      </w:pPr>
    </w:p>
    <w:p w14:paraId="34A3156D" w14:textId="76EF96A4" w:rsidR="009A4320" w:rsidRPr="00E04581" w:rsidRDefault="009A4320" w:rsidP="001A521D">
      <w:pPr>
        <w:pStyle w:val="ListParagraph"/>
        <w:numPr>
          <w:ilvl w:val="2"/>
          <w:numId w:val="18"/>
        </w:numPr>
        <w:rPr>
          <w:color w:val="auto"/>
          <w:highlight w:val="yellow"/>
        </w:rPr>
      </w:pPr>
      <w:r w:rsidRPr="00E04581">
        <w:rPr>
          <w:color w:val="auto"/>
          <w:highlight w:val="yellow"/>
          <w:lang w:eastAsia="zh-CN"/>
        </w:rPr>
        <w:t xml:space="preserve">Run </w:t>
      </w:r>
      <w:r w:rsidR="00E34908" w:rsidRPr="00E04581">
        <w:rPr>
          <w:color w:val="auto"/>
          <w:highlight w:val="yellow"/>
          <w:lang w:eastAsia="zh-CN"/>
        </w:rPr>
        <w:t xml:space="preserve">the samples and </w:t>
      </w:r>
      <w:r w:rsidRPr="00E04581">
        <w:rPr>
          <w:color w:val="auto"/>
          <w:highlight w:val="yellow"/>
          <w:lang w:eastAsia="zh-CN"/>
        </w:rPr>
        <w:t xml:space="preserve">the BSA </w:t>
      </w:r>
      <w:r w:rsidR="00AF2648" w:rsidRPr="00E04581">
        <w:rPr>
          <w:color w:val="auto"/>
          <w:highlight w:val="yellow"/>
          <w:lang w:eastAsia="zh-CN"/>
        </w:rPr>
        <w:t>standard</w:t>
      </w:r>
      <w:r w:rsidR="008524D9" w:rsidRPr="00E04581">
        <w:rPr>
          <w:color w:val="auto"/>
          <w:highlight w:val="yellow"/>
          <w:lang w:eastAsia="zh-CN"/>
        </w:rPr>
        <w:t xml:space="preserve"> </w:t>
      </w:r>
      <w:r w:rsidR="0094628C" w:rsidRPr="00E04581">
        <w:rPr>
          <w:color w:val="auto"/>
          <w:highlight w:val="yellow"/>
          <w:lang w:eastAsia="zh-CN"/>
        </w:rPr>
        <w:t>o</w:t>
      </w:r>
      <w:r w:rsidRPr="00E04581">
        <w:rPr>
          <w:color w:val="auto"/>
          <w:highlight w:val="yellow"/>
          <w:lang w:eastAsia="zh-CN"/>
        </w:rPr>
        <w:t xml:space="preserve">n </w:t>
      </w:r>
      <w:r w:rsidR="00B724B9" w:rsidRPr="00E04581">
        <w:rPr>
          <w:color w:val="auto"/>
          <w:highlight w:val="yellow"/>
          <w:lang w:eastAsia="zh-CN"/>
        </w:rPr>
        <w:t xml:space="preserve">a </w:t>
      </w:r>
      <w:r w:rsidRPr="00E04581">
        <w:rPr>
          <w:color w:val="auto"/>
          <w:highlight w:val="yellow"/>
          <w:lang w:eastAsia="zh-CN"/>
        </w:rPr>
        <w:t>10% SDS-PAGE gel (24</w:t>
      </w:r>
      <w:r w:rsidR="004078AB">
        <w:rPr>
          <w:color w:val="auto"/>
          <w:highlight w:val="yellow"/>
          <w:lang w:eastAsia="zh-CN"/>
        </w:rPr>
        <w:t xml:space="preserve"> </w:t>
      </w:r>
      <w:r w:rsidR="00702523" w:rsidRPr="00E04581">
        <w:rPr>
          <w:color w:val="auto"/>
          <w:highlight w:val="yellow"/>
          <w:lang w:eastAsia="zh-CN"/>
        </w:rPr>
        <w:t>w</w:t>
      </w:r>
      <w:r w:rsidRPr="00E04581">
        <w:rPr>
          <w:color w:val="auto"/>
          <w:highlight w:val="yellow"/>
          <w:lang w:eastAsia="zh-CN"/>
        </w:rPr>
        <w:t xml:space="preserve">ell) with </w:t>
      </w:r>
      <w:r w:rsidR="001828F0" w:rsidRPr="00E04581">
        <w:rPr>
          <w:color w:val="auto"/>
          <w:highlight w:val="yellow"/>
          <w:lang w:eastAsia="zh-CN"/>
        </w:rPr>
        <w:t xml:space="preserve">a </w:t>
      </w:r>
      <w:r w:rsidRPr="00E04581">
        <w:rPr>
          <w:color w:val="auto"/>
          <w:highlight w:val="yellow"/>
          <w:lang w:eastAsia="zh-CN"/>
        </w:rPr>
        <w:t xml:space="preserve">stacking gel until all </w:t>
      </w:r>
      <w:r w:rsidR="00B612B3" w:rsidRPr="00E04581">
        <w:rPr>
          <w:color w:val="auto"/>
          <w:highlight w:val="yellow"/>
          <w:lang w:eastAsia="zh-CN"/>
        </w:rPr>
        <w:t>proteins</w:t>
      </w:r>
      <w:r w:rsidR="001828F0" w:rsidRPr="00E04581">
        <w:rPr>
          <w:color w:val="auto"/>
          <w:highlight w:val="yellow"/>
          <w:lang w:eastAsia="zh-CN"/>
        </w:rPr>
        <w:t xml:space="preserve"> migrate approximately </w:t>
      </w:r>
      <w:r w:rsidR="00D91817" w:rsidRPr="00E04581">
        <w:rPr>
          <w:color w:val="auto"/>
          <w:highlight w:val="yellow"/>
          <w:lang w:eastAsia="zh-CN"/>
        </w:rPr>
        <w:t>3</w:t>
      </w:r>
      <w:r w:rsidR="00B724B9" w:rsidRPr="00E04581">
        <w:rPr>
          <w:color w:val="auto"/>
          <w:highlight w:val="yellow"/>
          <w:lang w:eastAsia="zh-CN"/>
        </w:rPr>
        <w:t xml:space="preserve"> </w:t>
      </w:r>
      <w:r w:rsidR="001828F0" w:rsidRPr="00E04581">
        <w:rPr>
          <w:color w:val="auto"/>
          <w:highlight w:val="yellow"/>
          <w:lang w:eastAsia="zh-CN"/>
        </w:rPr>
        <w:t>mm</w:t>
      </w:r>
      <w:r w:rsidR="00702523" w:rsidRPr="00E04581">
        <w:rPr>
          <w:color w:val="auto"/>
          <w:highlight w:val="yellow"/>
          <w:lang w:eastAsia="zh-CN"/>
        </w:rPr>
        <w:t xml:space="preserve"> into the gel</w:t>
      </w:r>
      <w:r w:rsidR="001828F0" w:rsidRPr="00E04581">
        <w:rPr>
          <w:color w:val="auto"/>
          <w:highlight w:val="yellow"/>
          <w:lang w:eastAsia="zh-CN"/>
        </w:rPr>
        <w:t>.</w:t>
      </w:r>
    </w:p>
    <w:p w14:paraId="6F79C86B" w14:textId="77777777" w:rsidR="009A4320" w:rsidRPr="00E04581" w:rsidRDefault="009A4320" w:rsidP="001A521D">
      <w:pPr>
        <w:pStyle w:val="ListParagraph"/>
        <w:ind w:left="0"/>
        <w:rPr>
          <w:color w:val="auto"/>
          <w:highlight w:val="yellow"/>
        </w:rPr>
      </w:pPr>
    </w:p>
    <w:p w14:paraId="2E0A9833" w14:textId="6C1B2C79" w:rsidR="009A4320" w:rsidRPr="00E04581" w:rsidRDefault="009A4320" w:rsidP="001A521D">
      <w:pPr>
        <w:pStyle w:val="ListParagraph"/>
        <w:numPr>
          <w:ilvl w:val="2"/>
          <w:numId w:val="18"/>
        </w:numPr>
        <w:rPr>
          <w:color w:val="auto"/>
          <w:highlight w:val="yellow"/>
        </w:rPr>
      </w:pPr>
      <w:r w:rsidRPr="00E04581">
        <w:rPr>
          <w:color w:val="auto"/>
          <w:highlight w:val="yellow"/>
        </w:rPr>
        <w:t xml:space="preserve">Stain the gel with </w:t>
      </w:r>
      <w:bookmarkStart w:id="12" w:name="OLE_LINK1"/>
      <w:bookmarkStart w:id="13" w:name="_Hlk40106879"/>
      <w:r w:rsidR="00EB0B5E" w:rsidRPr="00E04581">
        <w:rPr>
          <w:color w:val="auto"/>
          <w:highlight w:val="yellow"/>
        </w:rPr>
        <w:t>C</w:t>
      </w:r>
      <w:r w:rsidR="00D31743" w:rsidRPr="00E04581">
        <w:rPr>
          <w:color w:val="auto"/>
          <w:highlight w:val="yellow"/>
        </w:rPr>
        <w:t>oomassie blue</w:t>
      </w:r>
      <w:r w:rsidRPr="00E04581">
        <w:rPr>
          <w:color w:val="auto"/>
          <w:highlight w:val="yellow"/>
        </w:rPr>
        <w:t xml:space="preserve"> </w:t>
      </w:r>
      <w:bookmarkEnd w:id="12"/>
      <w:bookmarkEnd w:id="13"/>
      <w:r w:rsidR="008524D9" w:rsidRPr="00E04581">
        <w:rPr>
          <w:color w:val="auto"/>
          <w:highlight w:val="yellow"/>
        </w:rPr>
        <w:t>for 1 h</w:t>
      </w:r>
      <w:r w:rsidR="00702523" w:rsidRPr="00E04581">
        <w:rPr>
          <w:color w:val="auto"/>
          <w:highlight w:val="yellow"/>
        </w:rPr>
        <w:t>,</w:t>
      </w:r>
      <w:r w:rsidR="008524D9" w:rsidRPr="00E04581">
        <w:rPr>
          <w:color w:val="auto"/>
          <w:highlight w:val="yellow"/>
        </w:rPr>
        <w:t xml:space="preserve"> </w:t>
      </w:r>
      <w:r w:rsidRPr="00E04581">
        <w:rPr>
          <w:color w:val="auto"/>
          <w:highlight w:val="yellow"/>
        </w:rPr>
        <w:t>and de</w:t>
      </w:r>
      <w:r w:rsidR="00D91817" w:rsidRPr="00E04581">
        <w:rPr>
          <w:color w:val="auto"/>
          <w:highlight w:val="yellow"/>
        </w:rPr>
        <w:t>-</w:t>
      </w:r>
      <w:r w:rsidRPr="00E04581">
        <w:rPr>
          <w:color w:val="auto"/>
          <w:highlight w:val="yellow"/>
        </w:rPr>
        <w:t xml:space="preserve">stain </w:t>
      </w:r>
      <w:r w:rsidR="00702523" w:rsidRPr="00E04581">
        <w:rPr>
          <w:color w:val="auto"/>
          <w:highlight w:val="yellow"/>
        </w:rPr>
        <w:t xml:space="preserve">the </w:t>
      </w:r>
      <w:r w:rsidRPr="00E04581">
        <w:rPr>
          <w:color w:val="auto"/>
          <w:highlight w:val="yellow"/>
        </w:rPr>
        <w:t xml:space="preserve">gel </w:t>
      </w:r>
      <w:r w:rsidR="00D91817" w:rsidRPr="00E04581">
        <w:rPr>
          <w:color w:val="auto"/>
          <w:highlight w:val="yellow"/>
        </w:rPr>
        <w:t>until</w:t>
      </w:r>
      <w:r w:rsidR="00B612B3" w:rsidRPr="00E04581">
        <w:rPr>
          <w:color w:val="auto"/>
          <w:highlight w:val="yellow"/>
        </w:rPr>
        <w:t xml:space="preserve"> the background in the blank region is clea</w:t>
      </w:r>
      <w:r w:rsidR="00D91817" w:rsidRPr="00E04581">
        <w:rPr>
          <w:color w:val="auto"/>
          <w:highlight w:val="yellow"/>
        </w:rPr>
        <w:t>r</w:t>
      </w:r>
      <w:r w:rsidRPr="00E04581">
        <w:rPr>
          <w:color w:val="auto"/>
          <w:highlight w:val="yellow"/>
        </w:rPr>
        <w:t>.</w:t>
      </w:r>
    </w:p>
    <w:p w14:paraId="677DA295" w14:textId="77777777" w:rsidR="009A4320" w:rsidRPr="00E04581" w:rsidRDefault="009A4320" w:rsidP="001A521D">
      <w:pPr>
        <w:pStyle w:val="ListParagraph"/>
        <w:ind w:left="0"/>
        <w:rPr>
          <w:color w:val="auto"/>
          <w:highlight w:val="yellow"/>
          <w:lang w:eastAsia="zh-CN"/>
        </w:rPr>
      </w:pPr>
    </w:p>
    <w:p w14:paraId="59D327F6" w14:textId="1070F9EB" w:rsidR="009A4320" w:rsidRPr="00E04581" w:rsidRDefault="00AE14DC" w:rsidP="001A521D">
      <w:pPr>
        <w:pStyle w:val="ListParagraph"/>
        <w:numPr>
          <w:ilvl w:val="2"/>
          <w:numId w:val="18"/>
        </w:numPr>
        <w:rPr>
          <w:color w:val="auto"/>
          <w:highlight w:val="yellow"/>
        </w:rPr>
      </w:pPr>
      <w:r w:rsidRPr="00E04581">
        <w:rPr>
          <w:color w:val="auto"/>
          <w:highlight w:val="yellow"/>
          <w:lang w:eastAsia="zh-CN"/>
        </w:rPr>
        <w:t>Scan the gel</w:t>
      </w:r>
      <w:r w:rsidR="00B724B9" w:rsidRPr="00E04581">
        <w:rPr>
          <w:color w:val="auto"/>
          <w:highlight w:val="yellow"/>
          <w:lang w:eastAsia="zh-CN"/>
        </w:rPr>
        <w:t xml:space="preserve"> to m</w:t>
      </w:r>
      <w:r w:rsidR="009A4320" w:rsidRPr="00E04581">
        <w:rPr>
          <w:color w:val="auto"/>
          <w:highlight w:val="yellow"/>
          <w:lang w:eastAsia="zh-CN"/>
        </w:rPr>
        <w:t xml:space="preserve">easure </w:t>
      </w:r>
      <w:r w:rsidRPr="00E04581">
        <w:rPr>
          <w:color w:val="auto"/>
          <w:highlight w:val="yellow"/>
          <w:lang w:eastAsia="zh-CN"/>
        </w:rPr>
        <w:t xml:space="preserve">the intensities of </w:t>
      </w:r>
      <w:r w:rsidR="009A4320" w:rsidRPr="00E04581">
        <w:rPr>
          <w:color w:val="auto"/>
          <w:highlight w:val="yellow"/>
          <w:lang w:eastAsia="zh-CN"/>
        </w:rPr>
        <w:t xml:space="preserve">Coomassie-stained protein </w:t>
      </w:r>
      <w:r w:rsidRPr="00E04581">
        <w:rPr>
          <w:color w:val="auto"/>
          <w:highlight w:val="yellow"/>
          <w:lang w:eastAsia="zh-CN"/>
        </w:rPr>
        <w:t xml:space="preserve">bands </w:t>
      </w:r>
      <w:r w:rsidR="009A4320" w:rsidRPr="00E04581">
        <w:rPr>
          <w:color w:val="auto"/>
          <w:highlight w:val="yellow"/>
          <w:lang w:eastAsia="zh-CN"/>
        </w:rPr>
        <w:t xml:space="preserve">by ImageJ and create </w:t>
      </w:r>
      <w:r w:rsidR="009A4320" w:rsidRPr="00E04581">
        <w:rPr>
          <w:color w:val="auto"/>
          <w:highlight w:val="yellow"/>
        </w:rPr>
        <w:t>a BSA standard curve according to the measurements.</w:t>
      </w:r>
      <w:r w:rsidR="009A4320" w:rsidRPr="00E04581">
        <w:rPr>
          <w:color w:val="FF0000"/>
          <w:highlight w:val="yellow"/>
          <w:lang w:eastAsia="zh-CN"/>
        </w:rPr>
        <w:t xml:space="preserve"> </w:t>
      </w:r>
    </w:p>
    <w:p w14:paraId="14B0EF8C" w14:textId="77777777" w:rsidR="009A4320" w:rsidRPr="00E04581" w:rsidRDefault="009A4320" w:rsidP="001A521D">
      <w:pPr>
        <w:pStyle w:val="ListParagraph"/>
        <w:ind w:left="0"/>
        <w:rPr>
          <w:color w:val="auto"/>
          <w:lang w:eastAsia="zh-CN"/>
        </w:rPr>
      </w:pPr>
    </w:p>
    <w:p w14:paraId="62E285E7" w14:textId="540F2E68" w:rsidR="009A4320" w:rsidRPr="00E04581" w:rsidRDefault="009A4320" w:rsidP="001A521D">
      <w:pPr>
        <w:pStyle w:val="ListParagraph"/>
        <w:numPr>
          <w:ilvl w:val="2"/>
          <w:numId w:val="18"/>
        </w:numPr>
        <w:rPr>
          <w:color w:val="auto"/>
          <w:highlight w:val="yellow"/>
          <w:lang w:eastAsia="zh-CN"/>
        </w:rPr>
      </w:pPr>
      <w:r w:rsidRPr="00E04581">
        <w:rPr>
          <w:color w:val="auto"/>
          <w:highlight w:val="yellow"/>
          <w:lang w:eastAsia="zh-CN"/>
        </w:rPr>
        <w:t xml:space="preserve">Calculate the absolute protein </w:t>
      </w:r>
      <w:r w:rsidRPr="00E04581">
        <w:rPr>
          <w:color w:val="auto"/>
          <w:highlight w:val="yellow"/>
        </w:rPr>
        <w:t xml:space="preserve">concentration </w:t>
      </w:r>
      <w:r w:rsidR="00702523" w:rsidRPr="00E04581">
        <w:rPr>
          <w:color w:val="auto"/>
          <w:highlight w:val="yellow"/>
        </w:rPr>
        <w:t xml:space="preserve">by </w:t>
      </w:r>
      <w:r w:rsidRPr="00E04581">
        <w:rPr>
          <w:color w:val="auto"/>
          <w:highlight w:val="yellow"/>
          <w:lang w:eastAsia="zh-CN"/>
        </w:rPr>
        <w:t xml:space="preserve">the </w:t>
      </w:r>
      <w:r w:rsidRPr="00E04581">
        <w:rPr>
          <w:color w:val="auto"/>
          <w:highlight w:val="yellow"/>
        </w:rPr>
        <w:t xml:space="preserve">standard curve. </w:t>
      </w:r>
    </w:p>
    <w:p w14:paraId="2737EA07" w14:textId="77777777" w:rsidR="009A4320" w:rsidRPr="00E04581" w:rsidRDefault="009A4320" w:rsidP="001A521D">
      <w:pPr>
        <w:pStyle w:val="ListParagraph"/>
        <w:ind w:left="0"/>
        <w:rPr>
          <w:color w:val="auto"/>
          <w:lang w:eastAsia="zh-CN"/>
        </w:rPr>
      </w:pPr>
    </w:p>
    <w:p w14:paraId="2719D2BB" w14:textId="287705EF" w:rsidR="009A4320" w:rsidRPr="00E04581" w:rsidRDefault="00A725A4" w:rsidP="001A521D">
      <w:pPr>
        <w:pStyle w:val="ListParagraph"/>
        <w:ind w:left="0"/>
      </w:pPr>
      <w:r w:rsidRPr="00E04581">
        <w:rPr>
          <w:color w:val="auto"/>
          <w:lang w:eastAsia="zh-CN"/>
        </w:rPr>
        <w:t>NOTE:</w:t>
      </w:r>
      <w:r w:rsidR="009A4320" w:rsidRPr="00E04581">
        <w:rPr>
          <w:color w:val="auto"/>
          <w:lang w:eastAsia="zh-CN"/>
        </w:rPr>
        <w:t xml:space="preserve"> The </w:t>
      </w:r>
      <w:r w:rsidR="009A4320" w:rsidRPr="00E04581">
        <w:rPr>
          <w:color w:val="auto"/>
        </w:rPr>
        <w:t xml:space="preserve">final protein concentration </w:t>
      </w:r>
      <w:r w:rsidR="008524D9" w:rsidRPr="00E04581">
        <w:rPr>
          <w:color w:val="auto"/>
        </w:rPr>
        <w:t xml:space="preserve">for each sample </w:t>
      </w:r>
      <w:r>
        <w:rPr>
          <w:color w:val="auto"/>
        </w:rPr>
        <w:t>in this experiment wa</w:t>
      </w:r>
      <w:r w:rsidR="009A4320" w:rsidRPr="00E04581">
        <w:rPr>
          <w:color w:val="auto"/>
          <w:lang w:eastAsia="zh-CN"/>
        </w:rPr>
        <w:t>s ~</w:t>
      </w:r>
      <w:r w:rsidR="009A4320" w:rsidRPr="00E04581">
        <w:rPr>
          <w:color w:val="auto"/>
        </w:rPr>
        <w:t>5</w:t>
      </w:r>
      <w:r w:rsidR="009A4320" w:rsidRPr="00E04581">
        <w:rPr>
          <w:color w:val="auto"/>
          <w:lang w:eastAsia="zh-CN"/>
        </w:rPr>
        <w:t>-</w:t>
      </w:r>
      <w:r w:rsidR="009A4320" w:rsidRPr="00E04581">
        <w:rPr>
          <w:color w:val="auto"/>
        </w:rPr>
        <w:t>10</w:t>
      </w:r>
      <w:r w:rsidR="009A4320" w:rsidRPr="00E04581">
        <w:rPr>
          <w:color w:val="auto"/>
          <w:lang w:eastAsia="zh-CN"/>
        </w:rPr>
        <w:t xml:space="preserve"> </w:t>
      </w:r>
      <w:r w:rsidR="009A4320" w:rsidRPr="00E04581">
        <w:rPr>
          <w:color w:val="auto"/>
        </w:rPr>
        <w:t xml:space="preserve">µg/µL. For </w:t>
      </w:r>
      <w:r w:rsidR="009A4320" w:rsidRPr="00E04581">
        <w:rPr>
          <w:color w:val="auto"/>
          <w:lang w:eastAsia="zh-CN"/>
        </w:rPr>
        <w:t>TMT16</w:t>
      </w:r>
      <w:r w:rsidR="0026322D" w:rsidRPr="00E04581">
        <w:rPr>
          <w:color w:val="auto"/>
          <w:lang w:eastAsia="zh-CN"/>
        </w:rPr>
        <w:t>-</w:t>
      </w:r>
      <w:r w:rsidR="009A4320" w:rsidRPr="00E04581">
        <w:rPr>
          <w:color w:val="auto"/>
          <w:lang w:eastAsia="zh-CN"/>
        </w:rPr>
        <w:t xml:space="preserve">based </w:t>
      </w:r>
      <w:r w:rsidR="009A4320" w:rsidRPr="00E04581">
        <w:rPr>
          <w:color w:val="auto"/>
        </w:rPr>
        <w:t>proteom</w:t>
      </w:r>
      <w:r w:rsidR="009A4320" w:rsidRPr="00E04581">
        <w:rPr>
          <w:color w:val="auto"/>
          <w:lang w:eastAsia="zh-CN"/>
        </w:rPr>
        <w:t>ics</w:t>
      </w:r>
      <w:r w:rsidR="009A4320" w:rsidRPr="00E04581">
        <w:rPr>
          <w:color w:val="auto"/>
        </w:rPr>
        <w:t xml:space="preserve"> analysis, </w:t>
      </w:r>
      <w:r w:rsidR="009A4320" w:rsidRPr="00E04581">
        <w:rPr>
          <w:color w:val="auto"/>
          <w:lang w:eastAsia="zh-CN"/>
        </w:rPr>
        <w:t>50</w:t>
      </w:r>
      <w:r w:rsidR="009A4320" w:rsidRPr="00E04581">
        <w:rPr>
          <w:color w:val="auto"/>
        </w:rPr>
        <w:t xml:space="preserve"> µg protein per sample </w:t>
      </w:r>
      <w:r w:rsidR="009A4320" w:rsidRPr="00E04581">
        <w:rPr>
          <w:color w:val="auto"/>
          <w:lang w:eastAsia="zh-CN"/>
        </w:rPr>
        <w:t>(total 0.8 mg protein for whole</w:t>
      </w:r>
      <w:r w:rsidR="0026322D" w:rsidRPr="00E04581">
        <w:rPr>
          <w:color w:val="auto"/>
          <w:lang w:eastAsia="zh-CN"/>
        </w:rPr>
        <w:t>-</w:t>
      </w:r>
      <w:r w:rsidR="009A4320" w:rsidRPr="00E04581">
        <w:rPr>
          <w:color w:val="auto"/>
          <w:lang w:eastAsia="zh-CN"/>
        </w:rPr>
        <w:t xml:space="preserve">proteome analysis) </w:t>
      </w:r>
      <w:r w:rsidR="009A4320" w:rsidRPr="00E04581">
        <w:rPr>
          <w:color w:val="auto"/>
        </w:rPr>
        <w:t>is sufficient</w:t>
      </w:r>
      <w:r w:rsidR="009A4320" w:rsidRPr="00E04581">
        <w:rPr>
          <w:color w:val="auto"/>
          <w:lang w:eastAsia="zh-CN"/>
        </w:rPr>
        <w:t>.</w:t>
      </w:r>
      <w:r w:rsidR="009A4320" w:rsidRPr="00E04581">
        <w:t xml:space="preserve"> </w:t>
      </w:r>
    </w:p>
    <w:p w14:paraId="24B60EA7" w14:textId="77777777" w:rsidR="009A4320" w:rsidRPr="00E04581" w:rsidRDefault="009A4320" w:rsidP="001A521D">
      <w:pPr>
        <w:pStyle w:val="ListParagraph"/>
        <w:ind w:left="0"/>
        <w:rPr>
          <w:color w:val="auto"/>
          <w:lang w:eastAsia="zh-CN"/>
        </w:rPr>
      </w:pPr>
    </w:p>
    <w:p w14:paraId="775CD16A" w14:textId="677BEC02" w:rsidR="009A4320" w:rsidRPr="00E04581" w:rsidRDefault="00974585" w:rsidP="001A521D">
      <w:pPr>
        <w:pStyle w:val="ListParagraph"/>
        <w:numPr>
          <w:ilvl w:val="1"/>
          <w:numId w:val="18"/>
        </w:numPr>
        <w:rPr>
          <w:color w:val="auto"/>
          <w:lang w:eastAsia="zh-CN"/>
        </w:rPr>
      </w:pPr>
      <w:r w:rsidRPr="00E04581">
        <w:rPr>
          <w:color w:val="auto"/>
          <w:lang w:eastAsia="zh-CN"/>
        </w:rPr>
        <w:t xml:space="preserve">Sample </w:t>
      </w:r>
      <w:r w:rsidR="00B724B9" w:rsidRPr="00E04581">
        <w:rPr>
          <w:color w:val="auto"/>
          <w:lang w:eastAsia="zh-CN"/>
        </w:rPr>
        <w:t>q</w:t>
      </w:r>
      <w:r w:rsidR="009A4320" w:rsidRPr="00E04581">
        <w:rPr>
          <w:color w:val="auto"/>
          <w:lang w:eastAsia="zh-CN"/>
        </w:rPr>
        <w:t>uality control</w:t>
      </w:r>
    </w:p>
    <w:p w14:paraId="3EDACAEA" w14:textId="77777777" w:rsidR="009A4320" w:rsidRPr="00E04581" w:rsidRDefault="009A4320" w:rsidP="001A521D">
      <w:pPr>
        <w:pStyle w:val="ListParagraph"/>
        <w:ind w:left="0"/>
        <w:rPr>
          <w:color w:val="auto"/>
          <w:lang w:eastAsia="zh-CN"/>
        </w:rPr>
      </w:pPr>
    </w:p>
    <w:p w14:paraId="6AA75323" w14:textId="4F3B888C" w:rsidR="009A4320" w:rsidRPr="00E04581" w:rsidRDefault="00A725A4" w:rsidP="001A521D">
      <w:pPr>
        <w:rPr>
          <w:color w:val="auto"/>
          <w:lang w:eastAsia="zh-CN"/>
        </w:rPr>
      </w:pPr>
      <w:r w:rsidRPr="00E04581">
        <w:rPr>
          <w:color w:val="auto"/>
          <w:lang w:eastAsia="zh-CN"/>
        </w:rPr>
        <w:t>NOTE:</w:t>
      </w:r>
      <w:r w:rsidR="009A4320" w:rsidRPr="00E04581">
        <w:rPr>
          <w:color w:val="auto"/>
          <w:lang w:eastAsia="zh-CN"/>
        </w:rPr>
        <w:t xml:space="preserve"> Th</w:t>
      </w:r>
      <w:r w:rsidR="00D806AC" w:rsidRPr="00E04581">
        <w:rPr>
          <w:color w:val="auto"/>
          <w:lang w:eastAsia="zh-CN"/>
        </w:rPr>
        <w:t>is</w:t>
      </w:r>
      <w:r w:rsidR="009A4320" w:rsidRPr="00E04581">
        <w:rPr>
          <w:color w:val="auto"/>
          <w:lang w:eastAsia="zh-CN"/>
        </w:rPr>
        <w:t xml:space="preserve"> quality control step is </w:t>
      </w:r>
      <w:bookmarkStart w:id="14" w:name="OLE_LINK2"/>
      <w:r w:rsidR="009A4320" w:rsidRPr="00E04581">
        <w:rPr>
          <w:color w:val="auto"/>
          <w:lang w:eastAsia="zh-CN"/>
        </w:rPr>
        <w:t>critical</w:t>
      </w:r>
      <w:bookmarkEnd w:id="14"/>
      <w:r w:rsidR="009A4320" w:rsidRPr="00E04581">
        <w:rPr>
          <w:color w:val="auto"/>
          <w:lang w:eastAsia="zh-CN"/>
        </w:rPr>
        <w:t xml:space="preserve"> </w:t>
      </w:r>
      <w:r w:rsidR="00B724B9" w:rsidRPr="00E04581">
        <w:rPr>
          <w:color w:val="auto"/>
          <w:lang w:eastAsia="zh-CN"/>
        </w:rPr>
        <w:t xml:space="preserve">to identify low-quality samples </w:t>
      </w:r>
      <w:r w:rsidR="009A4320" w:rsidRPr="00E04581">
        <w:rPr>
          <w:color w:val="auto"/>
          <w:lang w:eastAsia="zh-CN"/>
        </w:rPr>
        <w:t xml:space="preserve">before performing the TMT </w:t>
      </w:r>
      <w:r w:rsidR="00AE14DC" w:rsidRPr="00E04581">
        <w:rPr>
          <w:color w:val="auto"/>
          <w:lang w:eastAsia="zh-CN"/>
        </w:rPr>
        <w:t>analysis</w:t>
      </w:r>
      <w:r w:rsidR="009A4320" w:rsidRPr="00E04581">
        <w:rPr>
          <w:color w:val="auto"/>
          <w:lang w:eastAsia="zh-CN"/>
        </w:rPr>
        <w:t xml:space="preserve">. For </w:t>
      </w:r>
      <w:r w:rsidR="00542470" w:rsidRPr="00E04581">
        <w:rPr>
          <w:color w:val="auto"/>
          <w:lang w:eastAsia="zh-CN"/>
        </w:rPr>
        <w:t>s</w:t>
      </w:r>
      <w:r w:rsidR="009A4320" w:rsidRPr="00E04581">
        <w:rPr>
          <w:color w:val="auto"/>
          <w:lang w:eastAsia="zh-CN"/>
        </w:rPr>
        <w:t>ample</w:t>
      </w:r>
      <w:r w:rsidR="00D91817" w:rsidRPr="00E04581">
        <w:rPr>
          <w:color w:val="auto"/>
          <w:lang w:eastAsia="zh-CN"/>
        </w:rPr>
        <w:t>s</w:t>
      </w:r>
      <w:r w:rsidR="009A4320" w:rsidRPr="00E04581">
        <w:rPr>
          <w:color w:val="auto"/>
          <w:lang w:eastAsia="zh-CN"/>
        </w:rPr>
        <w:t xml:space="preserve"> with known protein change, </w:t>
      </w:r>
      <w:r w:rsidR="00974585" w:rsidRPr="00E04581">
        <w:rPr>
          <w:color w:val="auto"/>
          <w:lang w:eastAsia="zh-CN"/>
        </w:rPr>
        <w:t xml:space="preserve">it is </w:t>
      </w:r>
      <w:r w:rsidR="00A42757" w:rsidRPr="00E04581">
        <w:rPr>
          <w:color w:val="auto"/>
          <w:lang w:eastAsia="zh-CN"/>
        </w:rPr>
        <w:t>suggested</w:t>
      </w:r>
      <w:r w:rsidR="00974585" w:rsidRPr="00E04581">
        <w:rPr>
          <w:color w:val="auto"/>
          <w:lang w:eastAsia="zh-CN"/>
        </w:rPr>
        <w:t xml:space="preserve"> to </w:t>
      </w:r>
      <w:r w:rsidR="009A4320" w:rsidRPr="00E04581">
        <w:rPr>
          <w:color w:val="auto"/>
          <w:lang w:eastAsia="zh-CN"/>
        </w:rPr>
        <w:t>validat</w:t>
      </w:r>
      <w:r w:rsidR="00A42757" w:rsidRPr="00E04581">
        <w:rPr>
          <w:color w:val="auto"/>
          <w:lang w:eastAsia="zh-CN"/>
        </w:rPr>
        <w:t xml:space="preserve">e the change </w:t>
      </w:r>
      <w:r w:rsidR="009A4320" w:rsidRPr="00E04581">
        <w:rPr>
          <w:color w:val="auto"/>
          <w:lang w:eastAsia="zh-CN"/>
        </w:rPr>
        <w:t xml:space="preserve">by </w:t>
      </w:r>
      <w:r w:rsidR="00A42757" w:rsidRPr="00E04581">
        <w:rPr>
          <w:color w:val="auto"/>
          <w:lang w:eastAsia="zh-CN"/>
        </w:rPr>
        <w:lastRenderedPageBreak/>
        <w:t>w</w:t>
      </w:r>
      <w:r w:rsidR="009A4320" w:rsidRPr="00E04581">
        <w:rPr>
          <w:color w:val="auto"/>
          <w:lang w:eastAsia="zh-CN"/>
        </w:rPr>
        <w:t>estern blot</w:t>
      </w:r>
      <w:r w:rsidR="00A42757" w:rsidRPr="00E04581">
        <w:rPr>
          <w:color w:val="auto"/>
          <w:lang w:eastAsia="zh-CN"/>
        </w:rPr>
        <w:t>ting</w:t>
      </w:r>
      <w:r w:rsidR="009A4320" w:rsidRPr="00E04581">
        <w:rPr>
          <w:color w:val="auto"/>
          <w:lang w:eastAsia="zh-CN"/>
        </w:rPr>
        <w:t>.</w:t>
      </w:r>
      <w:r>
        <w:rPr>
          <w:color w:val="auto"/>
          <w:lang w:eastAsia="zh-CN"/>
        </w:rPr>
        <w:t xml:space="preserve"> </w:t>
      </w:r>
      <w:r w:rsidR="00D806AC" w:rsidRPr="00E04581">
        <w:rPr>
          <w:color w:val="auto"/>
          <w:lang w:eastAsia="zh-CN"/>
        </w:rPr>
        <w:t xml:space="preserve">Standard </w:t>
      </w:r>
      <w:r w:rsidR="009A4320" w:rsidRPr="00E04581">
        <w:rPr>
          <w:color w:val="auto"/>
          <w:lang w:eastAsia="zh-CN"/>
        </w:rPr>
        <w:t xml:space="preserve">SDS-PAGE </w:t>
      </w:r>
      <w:r w:rsidR="00D806AC" w:rsidRPr="00E04581">
        <w:rPr>
          <w:color w:val="auto"/>
          <w:lang w:eastAsia="zh-CN"/>
        </w:rPr>
        <w:t xml:space="preserve">analysis </w:t>
      </w:r>
      <w:r w:rsidR="009A4320" w:rsidRPr="00E04581">
        <w:rPr>
          <w:color w:val="auto"/>
          <w:lang w:eastAsia="zh-CN"/>
        </w:rPr>
        <w:t xml:space="preserve">is also recommended to </w:t>
      </w:r>
      <w:r w:rsidR="008524D9" w:rsidRPr="00E04581">
        <w:rPr>
          <w:color w:val="auto"/>
          <w:lang w:eastAsia="zh-CN"/>
        </w:rPr>
        <w:t xml:space="preserve">examine </w:t>
      </w:r>
      <w:r w:rsidR="00A42757" w:rsidRPr="00E04581">
        <w:rPr>
          <w:color w:val="auto"/>
          <w:lang w:eastAsia="zh-CN"/>
        </w:rPr>
        <w:t xml:space="preserve">protein patterns </w:t>
      </w:r>
      <w:r w:rsidR="008524D9" w:rsidRPr="00E04581">
        <w:rPr>
          <w:color w:val="auto"/>
          <w:lang w:eastAsia="zh-CN"/>
        </w:rPr>
        <w:t xml:space="preserve">and </w:t>
      </w:r>
      <w:r w:rsidR="009A4320" w:rsidRPr="00E04581">
        <w:rPr>
          <w:color w:val="auto"/>
        </w:rPr>
        <w:t xml:space="preserve">exclude </w:t>
      </w:r>
      <w:r w:rsidR="00D91817" w:rsidRPr="00E04581">
        <w:rPr>
          <w:color w:val="auto"/>
        </w:rPr>
        <w:t>any samples</w:t>
      </w:r>
      <w:r w:rsidR="009A4320" w:rsidRPr="00E04581">
        <w:rPr>
          <w:color w:val="auto"/>
        </w:rPr>
        <w:t xml:space="preserve"> with high degree</w:t>
      </w:r>
      <w:r w:rsidR="00542470" w:rsidRPr="00E04581">
        <w:rPr>
          <w:color w:val="auto"/>
        </w:rPr>
        <w:t>s</w:t>
      </w:r>
      <w:r w:rsidR="00D806AC" w:rsidRPr="00E04581">
        <w:rPr>
          <w:color w:val="auto"/>
        </w:rPr>
        <w:t xml:space="preserve"> of degradation </w:t>
      </w:r>
      <w:r w:rsidR="009A4320" w:rsidRPr="00E04581">
        <w:rPr>
          <w:color w:val="auto"/>
        </w:rPr>
        <w:t>(</w:t>
      </w:r>
      <w:r w:rsidR="009A4320" w:rsidRPr="00E04581">
        <w:rPr>
          <w:b/>
          <w:bCs/>
          <w:color w:val="auto"/>
        </w:rPr>
        <w:t>Fig</w:t>
      </w:r>
      <w:r>
        <w:rPr>
          <w:b/>
          <w:bCs/>
          <w:color w:val="auto"/>
        </w:rPr>
        <w:t>ure</w:t>
      </w:r>
      <w:r w:rsidR="009A4320" w:rsidRPr="00E04581">
        <w:rPr>
          <w:b/>
          <w:bCs/>
          <w:color w:val="auto"/>
        </w:rPr>
        <w:t xml:space="preserve"> 3B</w:t>
      </w:r>
      <w:r w:rsidR="009A4320" w:rsidRPr="00E04581">
        <w:rPr>
          <w:color w:val="auto"/>
        </w:rPr>
        <w:t>).</w:t>
      </w:r>
      <w:r w:rsidR="009A4320" w:rsidRPr="00E04581">
        <w:rPr>
          <w:color w:val="auto"/>
          <w:lang w:eastAsia="zh-CN"/>
        </w:rPr>
        <w:t xml:space="preserve"> </w:t>
      </w:r>
    </w:p>
    <w:p w14:paraId="302D67A4" w14:textId="77777777" w:rsidR="009A4320" w:rsidRPr="00E04581" w:rsidRDefault="009A4320" w:rsidP="001A521D">
      <w:pPr>
        <w:pStyle w:val="ListParagraph"/>
        <w:ind w:left="0"/>
        <w:rPr>
          <w:color w:val="auto"/>
          <w:lang w:eastAsia="zh-CN"/>
        </w:rPr>
      </w:pPr>
    </w:p>
    <w:p w14:paraId="58EDD711" w14:textId="65B2D13F" w:rsidR="009A4320" w:rsidRPr="00E04581" w:rsidRDefault="009A4320" w:rsidP="001A521D">
      <w:pPr>
        <w:pStyle w:val="ListParagraph"/>
        <w:numPr>
          <w:ilvl w:val="2"/>
          <w:numId w:val="18"/>
        </w:numPr>
        <w:rPr>
          <w:color w:val="auto"/>
          <w:lang w:eastAsia="zh-CN"/>
        </w:rPr>
      </w:pPr>
      <w:r w:rsidRPr="00E04581">
        <w:rPr>
          <w:color w:val="auto"/>
          <w:lang w:eastAsia="zh-CN"/>
        </w:rPr>
        <w:t xml:space="preserve">Take ~10 </w:t>
      </w:r>
      <w:r w:rsidRPr="00E04581">
        <w:rPr>
          <w:color w:val="auto"/>
        </w:rPr>
        <w:t>µg</w:t>
      </w:r>
      <w:r w:rsidRPr="00E04581">
        <w:rPr>
          <w:color w:val="auto"/>
          <w:lang w:eastAsia="zh-CN"/>
        </w:rPr>
        <w:t xml:space="preserve"> of each sample from the small aliquot and run sample</w:t>
      </w:r>
      <w:r w:rsidR="00A76D4A" w:rsidRPr="00E04581">
        <w:rPr>
          <w:color w:val="auto"/>
          <w:lang w:eastAsia="zh-CN"/>
        </w:rPr>
        <w:t>s</w:t>
      </w:r>
      <w:r w:rsidRPr="00E04581">
        <w:rPr>
          <w:color w:val="auto"/>
          <w:lang w:eastAsia="zh-CN"/>
        </w:rPr>
        <w:t xml:space="preserve"> </w:t>
      </w:r>
      <w:r w:rsidR="00D806AC" w:rsidRPr="00E04581">
        <w:rPr>
          <w:color w:val="auto"/>
          <w:lang w:eastAsia="zh-CN"/>
        </w:rPr>
        <w:t>o</w:t>
      </w:r>
      <w:r w:rsidRPr="00E04581">
        <w:rPr>
          <w:color w:val="auto"/>
          <w:lang w:eastAsia="zh-CN"/>
        </w:rPr>
        <w:t xml:space="preserve">n </w:t>
      </w:r>
      <w:r w:rsidR="00D806AC" w:rsidRPr="00E04581">
        <w:rPr>
          <w:color w:val="auto"/>
          <w:lang w:eastAsia="zh-CN"/>
        </w:rPr>
        <w:t xml:space="preserve">a </w:t>
      </w:r>
      <w:r w:rsidRPr="00E04581">
        <w:rPr>
          <w:color w:val="auto"/>
          <w:lang w:eastAsia="zh-CN"/>
        </w:rPr>
        <w:t xml:space="preserve">gradient </w:t>
      </w:r>
      <w:r w:rsidRPr="00E04581">
        <w:rPr>
          <w:color w:val="auto"/>
        </w:rPr>
        <w:t xml:space="preserve">SDS-PAGE gel until the bromophenol blue </w:t>
      </w:r>
      <w:r w:rsidR="00E0614E" w:rsidRPr="00E04581">
        <w:rPr>
          <w:color w:val="auto"/>
        </w:rPr>
        <w:t xml:space="preserve">dye </w:t>
      </w:r>
      <w:r w:rsidR="00D806AC" w:rsidRPr="00E04581">
        <w:rPr>
          <w:color w:val="auto"/>
        </w:rPr>
        <w:t>reaches</w:t>
      </w:r>
      <w:r w:rsidRPr="00E04581">
        <w:rPr>
          <w:color w:val="auto"/>
        </w:rPr>
        <w:t xml:space="preserve"> the bottom of the gel. </w:t>
      </w:r>
    </w:p>
    <w:p w14:paraId="376094DF" w14:textId="77777777" w:rsidR="009A4320" w:rsidRPr="00E04581" w:rsidRDefault="009A4320" w:rsidP="001A521D">
      <w:pPr>
        <w:pStyle w:val="ListParagraph"/>
        <w:ind w:left="0"/>
        <w:rPr>
          <w:color w:val="auto"/>
          <w:lang w:eastAsia="zh-CN"/>
        </w:rPr>
      </w:pPr>
    </w:p>
    <w:p w14:paraId="43496543" w14:textId="17148347" w:rsidR="0026322D" w:rsidRPr="00E04581" w:rsidRDefault="009A4320" w:rsidP="001A521D">
      <w:pPr>
        <w:pStyle w:val="ListParagraph"/>
        <w:numPr>
          <w:ilvl w:val="2"/>
          <w:numId w:val="18"/>
        </w:numPr>
        <w:rPr>
          <w:color w:val="auto"/>
          <w:lang w:eastAsia="zh-CN"/>
        </w:rPr>
      </w:pPr>
      <w:r w:rsidRPr="00E04581">
        <w:rPr>
          <w:color w:val="auto"/>
        </w:rPr>
        <w:t xml:space="preserve">Stain the gel with </w:t>
      </w:r>
      <w:r w:rsidR="00EB0B5E" w:rsidRPr="00E04581">
        <w:rPr>
          <w:color w:val="auto"/>
        </w:rPr>
        <w:t>Coomassie blue</w:t>
      </w:r>
      <w:r w:rsidR="0026322D" w:rsidRPr="00E04581">
        <w:rPr>
          <w:color w:val="auto"/>
        </w:rPr>
        <w:t>,</w:t>
      </w:r>
      <w:r w:rsidR="00EB0B5E" w:rsidRPr="00E04581">
        <w:rPr>
          <w:color w:val="auto"/>
        </w:rPr>
        <w:t xml:space="preserve"> </w:t>
      </w:r>
      <w:r w:rsidRPr="00E04581">
        <w:rPr>
          <w:color w:val="auto"/>
        </w:rPr>
        <w:t>and de</w:t>
      </w:r>
      <w:r w:rsidR="00542470" w:rsidRPr="00E04581">
        <w:rPr>
          <w:color w:val="auto"/>
        </w:rPr>
        <w:t>-</w:t>
      </w:r>
      <w:r w:rsidRPr="00E04581">
        <w:rPr>
          <w:color w:val="auto"/>
        </w:rPr>
        <w:t>stain</w:t>
      </w:r>
      <w:r w:rsidR="00A42757" w:rsidRPr="00E04581">
        <w:rPr>
          <w:color w:val="auto"/>
        </w:rPr>
        <w:t xml:space="preserve"> the gel</w:t>
      </w:r>
      <w:r w:rsidRPr="00E04581">
        <w:rPr>
          <w:color w:val="auto"/>
        </w:rPr>
        <w:t xml:space="preserve">. </w:t>
      </w:r>
      <w:r w:rsidR="00E0614E" w:rsidRPr="00E04581">
        <w:rPr>
          <w:color w:val="auto"/>
        </w:rPr>
        <w:t xml:space="preserve">Inspect the </w:t>
      </w:r>
      <w:r w:rsidRPr="00E04581">
        <w:rPr>
          <w:color w:val="auto"/>
        </w:rPr>
        <w:t>protein quality</w:t>
      </w:r>
      <w:r w:rsidR="00A42757" w:rsidRPr="00E04581">
        <w:rPr>
          <w:color w:val="auto"/>
        </w:rPr>
        <w:t xml:space="preserve"> to </w:t>
      </w:r>
      <w:r w:rsidRPr="00E04581">
        <w:rPr>
          <w:color w:val="auto"/>
        </w:rPr>
        <w:t xml:space="preserve">remove </w:t>
      </w:r>
      <w:r w:rsidR="00A42757" w:rsidRPr="00E04581">
        <w:rPr>
          <w:color w:val="auto"/>
        </w:rPr>
        <w:t xml:space="preserve">highly degraded protein </w:t>
      </w:r>
      <w:r w:rsidRPr="00E04581">
        <w:rPr>
          <w:color w:val="auto"/>
        </w:rPr>
        <w:t>sample</w:t>
      </w:r>
      <w:r w:rsidR="00D806AC" w:rsidRPr="00E04581">
        <w:rPr>
          <w:color w:val="auto"/>
        </w:rPr>
        <w:t>s</w:t>
      </w:r>
      <w:r w:rsidR="00542470" w:rsidRPr="00E04581">
        <w:rPr>
          <w:color w:val="auto"/>
        </w:rPr>
        <w:t>.</w:t>
      </w:r>
    </w:p>
    <w:p w14:paraId="519B74E6" w14:textId="77777777" w:rsidR="001A7805" w:rsidRPr="00E04581" w:rsidRDefault="001A7805" w:rsidP="001A521D">
      <w:pPr>
        <w:pStyle w:val="ListParagraph"/>
        <w:ind w:left="0"/>
        <w:rPr>
          <w:color w:val="auto"/>
          <w:lang w:eastAsia="zh-CN"/>
        </w:rPr>
      </w:pPr>
    </w:p>
    <w:p w14:paraId="0F3C05DB" w14:textId="0B31460F" w:rsidR="009A4320" w:rsidRPr="00E04581" w:rsidRDefault="00A725A4" w:rsidP="001A521D">
      <w:pPr>
        <w:pStyle w:val="ListParagraph"/>
        <w:ind w:left="0"/>
        <w:rPr>
          <w:color w:val="auto"/>
          <w:lang w:eastAsia="zh-CN"/>
        </w:rPr>
      </w:pPr>
      <w:r w:rsidRPr="00E04581">
        <w:rPr>
          <w:color w:val="auto"/>
        </w:rPr>
        <w:t>NOTE:</w:t>
      </w:r>
      <w:r w:rsidR="0026322D" w:rsidRPr="00E04581">
        <w:rPr>
          <w:color w:val="auto"/>
        </w:rPr>
        <w:t xml:space="preserve"> </w:t>
      </w:r>
      <w:r w:rsidR="00542470" w:rsidRPr="00E04581">
        <w:rPr>
          <w:color w:val="auto"/>
        </w:rPr>
        <w:t>Degrad</w:t>
      </w:r>
      <w:r>
        <w:rPr>
          <w:color w:val="auto"/>
        </w:rPr>
        <w:t>ed</w:t>
      </w:r>
      <w:r w:rsidRPr="00E04581">
        <w:rPr>
          <w:color w:val="auto"/>
        </w:rPr>
        <w:t xml:space="preserve"> samples</w:t>
      </w:r>
      <w:r w:rsidR="00542470" w:rsidRPr="00E04581">
        <w:rPr>
          <w:color w:val="auto"/>
        </w:rPr>
        <w:t xml:space="preserve"> can be identified </w:t>
      </w:r>
      <w:r>
        <w:rPr>
          <w:color w:val="auto"/>
        </w:rPr>
        <w:t>as one that</w:t>
      </w:r>
      <w:r w:rsidR="00D806AC" w:rsidRPr="00E04581">
        <w:rPr>
          <w:color w:val="auto"/>
        </w:rPr>
        <w:t xml:space="preserve"> have very few protein bands in the high molecular weight region and </w:t>
      </w:r>
      <w:r w:rsidR="00315BB3" w:rsidRPr="00E04581">
        <w:rPr>
          <w:color w:val="auto"/>
        </w:rPr>
        <w:t xml:space="preserve">intensified </w:t>
      </w:r>
      <w:r w:rsidR="00D806AC" w:rsidRPr="00E04581">
        <w:rPr>
          <w:color w:val="auto"/>
        </w:rPr>
        <w:t>bands in the low molecular weight region</w:t>
      </w:r>
      <w:r w:rsidR="00D2007C" w:rsidRPr="00E04581">
        <w:rPr>
          <w:color w:val="auto"/>
        </w:rPr>
        <w:t xml:space="preserve"> (</w:t>
      </w:r>
      <w:r w:rsidR="00D2007C" w:rsidRPr="00E04581">
        <w:rPr>
          <w:b/>
          <w:bCs/>
          <w:color w:val="auto"/>
        </w:rPr>
        <w:t>Fig</w:t>
      </w:r>
      <w:r w:rsidR="00593629">
        <w:rPr>
          <w:b/>
          <w:bCs/>
          <w:color w:val="auto"/>
        </w:rPr>
        <w:t>ure</w:t>
      </w:r>
      <w:r w:rsidR="00D2007C" w:rsidRPr="00E04581">
        <w:rPr>
          <w:b/>
          <w:bCs/>
          <w:color w:val="auto"/>
        </w:rPr>
        <w:t xml:space="preserve"> 3B</w:t>
      </w:r>
      <w:r w:rsidR="00D2007C" w:rsidRPr="00E04581">
        <w:rPr>
          <w:color w:val="auto"/>
        </w:rPr>
        <w:t>)</w:t>
      </w:r>
      <w:r w:rsidR="00D806AC" w:rsidRPr="00E04581">
        <w:rPr>
          <w:color w:val="auto"/>
        </w:rPr>
        <w:t>.</w:t>
      </w:r>
    </w:p>
    <w:p w14:paraId="0CB96A0B" w14:textId="77777777" w:rsidR="009A4320" w:rsidRPr="00E04581" w:rsidRDefault="009A4320" w:rsidP="001A521D">
      <w:pPr>
        <w:pStyle w:val="ListParagraph"/>
        <w:ind w:left="0"/>
        <w:rPr>
          <w:color w:val="auto"/>
          <w:lang w:eastAsia="zh-CN"/>
        </w:rPr>
      </w:pPr>
    </w:p>
    <w:p w14:paraId="4025E669" w14:textId="726C7516" w:rsidR="009A4320" w:rsidRPr="00E04581" w:rsidRDefault="009A4320" w:rsidP="001A521D">
      <w:pPr>
        <w:pStyle w:val="ListParagraph"/>
        <w:numPr>
          <w:ilvl w:val="0"/>
          <w:numId w:val="18"/>
        </w:numPr>
        <w:rPr>
          <w:b/>
          <w:bCs/>
          <w:color w:val="auto"/>
        </w:rPr>
      </w:pPr>
      <w:r w:rsidRPr="00E04581">
        <w:rPr>
          <w:b/>
          <w:bCs/>
          <w:color w:val="auto"/>
        </w:rPr>
        <w:t xml:space="preserve">In-solution </w:t>
      </w:r>
      <w:r w:rsidR="00593629">
        <w:rPr>
          <w:b/>
          <w:bCs/>
          <w:color w:val="auto"/>
        </w:rPr>
        <w:t>p</w:t>
      </w:r>
      <w:r w:rsidRPr="00E04581">
        <w:rPr>
          <w:b/>
          <w:bCs/>
          <w:color w:val="auto"/>
        </w:rPr>
        <w:t xml:space="preserve">rotein </w:t>
      </w:r>
      <w:r w:rsidR="00593629">
        <w:rPr>
          <w:b/>
          <w:bCs/>
          <w:color w:val="auto"/>
        </w:rPr>
        <w:t>d</w:t>
      </w:r>
      <w:r w:rsidRPr="00E04581">
        <w:rPr>
          <w:b/>
          <w:bCs/>
          <w:color w:val="auto"/>
        </w:rPr>
        <w:t xml:space="preserve">igestion, </w:t>
      </w:r>
      <w:r w:rsidR="00593629">
        <w:rPr>
          <w:b/>
          <w:bCs/>
          <w:color w:val="auto"/>
        </w:rPr>
        <w:t>p</w:t>
      </w:r>
      <w:r w:rsidRPr="00E04581">
        <w:rPr>
          <w:b/>
          <w:bCs/>
          <w:color w:val="auto"/>
        </w:rPr>
        <w:t xml:space="preserve">eptide </w:t>
      </w:r>
      <w:r w:rsidR="00593629">
        <w:rPr>
          <w:b/>
          <w:bCs/>
          <w:color w:val="auto"/>
        </w:rPr>
        <w:t>r</w:t>
      </w:r>
      <w:r w:rsidRPr="00E04581">
        <w:rPr>
          <w:b/>
          <w:bCs/>
          <w:color w:val="auto"/>
        </w:rPr>
        <w:t xml:space="preserve">eduction and </w:t>
      </w:r>
      <w:r w:rsidR="00593629">
        <w:rPr>
          <w:b/>
          <w:bCs/>
          <w:color w:val="auto"/>
        </w:rPr>
        <w:t>a</w:t>
      </w:r>
      <w:r w:rsidRPr="00E04581">
        <w:rPr>
          <w:b/>
          <w:bCs/>
          <w:color w:val="auto"/>
        </w:rPr>
        <w:t xml:space="preserve">lkylation, </w:t>
      </w:r>
      <w:r w:rsidR="00593629">
        <w:rPr>
          <w:b/>
          <w:bCs/>
          <w:color w:val="auto"/>
        </w:rPr>
        <w:t>d</w:t>
      </w:r>
      <w:r w:rsidRPr="00E04581">
        <w:rPr>
          <w:b/>
          <w:bCs/>
          <w:color w:val="auto"/>
        </w:rPr>
        <w:t xml:space="preserve">igestion </w:t>
      </w:r>
      <w:r w:rsidR="00593629">
        <w:rPr>
          <w:b/>
          <w:bCs/>
          <w:color w:val="auto"/>
        </w:rPr>
        <w:t>e</w:t>
      </w:r>
      <w:r w:rsidRPr="00E04581">
        <w:rPr>
          <w:b/>
          <w:bCs/>
          <w:color w:val="auto"/>
        </w:rPr>
        <w:t xml:space="preserve">fficiency </w:t>
      </w:r>
      <w:r w:rsidR="00593629">
        <w:rPr>
          <w:b/>
          <w:bCs/>
          <w:color w:val="auto"/>
        </w:rPr>
        <w:t>t</w:t>
      </w:r>
      <w:r w:rsidRPr="00E04581">
        <w:rPr>
          <w:b/>
          <w:bCs/>
          <w:color w:val="auto"/>
        </w:rPr>
        <w:t xml:space="preserve">est, and </w:t>
      </w:r>
      <w:r w:rsidR="00593629">
        <w:rPr>
          <w:b/>
          <w:bCs/>
          <w:color w:val="auto"/>
        </w:rPr>
        <w:t>p</w:t>
      </w:r>
      <w:r w:rsidRPr="00E04581">
        <w:rPr>
          <w:b/>
          <w:bCs/>
          <w:color w:val="auto"/>
        </w:rPr>
        <w:t xml:space="preserve">eptide </w:t>
      </w:r>
      <w:r w:rsidR="00593629">
        <w:rPr>
          <w:b/>
          <w:bCs/>
          <w:color w:val="auto"/>
        </w:rPr>
        <w:t>d</w:t>
      </w:r>
      <w:r w:rsidRPr="00E04581">
        <w:rPr>
          <w:b/>
          <w:bCs/>
          <w:color w:val="auto"/>
        </w:rPr>
        <w:t>esalting</w:t>
      </w:r>
    </w:p>
    <w:p w14:paraId="09052FC0" w14:textId="77777777" w:rsidR="009A4320" w:rsidRPr="00E04581" w:rsidRDefault="009A4320" w:rsidP="001A521D">
      <w:pPr>
        <w:rPr>
          <w:color w:val="auto"/>
          <w:lang w:eastAsia="zh-CN"/>
        </w:rPr>
      </w:pPr>
    </w:p>
    <w:p w14:paraId="270597EB" w14:textId="68F3CC0E" w:rsidR="009A4320" w:rsidRPr="00E04581" w:rsidRDefault="009A4320" w:rsidP="001A521D">
      <w:pPr>
        <w:pStyle w:val="ListParagraph"/>
        <w:numPr>
          <w:ilvl w:val="1"/>
          <w:numId w:val="18"/>
        </w:numPr>
        <w:rPr>
          <w:color w:val="auto"/>
          <w:lang w:eastAsia="zh-CN"/>
        </w:rPr>
      </w:pPr>
      <w:r w:rsidRPr="00E04581">
        <w:rPr>
          <w:color w:val="auto"/>
          <w:lang w:eastAsia="zh-CN"/>
        </w:rPr>
        <w:t>Protein digestion by Lys-C and trypsin</w:t>
      </w:r>
    </w:p>
    <w:p w14:paraId="1CA1CA92" w14:textId="77777777" w:rsidR="009A4320" w:rsidRPr="00E04581" w:rsidRDefault="009A4320" w:rsidP="001A521D">
      <w:pPr>
        <w:pStyle w:val="ListParagraph"/>
        <w:ind w:left="0"/>
        <w:rPr>
          <w:color w:val="auto"/>
          <w:lang w:eastAsia="zh-CN"/>
        </w:rPr>
      </w:pPr>
    </w:p>
    <w:p w14:paraId="05E4FF5C" w14:textId="269ABAD2" w:rsidR="009A4320" w:rsidRPr="00E04581" w:rsidRDefault="009A4320" w:rsidP="001A521D">
      <w:pPr>
        <w:pStyle w:val="ListParagraph"/>
        <w:numPr>
          <w:ilvl w:val="2"/>
          <w:numId w:val="18"/>
        </w:numPr>
        <w:rPr>
          <w:color w:val="auto"/>
          <w:lang w:eastAsia="zh-CN"/>
        </w:rPr>
      </w:pPr>
      <w:r w:rsidRPr="00E04581">
        <w:rPr>
          <w:color w:val="auto"/>
          <w:lang w:eastAsia="zh-CN"/>
        </w:rPr>
        <w:t xml:space="preserve">Take ~50 </w:t>
      </w:r>
      <w:r w:rsidRPr="00E04581">
        <w:rPr>
          <w:color w:val="auto"/>
        </w:rPr>
        <w:t>µ</w:t>
      </w:r>
      <w:r w:rsidR="002134D8" w:rsidRPr="00E04581">
        <w:rPr>
          <w:color w:val="auto"/>
        </w:rPr>
        <w:t>g</w:t>
      </w:r>
      <w:r w:rsidRPr="00E04581">
        <w:rPr>
          <w:color w:val="auto"/>
          <w:lang w:eastAsia="zh-CN"/>
        </w:rPr>
        <w:t xml:space="preserve"> </w:t>
      </w:r>
      <w:r w:rsidR="00730C23" w:rsidRPr="00E04581">
        <w:rPr>
          <w:color w:val="auto"/>
          <w:lang w:eastAsia="zh-CN"/>
        </w:rPr>
        <w:t xml:space="preserve">protein from the large aliquot of </w:t>
      </w:r>
      <w:r w:rsidRPr="00E04581">
        <w:rPr>
          <w:color w:val="auto"/>
          <w:lang w:eastAsia="zh-CN"/>
        </w:rPr>
        <w:t>each sample</w:t>
      </w:r>
      <w:r w:rsidR="00263AAA" w:rsidRPr="00E04581">
        <w:rPr>
          <w:color w:val="auto"/>
          <w:lang w:eastAsia="zh-CN"/>
        </w:rPr>
        <w:t xml:space="preserve"> </w:t>
      </w:r>
      <w:r w:rsidRPr="00E04581">
        <w:rPr>
          <w:color w:val="auto"/>
          <w:lang w:eastAsia="zh-CN"/>
        </w:rPr>
        <w:t xml:space="preserve">and add lysis buffer to 50 </w:t>
      </w:r>
      <w:r w:rsidRPr="00E04581">
        <w:rPr>
          <w:color w:val="auto"/>
        </w:rPr>
        <w:t>µL.</w:t>
      </w:r>
    </w:p>
    <w:p w14:paraId="3D25285D" w14:textId="77777777" w:rsidR="009A4320" w:rsidRPr="00E04581" w:rsidRDefault="009A4320" w:rsidP="001A521D">
      <w:pPr>
        <w:pStyle w:val="ListParagraph"/>
        <w:ind w:left="0"/>
        <w:rPr>
          <w:color w:val="auto"/>
          <w:lang w:eastAsia="zh-CN"/>
        </w:rPr>
      </w:pPr>
    </w:p>
    <w:p w14:paraId="558A5D9D" w14:textId="208F3A3C" w:rsidR="009A4320" w:rsidRPr="00E04581" w:rsidRDefault="009A4320" w:rsidP="001A521D">
      <w:pPr>
        <w:pStyle w:val="ListParagraph"/>
        <w:numPr>
          <w:ilvl w:val="2"/>
          <w:numId w:val="18"/>
        </w:numPr>
        <w:rPr>
          <w:color w:val="auto"/>
          <w:lang w:eastAsia="zh-CN"/>
        </w:rPr>
      </w:pPr>
      <w:r w:rsidRPr="00E04581">
        <w:rPr>
          <w:color w:val="auto"/>
          <w:lang w:eastAsia="zh-CN"/>
        </w:rPr>
        <w:t xml:space="preserve">Add 100% </w:t>
      </w:r>
      <w:r w:rsidR="00593629">
        <w:rPr>
          <w:color w:val="auto"/>
          <w:lang w:eastAsia="zh-CN"/>
        </w:rPr>
        <w:t>acetonitrile (ACN)</w:t>
      </w:r>
      <w:r w:rsidRPr="00E04581">
        <w:rPr>
          <w:color w:val="auto"/>
          <w:lang w:eastAsia="zh-CN"/>
        </w:rPr>
        <w:t xml:space="preserve"> to </w:t>
      </w:r>
      <w:r w:rsidR="00EB0B5E" w:rsidRPr="00E04581">
        <w:rPr>
          <w:color w:val="auto"/>
          <w:lang w:eastAsia="zh-CN"/>
        </w:rPr>
        <w:t xml:space="preserve">reach </w:t>
      </w:r>
      <w:r w:rsidR="00570BDD">
        <w:rPr>
          <w:color w:val="auto"/>
          <w:lang w:eastAsia="zh-CN"/>
        </w:rPr>
        <w:t xml:space="preserve">to </w:t>
      </w:r>
      <w:r w:rsidRPr="00E04581">
        <w:rPr>
          <w:color w:val="auto"/>
          <w:lang w:eastAsia="zh-CN"/>
        </w:rPr>
        <w:t>a final concentration of 10%</w:t>
      </w:r>
      <w:r w:rsidR="00DA58DA" w:rsidRPr="00E04581">
        <w:rPr>
          <w:color w:val="auto"/>
          <w:lang w:eastAsia="zh-CN"/>
        </w:rPr>
        <w:t>.</w:t>
      </w:r>
    </w:p>
    <w:p w14:paraId="3836241B" w14:textId="77777777" w:rsidR="009A4320" w:rsidRPr="00E04581" w:rsidRDefault="009A4320" w:rsidP="001A521D">
      <w:pPr>
        <w:pStyle w:val="ListParagraph"/>
        <w:ind w:left="0"/>
        <w:rPr>
          <w:color w:val="auto"/>
          <w:lang w:eastAsia="zh-CN"/>
        </w:rPr>
      </w:pPr>
    </w:p>
    <w:p w14:paraId="1013F202" w14:textId="43A966C8" w:rsidR="009A4320" w:rsidRPr="00E04581" w:rsidRDefault="009A4320" w:rsidP="001A521D">
      <w:pPr>
        <w:pStyle w:val="ListParagraph"/>
        <w:numPr>
          <w:ilvl w:val="2"/>
          <w:numId w:val="18"/>
        </w:numPr>
        <w:rPr>
          <w:color w:val="auto"/>
          <w:lang w:eastAsia="zh-CN"/>
        </w:rPr>
      </w:pPr>
      <w:r w:rsidRPr="00E04581">
        <w:rPr>
          <w:color w:val="auto"/>
          <w:lang w:eastAsia="zh-CN"/>
        </w:rPr>
        <w:t xml:space="preserve">Perform the Lys-C digestion by adding Lys-C </w:t>
      </w:r>
      <w:r w:rsidR="007B4EDA" w:rsidRPr="00E04581">
        <w:rPr>
          <w:color w:val="auto"/>
          <w:lang w:eastAsia="zh-CN"/>
        </w:rPr>
        <w:t xml:space="preserve">at a </w:t>
      </w:r>
      <w:proofErr w:type="spellStart"/>
      <w:proofErr w:type="gramStart"/>
      <w:r w:rsidRPr="00E04581">
        <w:rPr>
          <w:color w:val="auto"/>
          <w:lang w:eastAsia="zh-CN"/>
        </w:rPr>
        <w:t>protein</w:t>
      </w:r>
      <w:r w:rsidR="0026322D" w:rsidRPr="00E04581">
        <w:rPr>
          <w:color w:val="auto"/>
          <w:lang w:eastAsia="zh-CN"/>
        </w:rPr>
        <w:t>:</w:t>
      </w:r>
      <w:r w:rsidRPr="00E04581">
        <w:rPr>
          <w:color w:val="auto"/>
          <w:lang w:eastAsia="zh-CN"/>
        </w:rPr>
        <w:t>Lys</w:t>
      </w:r>
      <w:proofErr w:type="gramEnd"/>
      <w:r w:rsidRPr="00E04581">
        <w:rPr>
          <w:color w:val="auto"/>
          <w:lang w:eastAsia="zh-CN"/>
        </w:rPr>
        <w:t>-C</w:t>
      </w:r>
      <w:proofErr w:type="spellEnd"/>
      <w:r w:rsidRPr="00E04581">
        <w:rPr>
          <w:color w:val="auto"/>
          <w:lang w:eastAsia="zh-CN"/>
        </w:rPr>
        <w:t xml:space="preserve"> ratio of 100:1 (w/w) and incubating at room temperature for 3 h. </w:t>
      </w:r>
    </w:p>
    <w:p w14:paraId="6837F42A" w14:textId="77777777" w:rsidR="009A4320" w:rsidRPr="00E04581" w:rsidRDefault="009A4320" w:rsidP="001A521D">
      <w:pPr>
        <w:pStyle w:val="ListParagraph"/>
        <w:ind w:left="0"/>
        <w:rPr>
          <w:color w:val="auto"/>
          <w:lang w:eastAsia="zh-CN"/>
        </w:rPr>
      </w:pPr>
    </w:p>
    <w:p w14:paraId="459EED5D" w14:textId="3E829563" w:rsidR="009A4320" w:rsidRPr="00E04581" w:rsidRDefault="00345FC9" w:rsidP="001A521D">
      <w:pPr>
        <w:pStyle w:val="ListParagraph"/>
        <w:numPr>
          <w:ilvl w:val="2"/>
          <w:numId w:val="18"/>
        </w:numPr>
        <w:rPr>
          <w:color w:val="auto"/>
          <w:lang w:eastAsia="zh-CN"/>
        </w:rPr>
      </w:pPr>
      <w:r>
        <w:rPr>
          <w:color w:val="auto"/>
          <w:lang w:eastAsia="zh-CN"/>
        </w:rPr>
        <w:t>S</w:t>
      </w:r>
      <w:r w:rsidR="009A4320" w:rsidRPr="00E04581">
        <w:rPr>
          <w:color w:val="auto"/>
          <w:lang w:eastAsia="zh-CN"/>
        </w:rPr>
        <w:t xml:space="preserve">amples </w:t>
      </w:r>
      <w:r>
        <w:rPr>
          <w:color w:val="auto"/>
          <w:lang w:eastAsia="zh-CN"/>
        </w:rPr>
        <w:t>are diluted to contain</w:t>
      </w:r>
      <w:r w:rsidR="005F19D7">
        <w:rPr>
          <w:color w:val="auto"/>
          <w:lang w:eastAsia="zh-CN"/>
        </w:rPr>
        <w:t xml:space="preserve"> a final concentration of</w:t>
      </w:r>
      <w:r>
        <w:rPr>
          <w:color w:val="auto"/>
          <w:lang w:eastAsia="zh-CN"/>
        </w:rPr>
        <w:t xml:space="preserve"> 2 M urea by</w:t>
      </w:r>
      <w:r w:rsidR="009A4320" w:rsidRPr="00E04581">
        <w:rPr>
          <w:color w:val="auto"/>
          <w:lang w:eastAsia="zh-CN"/>
        </w:rPr>
        <w:t xml:space="preserve"> 50 mM HEPES (pH 8.5). </w:t>
      </w:r>
    </w:p>
    <w:p w14:paraId="7D04D728" w14:textId="77777777" w:rsidR="009A4320" w:rsidRPr="00E04581" w:rsidRDefault="009A4320" w:rsidP="001A521D">
      <w:pPr>
        <w:pStyle w:val="ListParagraph"/>
        <w:ind w:left="0"/>
        <w:rPr>
          <w:color w:val="auto"/>
          <w:lang w:eastAsia="zh-CN"/>
        </w:rPr>
      </w:pPr>
    </w:p>
    <w:p w14:paraId="3DBF1996" w14:textId="7DB887EB" w:rsidR="009A4320" w:rsidRPr="00E04581" w:rsidRDefault="009A4320" w:rsidP="001A521D">
      <w:pPr>
        <w:pStyle w:val="ListParagraph"/>
        <w:numPr>
          <w:ilvl w:val="2"/>
          <w:numId w:val="18"/>
        </w:numPr>
        <w:rPr>
          <w:color w:val="auto"/>
          <w:lang w:eastAsia="zh-CN"/>
        </w:rPr>
      </w:pPr>
      <w:r w:rsidRPr="00E04581">
        <w:rPr>
          <w:color w:val="auto"/>
          <w:lang w:eastAsia="zh-CN"/>
        </w:rPr>
        <w:t xml:space="preserve">Add trypsin into each sample </w:t>
      </w:r>
      <w:r w:rsidR="007B4EDA" w:rsidRPr="00E04581">
        <w:rPr>
          <w:color w:val="auto"/>
          <w:lang w:eastAsia="zh-CN"/>
        </w:rPr>
        <w:t xml:space="preserve">at </w:t>
      </w:r>
      <w:r w:rsidR="00783303" w:rsidRPr="00E04581">
        <w:rPr>
          <w:color w:val="auto"/>
          <w:lang w:eastAsia="zh-CN"/>
        </w:rPr>
        <w:t xml:space="preserve">a </w:t>
      </w:r>
      <w:proofErr w:type="spellStart"/>
      <w:r w:rsidR="00783303" w:rsidRPr="00E04581">
        <w:rPr>
          <w:color w:val="auto"/>
          <w:lang w:eastAsia="zh-CN"/>
        </w:rPr>
        <w:t>protein</w:t>
      </w:r>
      <w:r w:rsidR="0026322D" w:rsidRPr="00E04581">
        <w:rPr>
          <w:color w:val="auto"/>
          <w:lang w:eastAsia="zh-CN"/>
        </w:rPr>
        <w:t>:</w:t>
      </w:r>
      <w:r w:rsidRPr="00E04581">
        <w:rPr>
          <w:color w:val="auto"/>
          <w:lang w:eastAsia="zh-CN"/>
        </w:rPr>
        <w:t>trypsin</w:t>
      </w:r>
      <w:proofErr w:type="spellEnd"/>
      <w:r w:rsidRPr="00E04581">
        <w:rPr>
          <w:color w:val="auto"/>
          <w:lang w:eastAsia="zh-CN"/>
        </w:rPr>
        <w:t xml:space="preserve"> ratio of 50:1 (w/w) and perform the digestion at room temperature for 3 h or overnight.</w:t>
      </w:r>
    </w:p>
    <w:p w14:paraId="6745534D" w14:textId="77777777" w:rsidR="009A4320" w:rsidRPr="00E04581" w:rsidRDefault="009A4320" w:rsidP="001A521D">
      <w:pPr>
        <w:pStyle w:val="ListParagraph"/>
        <w:ind w:left="0"/>
        <w:rPr>
          <w:color w:val="auto"/>
          <w:lang w:eastAsia="zh-CN"/>
        </w:rPr>
      </w:pPr>
    </w:p>
    <w:p w14:paraId="69999992" w14:textId="77777777" w:rsidR="009A4320" w:rsidRPr="00E04581" w:rsidRDefault="009A4320" w:rsidP="001A521D">
      <w:pPr>
        <w:pStyle w:val="ListParagraph"/>
        <w:numPr>
          <w:ilvl w:val="1"/>
          <w:numId w:val="18"/>
        </w:numPr>
        <w:rPr>
          <w:color w:val="auto"/>
          <w:lang w:eastAsia="zh-CN"/>
        </w:rPr>
      </w:pPr>
      <w:r w:rsidRPr="00E04581">
        <w:rPr>
          <w:color w:val="auto"/>
          <w:lang w:eastAsia="zh-CN"/>
        </w:rPr>
        <w:t>Peptide reduction and alkylation</w:t>
      </w:r>
    </w:p>
    <w:p w14:paraId="44A565C2" w14:textId="77777777" w:rsidR="009A4320" w:rsidRPr="00E04581" w:rsidRDefault="009A4320" w:rsidP="001A521D">
      <w:pPr>
        <w:pStyle w:val="ListParagraph"/>
        <w:ind w:left="0"/>
        <w:rPr>
          <w:color w:val="auto"/>
          <w:lang w:eastAsia="zh-CN"/>
        </w:rPr>
      </w:pPr>
    </w:p>
    <w:p w14:paraId="183D96A6" w14:textId="15E25809" w:rsidR="009A4320" w:rsidRPr="00E04581" w:rsidRDefault="009A4320" w:rsidP="001A521D">
      <w:pPr>
        <w:pStyle w:val="ListParagraph"/>
        <w:numPr>
          <w:ilvl w:val="2"/>
          <w:numId w:val="18"/>
        </w:numPr>
        <w:rPr>
          <w:color w:val="auto"/>
          <w:lang w:eastAsia="zh-CN"/>
        </w:rPr>
      </w:pPr>
      <w:r w:rsidRPr="00E04581">
        <w:rPr>
          <w:color w:val="auto"/>
          <w:lang w:eastAsia="zh-CN"/>
        </w:rPr>
        <w:t xml:space="preserve">Add </w:t>
      </w:r>
      <w:r w:rsidR="007B4EDA" w:rsidRPr="00E04581">
        <w:rPr>
          <w:color w:val="auto"/>
          <w:lang w:eastAsia="zh-CN"/>
        </w:rPr>
        <w:t>fresh</w:t>
      </w:r>
      <w:r w:rsidR="00D920B6" w:rsidRPr="00E04581">
        <w:rPr>
          <w:color w:val="auto"/>
          <w:lang w:eastAsia="zh-CN"/>
        </w:rPr>
        <w:t>ly prepared</w:t>
      </w:r>
      <w:r w:rsidRPr="00E04581">
        <w:rPr>
          <w:color w:val="auto"/>
          <w:lang w:eastAsia="zh-CN"/>
        </w:rPr>
        <w:t xml:space="preserve"> dithiothreitol (</w:t>
      </w:r>
      <w:r w:rsidR="0094544A" w:rsidRPr="00E04581">
        <w:rPr>
          <w:color w:val="auto"/>
          <w:lang w:eastAsia="zh-CN"/>
        </w:rPr>
        <w:t>1</w:t>
      </w:r>
      <w:r w:rsidR="00106D18" w:rsidRPr="00E04581">
        <w:rPr>
          <w:color w:val="auto"/>
          <w:lang w:eastAsia="zh-CN"/>
        </w:rPr>
        <w:t xml:space="preserve"> </w:t>
      </w:r>
      <w:r w:rsidR="0094544A" w:rsidRPr="00E04581">
        <w:rPr>
          <w:color w:val="auto"/>
          <w:lang w:eastAsia="zh-CN"/>
        </w:rPr>
        <w:t xml:space="preserve">M </w:t>
      </w:r>
      <w:r w:rsidRPr="00E04581">
        <w:rPr>
          <w:color w:val="auto"/>
          <w:lang w:eastAsia="zh-CN"/>
        </w:rPr>
        <w:t>DTT)</w:t>
      </w:r>
      <w:r w:rsidR="007B4EDA" w:rsidRPr="00E04581">
        <w:rPr>
          <w:color w:val="auto"/>
          <w:lang w:eastAsia="zh-CN"/>
        </w:rPr>
        <w:t xml:space="preserve"> solution</w:t>
      </w:r>
      <w:r w:rsidRPr="00E04581">
        <w:rPr>
          <w:color w:val="auto"/>
          <w:lang w:eastAsia="zh-CN"/>
        </w:rPr>
        <w:t xml:space="preserve"> to </w:t>
      </w:r>
      <w:r w:rsidR="00381752" w:rsidRPr="00E04581">
        <w:rPr>
          <w:color w:val="auto"/>
          <w:lang w:eastAsia="zh-CN"/>
        </w:rPr>
        <w:t xml:space="preserve">a final </w:t>
      </w:r>
      <w:r w:rsidRPr="00E04581">
        <w:rPr>
          <w:color w:val="auto"/>
          <w:lang w:eastAsia="zh-CN"/>
        </w:rPr>
        <w:t xml:space="preserve">1 mM </w:t>
      </w:r>
      <w:r w:rsidR="0094544A" w:rsidRPr="00E04581">
        <w:rPr>
          <w:color w:val="auto"/>
          <w:lang w:eastAsia="zh-CN"/>
        </w:rPr>
        <w:t xml:space="preserve">concentration </w:t>
      </w:r>
      <w:r w:rsidR="00D920B6" w:rsidRPr="00E04581">
        <w:rPr>
          <w:color w:val="auto"/>
          <w:lang w:eastAsia="zh-CN"/>
        </w:rPr>
        <w:t>and incubate</w:t>
      </w:r>
      <w:r w:rsidR="006F59BE" w:rsidRPr="00E04581">
        <w:rPr>
          <w:color w:val="auto"/>
          <w:lang w:eastAsia="zh-CN"/>
        </w:rPr>
        <w:t xml:space="preserve"> for</w:t>
      </w:r>
      <w:r w:rsidR="00D920B6" w:rsidRPr="00E04581">
        <w:rPr>
          <w:color w:val="auto"/>
          <w:lang w:eastAsia="zh-CN"/>
        </w:rPr>
        <w:t xml:space="preserve"> </w:t>
      </w:r>
      <w:r w:rsidR="007125ED" w:rsidRPr="00E04581">
        <w:rPr>
          <w:color w:val="auto"/>
          <w:lang w:eastAsia="zh-CN"/>
        </w:rPr>
        <w:t xml:space="preserve">1 </w:t>
      </w:r>
      <w:r w:rsidRPr="00E04581">
        <w:rPr>
          <w:color w:val="auto"/>
          <w:lang w:eastAsia="zh-CN"/>
        </w:rPr>
        <w:t xml:space="preserve">h </w:t>
      </w:r>
      <w:r w:rsidR="00D920B6" w:rsidRPr="00E04581">
        <w:rPr>
          <w:color w:val="auto"/>
          <w:lang w:eastAsia="zh-CN"/>
        </w:rPr>
        <w:t xml:space="preserve">at room temperature </w:t>
      </w:r>
      <w:r w:rsidRPr="00E04581">
        <w:rPr>
          <w:color w:val="auto"/>
          <w:lang w:eastAsia="zh-CN"/>
        </w:rPr>
        <w:t>to reduce the disulfide bond</w:t>
      </w:r>
      <w:r w:rsidR="008A3ABD" w:rsidRPr="00E04581">
        <w:rPr>
          <w:color w:val="auto"/>
          <w:lang w:eastAsia="zh-CN"/>
        </w:rPr>
        <w:t>s</w:t>
      </w:r>
      <w:r w:rsidRPr="00E04581">
        <w:rPr>
          <w:color w:val="auto"/>
          <w:lang w:eastAsia="zh-CN"/>
        </w:rPr>
        <w:t>.</w:t>
      </w:r>
    </w:p>
    <w:p w14:paraId="0DC9299C" w14:textId="77777777" w:rsidR="009A4320" w:rsidRPr="00E04581" w:rsidRDefault="009A4320" w:rsidP="001A521D">
      <w:pPr>
        <w:pStyle w:val="ListParagraph"/>
        <w:ind w:left="0"/>
        <w:rPr>
          <w:color w:val="auto"/>
          <w:lang w:eastAsia="zh-CN"/>
        </w:rPr>
      </w:pPr>
    </w:p>
    <w:p w14:paraId="794E0E33" w14:textId="11C33C40" w:rsidR="009A4320" w:rsidRPr="00E04581" w:rsidRDefault="009A4320" w:rsidP="001A521D">
      <w:pPr>
        <w:pStyle w:val="ListParagraph"/>
        <w:numPr>
          <w:ilvl w:val="2"/>
          <w:numId w:val="18"/>
        </w:numPr>
        <w:rPr>
          <w:color w:val="auto"/>
          <w:lang w:eastAsia="zh-CN"/>
        </w:rPr>
      </w:pPr>
      <w:r w:rsidRPr="00E04581">
        <w:rPr>
          <w:color w:val="auto"/>
          <w:lang w:eastAsia="zh-CN"/>
        </w:rPr>
        <w:t xml:space="preserve">Add </w:t>
      </w:r>
      <w:r w:rsidR="007B4EDA" w:rsidRPr="00E04581">
        <w:rPr>
          <w:color w:val="auto"/>
          <w:lang w:eastAsia="zh-CN"/>
        </w:rPr>
        <w:t>fresh</w:t>
      </w:r>
      <w:r w:rsidR="00D920B6" w:rsidRPr="00E04581">
        <w:rPr>
          <w:color w:val="auto"/>
          <w:lang w:eastAsia="zh-CN"/>
        </w:rPr>
        <w:t>ly prepared</w:t>
      </w:r>
      <w:r w:rsidRPr="00E04581">
        <w:rPr>
          <w:color w:val="auto"/>
          <w:lang w:eastAsia="zh-CN"/>
        </w:rPr>
        <w:t xml:space="preserve"> iodoacetamide (</w:t>
      </w:r>
      <w:r w:rsidR="0094544A" w:rsidRPr="00E04581">
        <w:rPr>
          <w:color w:val="auto"/>
          <w:lang w:eastAsia="zh-CN"/>
        </w:rPr>
        <w:t>1</w:t>
      </w:r>
      <w:r w:rsidR="00106D18" w:rsidRPr="00E04581">
        <w:rPr>
          <w:color w:val="auto"/>
          <w:lang w:eastAsia="zh-CN"/>
        </w:rPr>
        <w:t xml:space="preserve"> </w:t>
      </w:r>
      <w:r w:rsidR="0094544A" w:rsidRPr="00E04581">
        <w:rPr>
          <w:color w:val="auto"/>
          <w:lang w:eastAsia="zh-CN"/>
        </w:rPr>
        <w:t xml:space="preserve">M </w:t>
      </w:r>
      <w:r w:rsidRPr="00E04581">
        <w:rPr>
          <w:color w:val="auto"/>
          <w:lang w:eastAsia="zh-CN"/>
        </w:rPr>
        <w:t>IAA)</w:t>
      </w:r>
      <w:r w:rsidR="00564CA5" w:rsidRPr="00E04581">
        <w:rPr>
          <w:color w:val="auto"/>
          <w:lang w:eastAsia="zh-CN"/>
        </w:rPr>
        <w:t xml:space="preserve"> solution</w:t>
      </w:r>
      <w:r w:rsidRPr="00E04581">
        <w:rPr>
          <w:color w:val="auto"/>
          <w:lang w:eastAsia="zh-CN"/>
        </w:rPr>
        <w:t xml:space="preserve"> to </w:t>
      </w:r>
      <w:r w:rsidR="00381752" w:rsidRPr="00E04581">
        <w:rPr>
          <w:color w:val="auto"/>
          <w:lang w:eastAsia="zh-CN"/>
        </w:rPr>
        <w:t xml:space="preserve">a final </w:t>
      </w:r>
      <w:r w:rsidRPr="00E04581">
        <w:rPr>
          <w:color w:val="auto"/>
          <w:lang w:eastAsia="zh-CN"/>
        </w:rPr>
        <w:t>10 mM</w:t>
      </w:r>
      <w:r w:rsidR="0094544A" w:rsidRPr="00E04581">
        <w:rPr>
          <w:color w:val="auto"/>
          <w:lang w:eastAsia="zh-CN"/>
        </w:rPr>
        <w:t xml:space="preserve"> concentration</w:t>
      </w:r>
      <w:r w:rsidRPr="00E04581">
        <w:rPr>
          <w:color w:val="auto"/>
          <w:lang w:eastAsia="zh-CN"/>
        </w:rPr>
        <w:t xml:space="preserve"> for 30 min in the dark to alkylate cysteine residues.</w:t>
      </w:r>
    </w:p>
    <w:p w14:paraId="4283B423" w14:textId="77777777" w:rsidR="009A4320" w:rsidRPr="00E04581" w:rsidRDefault="009A4320" w:rsidP="001A521D">
      <w:pPr>
        <w:pStyle w:val="ListParagraph"/>
        <w:ind w:left="0"/>
        <w:rPr>
          <w:color w:val="auto"/>
          <w:lang w:eastAsia="zh-CN"/>
        </w:rPr>
      </w:pPr>
    </w:p>
    <w:p w14:paraId="51A2750F" w14:textId="76BF76EE" w:rsidR="009A4320" w:rsidRPr="00E04581" w:rsidRDefault="009A4320" w:rsidP="001A521D">
      <w:pPr>
        <w:pStyle w:val="ListParagraph"/>
        <w:numPr>
          <w:ilvl w:val="2"/>
          <w:numId w:val="18"/>
        </w:numPr>
        <w:rPr>
          <w:color w:val="auto"/>
          <w:lang w:eastAsia="zh-CN"/>
        </w:rPr>
      </w:pPr>
      <w:r w:rsidRPr="00E04581">
        <w:rPr>
          <w:color w:val="auto"/>
          <w:lang w:eastAsia="zh-CN"/>
        </w:rPr>
        <w:t xml:space="preserve">Quench the unreacted IAA by adding </w:t>
      </w:r>
      <w:r w:rsidR="0094544A" w:rsidRPr="00E04581">
        <w:rPr>
          <w:color w:val="auto"/>
          <w:lang w:eastAsia="zh-CN"/>
        </w:rPr>
        <w:t xml:space="preserve">1M </w:t>
      </w:r>
      <w:r w:rsidRPr="00E04581">
        <w:rPr>
          <w:color w:val="auto"/>
          <w:lang w:eastAsia="zh-CN"/>
        </w:rPr>
        <w:t xml:space="preserve">DTT to </w:t>
      </w:r>
      <w:r w:rsidR="00381752" w:rsidRPr="00E04581">
        <w:rPr>
          <w:color w:val="auto"/>
          <w:lang w:eastAsia="zh-CN"/>
        </w:rPr>
        <w:t xml:space="preserve">a final </w:t>
      </w:r>
      <w:r w:rsidRPr="00E04581">
        <w:rPr>
          <w:color w:val="auto"/>
          <w:lang w:eastAsia="zh-CN"/>
        </w:rPr>
        <w:t xml:space="preserve">30 mM </w:t>
      </w:r>
      <w:r w:rsidR="007125ED" w:rsidRPr="00E04581">
        <w:rPr>
          <w:color w:val="auto"/>
          <w:lang w:eastAsia="zh-CN"/>
        </w:rPr>
        <w:t xml:space="preserve">concentration </w:t>
      </w:r>
      <w:r w:rsidRPr="00E04581">
        <w:rPr>
          <w:color w:val="auto"/>
          <w:lang w:eastAsia="zh-CN"/>
        </w:rPr>
        <w:t>and incubat</w:t>
      </w:r>
      <w:r w:rsidR="00D920B6" w:rsidRPr="00E04581">
        <w:rPr>
          <w:color w:val="auto"/>
          <w:lang w:eastAsia="zh-CN"/>
        </w:rPr>
        <w:t>e</w:t>
      </w:r>
      <w:r w:rsidRPr="00E04581">
        <w:rPr>
          <w:color w:val="auto"/>
          <w:lang w:eastAsia="zh-CN"/>
        </w:rPr>
        <w:t xml:space="preserve"> at room temperature for another 30 min. </w:t>
      </w:r>
    </w:p>
    <w:p w14:paraId="6071B230" w14:textId="77777777" w:rsidR="009A4320" w:rsidRPr="00E04581" w:rsidRDefault="009A4320" w:rsidP="001A521D">
      <w:pPr>
        <w:pStyle w:val="ListParagraph"/>
        <w:ind w:left="0"/>
        <w:rPr>
          <w:color w:val="auto"/>
          <w:lang w:eastAsia="zh-CN"/>
        </w:rPr>
      </w:pPr>
    </w:p>
    <w:p w14:paraId="04CDD14E" w14:textId="166EA151" w:rsidR="009A4320" w:rsidRPr="00E04581" w:rsidRDefault="00F12602" w:rsidP="001A521D">
      <w:pPr>
        <w:pStyle w:val="ListParagraph"/>
        <w:numPr>
          <w:ilvl w:val="1"/>
          <w:numId w:val="18"/>
        </w:numPr>
        <w:rPr>
          <w:color w:val="auto"/>
          <w:lang w:eastAsia="zh-CN"/>
        </w:rPr>
      </w:pPr>
      <w:r w:rsidRPr="00E04581">
        <w:rPr>
          <w:color w:val="auto"/>
          <w:lang w:eastAsia="zh-CN"/>
        </w:rPr>
        <w:t xml:space="preserve">Examine </w:t>
      </w:r>
      <w:r w:rsidR="009A4320" w:rsidRPr="00E04581">
        <w:rPr>
          <w:color w:val="auto"/>
          <w:lang w:eastAsia="zh-CN"/>
        </w:rPr>
        <w:t>the digestion efficiency</w:t>
      </w:r>
    </w:p>
    <w:p w14:paraId="66E34618" w14:textId="77777777" w:rsidR="009A4320" w:rsidRPr="00E04581" w:rsidRDefault="009A4320" w:rsidP="001A521D">
      <w:pPr>
        <w:pStyle w:val="ListParagraph"/>
        <w:ind w:left="0"/>
        <w:rPr>
          <w:color w:val="auto"/>
          <w:lang w:eastAsia="zh-CN"/>
        </w:rPr>
      </w:pPr>
    </w:p>
    <w:p w14:paraId="3804FFBB" w14:textId="5A508628" w:rsidR="009A4320" w:rsidRPr="00E04581" w:rsidRDefault="009A4320" w:rsidP="001A521D">
      <w:pPr>
        <w:pStyle w:val="ListParagraph"/>
        <w:numPr>
          <w:ilvl w:val="2"/>
          <w:numId w:val="18"/>
        </w:numPr>
        <w:rPr>
          <w:color w:val="auto"/>
          <w:lang w:eastAsia="zh-CN"/>
        </w:rPr>
      </w:pPr>
      <w:r w:rsidRPr="00E04581">
        <w:rPr>
          <w:color w:val="auto"/>
          <w:lang w:eastAsia="zh-CN"/>
        </w:rPr>
        <w:t>Take ~1</w:t>
      </w:r>
      <w:r w:rsidR="00106D18" w:rsidRPr="00E04581">
        <w:rPr>
          <w:color w:val="auto"/>
          <w:lang w:eastAsia="zh-CN"/>
        </w:rPr>
        <w:t xml:space="preserve"> </w:t>
      </w:r>
      <w:r w:rsidRPr="00E04581">
        <w:rPr>
          <w:color w:val="auto"/>
          <w:lang w:eastAsia="zh-CN"/>
        </w:rPr>
        <w:t>μg of each sample</w:t>
      </w:r>
      <w:r w:rsidR="00564CA5" w:rsidRPr="00E04581">
        <w:rPr>
          <w:color w:val="auto"/>
          <w:lang w:eastAsia="zh-CN"/>
        </w:rPr>
        <w:t xml:space="preserve"> and d</w:t>
      </w:r>
      <w:r w:rsidRPr="00E04581">
        <w:rPr>
          <w:color w:val="auto"/>
          <w:lang w:eastAsia="zh-CN"/>
        </w:rPr>
        <w:t xml:space="preserve">esalt </w:t>
      </w:r>
      <w:r w:rsidR="0094544A" w:rsidRPr="00E04581">
        <w:rPr>
          <w:color w:val="auto"/>
          <w:lang w:eastAsia="zh-CN"/>
        </w:rPr>
        <w:t>using</w:t>
      </w:r>
      <w:r w:rsidRPr="00E04581">
        <w:rPr>
          <w:color w:val="auto"/>
          <w:lang w:eastAsia="zh-CN"/>
        </w:rPr>
        <w:t xml:space="preserve"> C</w:t>
      </w:r>
      <w:r w:rsidR="0094544A" w:rsidRPr="00E04581">
        <w:rPr>
          <w:color w:val="auto"/>
          <w:lang w:eastAsia="zh-CN"/>
        </w:rPr>
        <w:t xml:space="preserve">18 </w:t>
      </w:r>
      <w:r w:rsidR="00F5096E" w:rsidRPr="00E04581">
        <w:rPr>
          <w:color w:val="auto"/>
          <w:lang w:eastAsia="zh-CN"/>
        </w:rPr>
        <w:t>resin-coated pipette t</w:t>
      </w:r>
      <w:r w:rsidR="0094544A" w:rsidRPr="00E04581">
        <w:rPr>
          <w:color w:val="auto"/>
          <w:lang w:eastAsia="zh-CN"/>
        </w:rPr>
        <w:t>ips</w:t>
      </w:r>
      <w:r w:rsidRPr="00E04581">
        <w:rPr>
          <w:color w:val="auto"/>
          <w:lang w:eastAsia="zh-CN"/>
        </w:rPr>
        <w:t xml:space="preserve"> according to the </w:t>
      </w:r>
      <w:r w:rsidRPr="00E04581">
        <w:rPr>
          <w:color w:val="auto"/>
          <w:lang w:eastAsia="zh-CN"/>
        </w:rPr>
        <w:lastRenderedPageBreak/>
        <w:t xml:space="preserve">manufacturer's protocol. </w:t>
      </w:r>
    </w:p>
    <w:p w14:paraId="32D369D3" w14:textId="77777777" w:rsidR="009A4320" w:rsidRPr="00E04581" w:rsidRDefault="009A4320" w:rsidP="001A521D">
      <w:pPr>
        <w:pStyle w:val="ListParagraph"/>
        <w:ind w:left="0"/>
        <w:rPr>
          <w:color w:val="auto"/>
          <w:lang w:eastAsia="zh-CN"/>
        </w:rPr>
      </w:pPr>
    </w:p>
    <w:p w14:paraId="738F82AA" w14:textId="48C47C35" w:rsidR="009A4320" w:rsidRPr="00E04581" w:rsidRDefault="009A4320" w:rsidP="001A521D">
      <w:pPr>
        <w:pStyle w:val="ListParagraph"/>
        <w:numPr>
          <w:ilvl w:val="2"/>
          <w:numId w:val="18"/>
        </w:numPr>
        <w:rPr>
          <w:color w:val="auto"/>
          <w:lang w:eastAsia="zh-CN"/>
        </w:rPr>
      </w:pPr>
      <w:r w:rsidRPr="00E04581">
        <w:rPr>
          <w:color w:val="auto"/>
          <w:lang w:eastAsia="zh-CN"/>
        </w:rPr>
        <w:t xml:space="preserve">Analyze each sample by </w:t>
      </w:r>
      <w:r w:rsidR="000E360B" w:rsidRPr="00E04581">
        <w:rPr>
          <w:color w:val="auto"/>
          <w:lang w:eastAsia="zh-CN"/>
        </w:rPr>
        <w:t xml:space="preserve">a </w:t>
      </w:r>
      <w:r w:rsidR="00B77361" w:rsidRPr="00E04581">
        <w:rPr>
          <w:color w:val="auto"/>
          <w:lang w:eastAsia="zh-CN"/>
        </w:rPr>
        <w:t xml:space="preserve">short gradient </w:t>
      </w:r>
      <w:r w:rsidRPr="00E04581">
        <w:rPr>
          <w:color w:val="auto"/>
          <w:lang w:eastAsia="zh-CN"/>
        </w:rPr>
        <w:t>LC-MS/MS</w:t>
      </w:r>
      <w:r w:rsidR="000E360B" w:rsidRPr="00E04581">
        <w:rPr>
          <w:color w:val="auto"/>
          <w:lang w:eastAsia="zh-CN"/>
        </w:rPr>
        <w:t xml:space="preserve"> run</w:t>
      </w:r>
      <w:r w:rsidRPr="00E04581">
        <w:rPr>
          <w:color w:val="auto"/>
          <w:lang w:eastAsia="zh-CN"/>
        </w:rPr>
        <w:t xml:space="preserve"> (see more details in step</w:t>
      </w:r>
      <w:r w:rsidRPr="00E04581">
        <w:rPr>
          <w:color w:val="C00000"/>
          <w:lang w:eastAsia="zh-CN"/>
        </w:rPr>
        <w:t xml:space="preserve"> </w:t>
      </w:r>
      <w:r w:rsidRPr="00E04581">
        <w:rPr>
          <w:color w:val="000000" w:themeColor="text1"/>
          <w:lang w:eastAsia="zh-CN"/>
        </w:rPr>
        <w:t>5)</w:t>
      </w:r>
      <w:r w:rsidRPr="00E04581">
        <w:rPr>
          <w:color w:val="auto"/>
          <w:lang w:eastAsia="zh-CN"/>
        </w:rPr>
        <w:t>.</w:t>
      </w:r>
    </w:p>
    <w:p w14:paraId="6394AABE" w14:textId="77777777" w:rsidR="009A4320" w:rsidRPr="00E04581" w:rsidRDefault="009A4320" w:rsidP="001A521D">
      <w:pPr>
        <w:pStyle w:val="ListParagraph"/>
        <w:ind w:left="0"/>
        <w:rPr>
          <w:color w:val="auto"/>
          <w:lang w:eastAsia="zh-CN"/>
        </w:rPr>
      </w:pPr>
    </w:p>
    <w:p w14:paraId="596725F2" w14:textId="071E6C91" w:rsidR="009A4320" w:rsidRPr="00E04581" w:rsidRDefault="009A4320" w:rsidP="001A521D">
      <w:pPr>
        <w:pStyle w:val="ListParagraph"/>
        <w:numPr>
          <w:ilvl w:val="2"/>
          <w:numId w:val="18"/>
        </w:numPr>
        <w:rPr>
          <w:color w:val="auto"/>
          <w:lang w:eastAsia="zh-CN"/>
        </w:rPr>
      </w:pPr>
      <w:r w:rsidRPr="00E04581">
        <w:rPr>
          <w:color w:val="auto"/>
          <w:lang w:eastAsia="zh-CN"/>
        </w:rPr>
        <w:t xml:space="preserve">Perform a database search for MS raw data (see more details in step </w:t>
      </w:r>
      <w:r w:rsidRPr="00E04581">
        <w:rPr>
          <w:color w:val="000000" w:themeColor="text1"/>
          <w:lang w:eastAsia="zh-CN"/>
        </w:rPr>
        <w:t>6</w:t>
      </w:r>
      <w:r w:rsidRPr="00E04581">
        <w:rPr>
          <w:color w:val="auto"/>
          <w:lang w:eastAsia="zh-CN"/>
        </w:rPr>
        <w:t xml:space="preserve">). Calculate the </w:t>
      </w:r>
      <w:r w:rsidR="00FF342A" w:rsidRPr="00E04581">
        <w:rPr>
          <w:color w:val="auto"/>
          <w:lang w:eastAsia="zh-CN"/>
        </w:rPr>
        <w:t xml:space="preserve">percentage of identified peptides with at least one trypsin </w:t>
      </w:r>
      <w:proofErr w:type="spellStart"/>
      <w:r w:rsidRPr="00E04581">
        <w:rPr>
          <w:color w:val="auto"/>
          <w:lang w:eastAsia="zh-CN"/>
        </w:rPr>
        <w:t>miscleavage</w:t>
      </w:r>
      <w:proofErr w:type="spellEnd"/>
      <w:r w:rsidRPr="00E04581">
        <w:rPr>
          <w:color w:val="auto"/>
          <w:lang w:eastAsia="zh-CN"/>
        </w:rPr>
        <w:t xml:space="preserve"> </w:t>
      </w:r>
      <w:r w:rsidR="00FF342A" w:rsidRPr="00E04581">
        <w:rPr>
          <w:color w:val="auto"/>
          <w:lang w:eastAsia="zh-CN"/>
        </w:rPr>
        <w:t>site</w:t>
      </w:r>
      <w:r w:rsidRPr="00E04581">
        <w:rPr>
          <w:color w:val="auto"/>
          <w:lang w:eastAsia="zh-CN"/>
        </w:rPr>
        <w:t>.</w:t>
      </w:r>
      <w:r w:rsidR="00120A34" w:rsidRPr="00E04581">
        <w:rPr>
          <w:color w:val="auto"/>
          <w:lang w:eastAsia="zh-CN"/>
        </w:rPr>
        <w:t xml:space="preserve"> The percentage is usually below 15%.</w:t>
      </w:r>
    </w:p>
    <w:p w14:paraId="1B9BBA26" w14:textId="77777777" w:rsidR="009A4320" w:rsidRPr="00E04581" w:rsidRDefault="009A4320" w:rsidP="001A521D">
      <w:pPr>
        <w:pStyle w:val="ListParagraph"/>
        <w:ind w:left="0"/>
        <w:rPr>
          <w:color w:val="auto"/>
          <w:lang w:eastAsia="zh-CN"/>
        </w:rPr>
      </w:pPr>
    </w:p>
    <w:p w14:paraId="40411241" w14:textId="6A78D60B" w:rsidR="009A4320" w:rsidRPr="00E04581" w:rsidRDefault="009A4320" w:rsidP="001A521D">
      <w:pPr>
        <w:pStyle w:val="ListParagraph"/>
        <w:numPr>
          <w:ilvl w:val="2"/>
          <w:numId w:val="18"/>
        </w:numPr>
        <w:rPr>
          <w:color w:val="auto"/>
          <w:lang w:eastAsia="zh-CN"/>
        </w:rPr>
      </w:pPr>
      <w:r w:rsidRPr="00E04581">
        <w:rPr>
          <w:color w:val="auto"/>
          <w:lang w:eastAsia="zh-CN"/>
        </w:rPr>
        <w:t xml:space="preserve">If the </w:t>
      </w:r>
      <w:r w:rsidR="00120A34" w:rsidRPr="00E04581">
        <w:rPr>
          <w:color w:val="auto"/>
          <w:lang w:eastAsia="zh-CN"/>
        </w:rPr>
        <w:t xml:space="preserve">percentage </w:t>
      </w:r>
      <w:r w:rsidRPr="00E04581">
        <w:rPr>
          <w:color w:val="auto"/>
          <w:lang w:eastAsia="zh-CN"/>
        </w:rPr>
        <w:t xml:space="preserve">is </w:t>
      </w:r>
      <w:r w:rsidR="00120A34" w:rsidRPr="00E04581">
        <w:rPr>
          <w:color w:val="auto"/>
          <w:lang w:eastAsia="zh-CN"/>
        </w:rPr>
        <w:t xml:space="preserve">larger than </w:t>
      </w:r>
      <w:r w:rsidRPr="00E04581">
        <w:rPr>
          <w:color w:val="auto"/>
          <w:lang w:eastAsia="zh-CN"/>
        </w:rPr>
        <w:t>1</w:t>
      </w:r>
      <w:r w:rsidR="00316CDD" w:rsidRPr="00E04581">
        <w:rPr>
          <w:color w:val="auto"/>
          <w:lang w:eastAsia="zh-CN"/>
        </w:rPr>
        <w:t>5</w:t>
      </w:r>
      <w:r w:rsidRPr="00E04581">
        <w:rPr>
          <w:color w:val="auto"/>
          <w:lang w:eastAsia="zh-CN"/>
        </w:rPr>
        <w:t xml:space="preserve">%, </w:t>
      </w:r>
      <w:r w:rsidR="009A3C4A" w:rsidRPr="00E04581">
        <w:rPr>
          <w:color w:val="auto"/>
          <w:lang w:eastAsia="zh-CN"/>
        </w:rPr>
        <w:t>add additional</w:t>
      </w:r>
      <w:r w:rsidRPr="00E04581">
        <w:rPr>
          <w:color w:val="auto"/>
          <w:lang w:eastAsia="zh-CN"/>
        </w:rPr>
        <w:t xml:space="preserve"> trypsin to the sample</w:t>
      </w:r>
      <w:r w:rsidR="00120A34" w:rsidRPr="00E04581">
        <w:rPr>
          <w:color w:val="auto"/>
          <w:lang w:eastAsia="zh-CN"/>
        </w:rPr>
        <w:t>s</w:t>
      </w:r>
      <w:r w:rsidRPr="00E04581">
        <w:rPr>
          <w:color w:val="auto"/>
          <w:lang w:eastAsia="zh-CN"/>
        </w:rPr>
        <w:t xml:space="preserve"> to </w:t>
      </w:r>
      <w:r w:rsidR="00B77361" w:rsidRPr="00E04581">
        <w:rPr>
          <w:color w:val="auto"/>
          <w:lang w:eastAsia="zh-CN"/>
        </w:rPr>
        <w:t xml:space="preserve">repeat </w:t>
      </w:r>
      <w:r w:rsidRPr="00E04581">
        <w:rPr>
          <w:color w:val="auto"/>
          <w:lang w:eastAsia="zh-CN"/>
        </w:rPr>
        <w:t>the digestion.</w:t>
      </w:r>
    </w:p>
    <w:p w14:paraId="1B662846" w14:textId="77777777" w:rsidR="009A4320" w:rsidRPr="00E04581" w:rsidRDefault="009A4320" w:rsidP="001A521D">
      <w:pPr>
        <w:pStyle w:val="ListParagraph"/>
        <w:ind w:left="0"/>
        <w:rPr>
          <w:color w:val="auto"/>
          <w:lang w:eastAsia="zh-CN"/>
        </w:rPr>
      </w:pPr>
    </w:p>
    <w:p w14:paraId="3923C50B" w14:textId="0EC1521C" w:rsidR="009A4320" w:rsidRPr="00E04581" w:rsidRDefault="003F7870" w:rsidP="001A521D">
      <w:pPr>
        <w:pStyle w:val="ListParagraph"/>
        <w:numPr>
          <w:ilvl w:val="2"/>
          <w:numId w:val="18"/>
        </w:numPr>
        <w:rPr>
          <w:color w:val="auto"/>
          <w:lang w:eastAsia="zh-CN"/>
        </w:rPr>
      </w:pPr>
      <w:r w:rsidRPr="00E04581">
        <w:rPr>
          <w:color w:val="auto"/>
          <w:lang w:eastAsia="zh-CN"/>
        </w:rPr>
        <w:t>After digestion, a</w:t>
      </w:r>
      <w:r w:rsidR="009A4320" w:rsidRPr="00E04581">
        <w:rPr>
          <w:color w:val="auto"/>
          <w:lang w:eastAsia="zh-CN"/>
        </w:rPr>
        <w:t xml:space="preserve">cidify the samples by adding TFA to 0.5% (v/v). Check the pH by a pH strip to ensure the pH is </w:t>
      </w:r>
      <w:r w:rsidR="00BC3BF9" w:rsidRPr="00E04581">
        <w:rPr>
          <w:color w:val="auto"/>
          <w:lang w:eastAsia="zh-CN"/>
        </w:rPr>
        <w:t xml:space="preserve">less </w:t>
      </w:r>
      <w:r w:rsidR="009A4320" w:rsidRPr="00E04581">
        <w:rPr>
          <w:color w:val="auto"/>
          <w:lang w:eastAsia="zh-CN"/>
        </w:rPr>
        <w:t>than 3.</w:t>
      </w:r>
    </w:p>
    <w:p w14:paraId="2C4B1901" w14:textId="77777777" w:rsidR="009A4320" w:rsidRPr="00E04581" w:rsidRDefault="009A4320" w:rsidP="001A521D">
      <w:pPr>
        <w:pStyle w:val="ListParagraph"/>
        <w:ind w:left="0"/>
        <w:rPr>
          <w:color w:val="auto"/>
          <w:lang w:eastAsia="zh-CN"/>
        </w:rPr>
      </w:pPr>
    </w:p>
    <w:p w14:paraId="580B0551" w14:textId="09859D1A" w:rsidR="009A4320" w:rsidRPr="00E04581" w:rsidRDefault="009A4320" w:rsidP="001A521D">
      <w:pPr>
        <w:pStyle w:val="ListParagraph"/>
        <w:numPr>
          <w:ilvl w:val="1"/>
          <w:numId w:val="18"/>
        </w:numPr>
        <w:rPr>
          <w:color w:val="auto"/>
          <w:lang w:eastAsia="zh-CN"/>
        </w:rPr>
      </w:pPr>
      <w:r w:rsidRPr="00E04581">
        <w:rPr>
          <w:color w:val="auto"/>
          <w:lang w:eastAsia="zh-CN"/>
        </w:rPr>
        <w:t>Peptide desalting</w:t>
      </w:r>
    </w:p>
    <w:p w14:paraId="39D7D8FB" w14:textId="77777777" w:rsidR="009A4320" w:rsidRPr="00E04581" w:rsidRDefault="009A4320" w:rsidP="001A521D">
      <w:pPr>
        <w:rPr>
          <w:color w:val="auto"/>
          <w:lang w:eastAsia="zh-CN"/>
        </w:rPr>
      </w:pPr>
    </w:p>
    <w:p w14:paraId="28ABE5E2" w14:textId="7A09CA54" w:rsidR="009A4320" w:rsidRPr="00E04581" w:rsidRDefault="009A4320" w:rsidP="001A521D">
      <w:pPr>
        <w:pStyle w:val="ListParagraph"/>
        <w:numPr>
          <w:ilvl w:val="2"/>
          <w:numId w:val="18"/>
        </w:numPr>
        <w:rPr>
          <w:color w:val="auto"/>
          <w:lang w:eastAsia="zh-CN"/>
        </w:rPr>
      </w:pPr>
      <w:r w:rsidRPr="00E04581">
        <w:rPr>
          <w:color w:val="auto"/>
          <w:lang w:eastAsia="zh-CN"/>
        </w:rPr>
        <w:t xml:space="preserve">Centrifuge the acidified peptides at 21,000 </w:t>
      </w:r>
      <w:r w:rsidR="00593629" w:rsidRPr="00593629">
        <w:rPr>
          <w:i/>
          <w:iCs/>
          <w:color w:val="auto"/>
          <w:lang w:eastAsia="zh-CN"/>
        </w:rPr>
        <w:t>x</w:t>
      </w:r>
      <w:r w:rsidRPr="00593629">
        <w:rPr>
          <w:i/>
          <w:iCs/>
          <w:color w:val="auto"/>
          <w:lang w:eastAsia="zh-CN"/>
        </w:rPr>
        <w:t xml:space="preserve"> g</w:t>
      </w:r>
      <w:r w:rsidRPr="00E04581">
        <w:rPr>
          <w:color w:val="auto"/>
          <w:lang w:eastAsia="zh-CN"/>
        </w:rPr>
        <w:t xml:space="preserve"> for 10 min. Transfer the supernatants to a new tube.</w:t>
      </w:r>
    </w:p>
    <w:p w14:paraId="659EDAA1" w14:textId="77777777" w:rsidR="009A4320" w:rsidRPr="00E04581" w:rsidRDefault="009A4320" w:rsidP="001A521D">
      <w:pPr>
        <w:pStyle w:val="ListParagraph"/>
        <w:ind w:left="0"/>
        <w:rPr>
          <w:color w:val="auto"/>
          <w:lang w:eastAsia="zh-CN"/>
        </w:rPr>
      </w:pPr>
    </w:p>
    <w:p w14:paraId="1A362FED" w14:textId="230024A1" w:rsidR="009A4320" w:rsidRPr="00E04581" w:rsidRDefault="009A4320" w:rsidP="001A521D">
      <w:pPr>
        <w:pStyle w:val="ListParagraph"/>
        <w:numPr>
          <w:ilvl w:val="2"/>
          <w:numId w:val="18"/>
        </w:numPr>
        <w:rPr>
          <w:color w:val="auto"/>
          <w:lang w:eastAsia="zh-CN"/>
        </w:rPr>
      </w:pPr>
      <w:r w:rsidRPr="00E04581">
        <w:rPr>
          <w:color w:val="auto"/>
          <w:lang w:eastAsia="zh-CN"/>
        </w:rPr>
        <w:t xml:space="preserve">Wash C18 desalting columns </w:t>
      </w:r>
      <w:r w:rsidR="00B50134" w:rsidRPr="00E04581">
        <w:rPr>
          <w:color w:val="auto"/>
          <w:lang w:eastAsia="zh-CN"/>
        </w:rPr>
        <w:t>(</w:t>
      </w:r>
      <w:r w:rsidR="00962E85" w:rsidRPr="00E04581">
        <w:rPr>
          <w:color w:val="auto"/>
          <w:lang w:eastAsia="zh-CN"/>
        </w:rPr>
        <w:t>~</w:t>
      </w:r>
      <w:r w:rsidR="001D4328" w:rsidRPr="00E04581">
        <w:rPr>
          <w:color w:val="auto"/>
          <w:lang w:eastAsia="zh-CN"/>
        </w:rPr>
        <w:t>25</w:t>
      </w:r>
      <w:r w:rsidR="00962E85" w:rsidRPr="00E04581">
        <w:rPr>
          <w:color w:val="auto"/>
          <w:lang w:eastAsia="zh-CN"/>
        </w:rPr>
        <w:t xml:space="preserve"> μL resin</w:t>
      </w:r>
      <w:r w:rsidR="00B50134" w:rsidRPr="00E04581">
        <w:rPr>
          <w:color w:val="auto"/>
          <w:lang w:eastAsia="zh-CN"/>
        </w:rPr>
        <w:t xml:space="preserve">) </w:t>
      </w:r>
      <w:r w:rsidR="00645EA9" w:rsidRPr="00E04581">
        <w:rPr>
          <w:color w:val="auto"/>
          <w:lang w:eastAsia="zh-CN"/>
        </w:rPr>
        <w:t xml:space="preserve">twice </w:t>
      </w:r>
      <w:r w:rsidRPr="00E04581">
        <w:rPr>
          <w:color w:val="auto"/>
          <w:lang w:eastAsia="zh-CN"/>
        </w:rPr>
        <w:t>with</w:t>
      </w:r>
      <w:r w:rsidRPr="00E04581">
        <w:t xml:space="preserve"> </w:t>
      </w:r>
      <w:r w:rsidRPr="00E04581">
        <w:rPr>
          <w:color w:val="auto"/>
          <w:lang w:eastAsia="zh-CN"/>
        </w:rPr>
        <w:t xml:space="preserve">250 μL of </w:t>
      </w:r>
      <w:r w:rsidRPr="00E04581">
        <w:t xml:space="preserve">100% </w:t>
      </w:r>
      <w:r w:rsidRPr="00E04581">
        <w:rPr>
          <w:color w:val="auto"/>
          <w:lang w:eastAsia="zh-CN"/>
        </w:rPr>
        <w:t xml:space="preserve">methanol by centrifuging at 500 </w:t>
      </w:r>
      <w:r w:rsidR="00593629" w:rsidRPr="00593629">
        <w:rPr>
          <w:i/>
          <w:iCs/>
          <w:color w:val="auto"/>
          <w:lang w:eastAsia="zh-CN"/>
        </w:rPr>
        <w:t>x</w:t>
      </w:r>
      <w:r w:rsidRPr="00593629">
        <w:rPr>
          <w:i/>
          <w:iCs/>
          <w:color w:val="auto"/>
          <w:lang w:eastAsia="zh-CN"/>
        </w:rPr>
        <w:t xml:space="preserve"> g </w:t>
      </w:r>
      <w:r w:rsidRPr="00E04581">
        <w:rPr>
          <w:color w:val="auto"/>
          <w:lang w:eastAsia="zh-CN"/>
        </w:rPr>
        <w:t>for 30 s.</w:t>
      </w:r>
    </w:p>
    <w:p w14:paraId="2BD95DFB" w14:textId="77777777" w:rsidR="009A4320" w:rsidRPr="00E04581" w:rsidRDefault="009A4320" w:rsidP="001A521D">
      <w:pPr>
        <w:pStyle w:val="ListParagraph"/>
        <w:ind w:left="0"/>
        <w:rPr>
          <w:color w:val="auto"/>
          <w:lang w:eastAsia="zh-CN"/>
        </w:rPr>
      </w:pPr>
    </w:p>
    <w:p w14:paraId="4CF73994" w14:textId="2DBED9FD" w:rsidR="009A4320" w:rsidRPr="00E04581" w:rsidRDefault="00593629" w:rsidP="001A521D">
      <w:pPr>
        <w:pStyle w:val="ListParagraph"/>
        <w:ind w:left="0"/>
        <w:rPr>
          <w:color w:val="auto"/>
          <w:lang w:eastAsia="zh-CN"/>
        </w:rPr>
      </w:pPr>
      <w:r w:rsidRPr="00E04581">
        <w:rPr>
          <w:color w:val="auto"/>
          <w:lang w:eastAsia="zh-CN"/>
        </w:rPr>
        <w:t xml:space="preserve">NOTE: </w:t>
      </w:r>
      <w:r w:rsidR="009A4320" w:rsidRPr="00E04581">
        <w:rPr>
          <w:color w:val="auto"/>
          <w:lang w:eastAsia="zh-CN"/>
        </w:rPr>
        <w:t xml:space="preserve">To reduce the loss of peptides during the desalting process, choose desalting </w:t>
      </w:r>
      <w:r w:rsidR="003F7870" w:rsidRPr="00E04581">
        <w:rPr>
          <w:color w:val="auto"/>
          <w:lang w:eastAsia="zh-CN"/>
        </w:rPr>
        <w:t>column</w:t>
      </w:r>
      <w:r w:rsidR="008314F7" w:rsidRPr="00E04581">
        <w:rPr>
          <w:color w:val="auto"/>
          <w:lang w:eastAsia="zh-CN"/>
        </w:rPr>
        <w:t>s</w:t>
      </w:r>
      <w:r w:rsidR="003F7870" w:rsidRPr="00E04581">
        <w:rPr>
          <w:color w:val="auto"/>
          <w:lang w:eastAsia="zh-CN"/>
        </w:rPr>
        <w:t xml:space="preserve"> </w:t>
      </w:r>
      <w:r w:rsidR="008314F7" w:rsidRPr="00E04581">
        <w:rPr>
          <w:color w:val="auto"/>
          <w:lang w:eastAsia="zh-CN"/>
        </w:rPr>
        <w:t xml:space="preserve">with binding capacity </w:t>
      </w:r>
      <w:r w:rsidR="009A4320" w:rsidRPr="00E04581">
        <w:rPr>
          <w:color w:val="auto"/>
          <w:lang w:eastAsia="zh-CN"/>
        </w:rPr>
        <w:t>match</w:t>
      </w:r>
      <w:r w:rsidR="00F5096E" w:rsidRPr="00E04581">
        <w:rPr>
          <w:color w:val="auto"/>
          <w:lang w:eastAsia="zh-CN"/>
        </w:rPr>
        <w:t>ing</w:t>
      </w:r>
      <w:r w:rsidR="009A4320" w:rsidRPr="00E04581">
        <w:rPr>
          <w:color w:val="auto"/>
          <w:lang w:eastAsia="zh-CN"/>
        </w:rPr>
        <w:t xml:space="preserve"> the amount of </w:t>
      </w:r>
      <w:r w:rsidR="003F7870" w:rsidRPr="00E04581">
        <w:rPr>
          <w:color w:val="auto"/>
          <w:lang w:eastAsia="zh-CN"/>
        </w:rPr>
        <w:t>input</w:t>
      </w:r>
      <w:r w:rsidR="009A4320" w:rsidRPr="00E04581">
        <w:rPr>
          <w:color w:val="auto"/>
          <w:lang w:eastAsia="zh-CN"/>
        </w:rPr>
        <w:t>.</w:t>
      </w:r>
    </w:p>
    <w:p w14:paraId="4368C2F9" w14:textId="77777777" w:rsidR="009A4320" w:rsidRPr="00E04581" w:rsidRDefault="009A4320" w:rsidP="001A521D">
      <w:pPr>
        <w:pStyle w:val="ListParagraph"/>
        <w:ind w:left="0"/>
        <w:rPr>
          <w:color w:val="auto"/>
          <w:lang w:eastAsia="zh-CN"/>
        </w:rPr>
      </w:pPr>
    </w:p>
    <w:p w14:paraId="250CACFD" w14:textId="05A3C65A" w:rsidR="009A4320" w:rsidRPr="00E04581" w:rsidRDefault="009A4320" w:rsidP="001A521D">
      <w:pPr>
        <w:pStyle w:val="ListParagraph"/>
        <w:numPr>
          <w:ilvl w:val="2"/>
          <w:numId w:val="18"/>
        </w:numPr>
        <w:rPr>
          <w:color w:val="auto"/>
          <w:lang w:eastAsia="zh-CN"/>
        </w:rPr>
      </w:pPr>
      <w:r w:rsidRPr="00E04581">
        <w:rPr>
          <w:color w:val="auto"/>
          <w:lang w:eastAsia="zh-CN"/>
        </w:rPr>
        <w:t xml:space="preserve"> Wash the columns </w:t>
      </w:r>
      <w:r w:rsidR="00645EA9" w:rsidRPr="00E04581">
        <w:rPr>
          <w:color w:val="auto"/>
          <w:lang w:eastAsia="zh-CN"/>
        </w:rPr>
        <w:t>twice</w:t>
      </w:r>
      <w:r w:rsidRPr="00E04581">
        <w:rPr>
          <w:color w:val="auto"/>
          <w:lang w:eastAsia="zh-CN"/>
        </w:rPr>
        <w:t xml:space="preserve"> using 250 μL of elution buffer (60% ACN, 0.1% TFA) by centrifuging at 500</w:t>
      </w:r>
      <w:r w:rsidRPr="00593629">
        <w:rPr>
          <w:i/>
          <w:iCs/>
          <w:color w:val="auto"/>
          <w:lang w:eastAsia="zh-CN"/>
        </w:rPr>
        <w:t xml:space="preserve"> </w:t>
      </w:r>
      <w:r w:rsidR="00593629" w:rsidRPr="00593629">
        <w:rPr>
          <w:i/>
          <w:iCs/>
          <w:color w:val="auto"/>
          <w:lang w:eastAsia="zh-CN"/>
        </w:rPr>
        <w:t>x</w:t>
      </w:r>
      <w:r w:rsidRPr="00593629">
        <w:rPr>
          <w:i/>
          <w:iCs/>
          <w:color w:val="auto"/>
          <w:lang w:eastAsia="zh-CN"/>
        </w:rPr>
        <w:t xml:space="preserve"> g</w:t>
      </w:r>
      <w:r w:rsidRPr="00E04581">
        <w:rPr>
          <w:color w:val="auto"/>
          <w:lang w:eastAsia="zh-CN"/>
        </w:rPr>
        <w:t xml:space="preserve"> for 30 s.</w:t>
      </w:r>
    </w:p>
    <w:p w14:paraId="72553A47" w14:textId="77777777" w:rsidR="009A4320" w:rsidRPr="00E04581" w:rsidRDefault="009A4320" w:rsidP="001A521D">
      <w:pPr>
        <w:pStyle w:val="ListParagraph"/>
        <w:ind w:left="0"/>
        <w:rPr>
          <w:color w:val="auto"/>
          <w:lang w:eastAsia="zh-CN"/>
        </w:rPr>
      </w:pPr>
    </w:p>
    <w:p w14:paraId="4AA9A3DD" w14:textId="307EC0C7" w:rsidR="009A4320" w:rsidRPr="00E04581" w:rsidRDefault="00645EA9" w:rsidP="001A521D">
      <w:pPr>
        <w:pStyle w:val="ListParagraph"/>
        <w:numPr>
          <w:ilvl w:val="2"/>
          <w:numId w:val="18"/>
        </w:numPr>
        <w:rPr>
          <w:color w:val="auto"/>
          <w:lang w:eastAsia="zh-CN"/>
        </w:rPr>
      </w:pPr>
      <w:r w:rsidRPr="00E04581">
        <w:rPr>
          <w:color w:val="auto"/>
          <w:lang w:eastAsia="zh-CN"/>
        </w:rPr>
        <w:t>Equilibrate the columns</w:t>
      </w:r>
      <w:r w:rsidR="009A4320" w:rsidRPr="00E04581">
        <w:rPr>
          <w:color w:val="auto"/>
          <w:lang w:eastAsia="zh-CN"/>
        </w:rPr>
        <w:t xml:space="preserve"> with 250 μL of equilibration and wash buffer (0.1% TFA) by centrifuging at 500 </w:t>
      </w:r>
      <w:r w:rsidR="00593629" w:rsidRPr="00593629">
        <w:rPr>
          <w:i/>
          <w:iCs/>
          <w:color w:val="auto"/>
          <w:lang w:eastAsia="zh-CN"/>
        </w:rPr>
        <w:t>x</w:t>
      </w:r>
      <w:r w:rsidR="009A4320" w:rsidRPr="00593629">
        <w:rPr>
          <w:i/>
          <w:iCs/>
          <w:color w:val="auto"/>
          <w:lang w:eastAsia="zh-CN"/>
        </w:rPr>
        <w:t xml:space="preserve"> g </w:t>
      </w:r>
      <w:r w:rsidR="009A4320" w:rsidRPr="00E04581">
        <w:rPr>
          <w:color w:val="auto"/>
          <w:lang w:eastAsia="zh-CN"/>
        </w:rPr>
        <w:t>for 30 s.</w:t>
      </w:r>
    </w:p>
    <w:p w14:paraId="690028AE" w14:textId="77777777" w:rsidR="009A4320" w:rsidRPr="00E04581" w:rsidRDefault="009A4320" w:rsidP="001A521D">
      <w:pPr>
        <w:pStyle w:val="ListParagraph"/>
        <w:ind w:left="0"/>
      </w:pPr>
    </w:p>
    <w:p w14:paraId="46257B6B" w14:textId="4724E5A4" w:rsidR="009A4320" w:rsidRPr="00E04581" w:rsidRDefault="009A4320" w:rsidP="001A521D">
      <w:pPr>
        <w:pStyle w:val="ListParagraph"/>
        <w:numPr>
          <w:ilvl w:val="2"/>
          <w:numId w:val="18"/>
        </w:numPr>
        <w:rPr>
          <w:color w:val="auto"/>
          <w:lang w:eastAsia="zh-CN"/>
        </w:rPr>
      </w:pPr>
      <w:r w:rsidRPr="00E04581">
        <w:t xml:space="preserve">Load samples on </w:t>
      </w:r>
      <w:r w:rsidRPr="00E04581">
        <w:rPr>
          <w:color w:val="auto"/>
          <w:lang w:eastAsia="zh-CN"/>
        </w:rPr>
        <w:t>the pre-equilibrated columns</w:t>
      </w:r>
      <w:r w:rsidR="00302128">
        <w:rPr>
          <w:color w:val="auto"/>
          <w:lang w:eastAsia="zh-CN"/>
        </w:rPr>
        <w:t xml:space="preserve">. Let the </w:t>
      </w:r>
      <w:r w:rsidRPr="00E04581">
        <w:t>samples</w:t>
      </w:r>
      <w:r w:rsidR="00302128">
        <w:t xml:space="preserve"> bind</w:t>
      </w:r>
      <w:r w:rsidRPr="00E04581">
        <w:t xml:space="preserve"> to columns </w:t>
      </w:r>
      <w:r w:rsidR="00302128">
        <w:t xml:space="preserve">by </w:t>
      </w:r>
      <w:r w:rsidRPr="00E04581">
        <w:rPr>
          <w:color w:val="auto"/>
          <w:lang w:eastAsia="zh-CN"/>
        </w:rPr>
        <w:t xml:space="preserve">spinning at 100 </w:t>
      </w:r>
      <w:r w:rsidR="00593629" w:rsidRPr="00593629">
        <w:rPr>
          <w:i/>
          <w:iCs/>
          <w:color w:val="auto"/>
          <w:lang w:eastAsia="zh-CN"/>
        </w:rPr>
        <w:t>x</w:t>
      </w:r>
      <w:r w:rsidRPr="00593629">
        <w:rPr>
          <w:i/>
          <w:iCs/>
          <w:color w:val="auto"/>
          <w:lang w:eastAsia="zh-CN"/>
        </w:rPr>
        <w:t xml:space="preserve"> g</w:t>
      </w:r>
      <w:r w:rsidRPr="00E04581">
        <w:rPr>
          <w:color w:val="auto"/>
          <w:lang w:eastAsia="zh-CN"/>
        </w:rPr>
        <w:t xml:space="preserve"> for </w:t>
      </w:r>
      <w:r w:rsidR="00645EA9" w:rsidRPr="00E04581">
        <w:rPr>
          <w:color w:val="auto"/>
          <w:lang w:eastAsia="zh-CN"/>
        </w:rPr>
        <w:t>6</w:t>
      </w:r>
      <w:r w:rsidRPr="00E04581">
        <w:rPr>
          <w:color w:val="auto"/>
          <w:lang w:eastAsia="zh-CN"/>
        </w:rPr>
        <w:t xml:space="preserve"> min. </w:t>
      </w:r>
      <w:r w:rsidRPr="00E04581">
        <w:t xml:space="preserve">Ensure </w:t>
      </w:r>
      <w:r w:rsidR="00F5096E" w:rsidRPr="00E04581">
        <w:t xml:space="preserve">that </w:t>
      </w:r>
      <w:r w:rsidRPr="00E04581">
        <w:t>all the solution has passed through the column.</w:t>
      </w:r>
    </w:p>
    <w:p w14:paraId="26FC9A67" w14:textId="77777777" w:rsidR="009A4320" w:rsidRPr="00E04581" w:rsidRDefault="009A4320" w:rsidP="001A521D">
      <w:pPr>
        <w:pStyle w:val="ListParagraph"/>
        <w:ind w:left="0"/>
        <w:rPr>
          <w:color w:val="auto"/>
          <w:lang w:eastAsia="zh-CN"/>
        </w:rPr>
      </w:pPr>
    </w:p>
    <w:p w14:paraId="43BC35CA" w14:textId="1CDEA795" w:rsidR="009A4320" w:rsidRPr="00E04581" w:rsidRDefault="009A4320" w:rsidP="001A521D">
      <w:pPr>
        <w:pStyle w:val="ListParagraph"/>
        <w:numPr>
          <w:ilvl w:val="2"/>
          <w:numId w:val="18"/>
        </w:numPr>
        <w:rPr>
          <w:color w:val="auto"/>
          <w:lang w:eastAsia="zh-CN"/>
        </w:rPr>
      </w:pPr>
      <w:r w:rsidRPr="00E04581">
        <w:rPr>
          <w:color w:val="auto"/>
          <w:lang w:eastAsia="zh-CN"/>
        </w:rPr>
        <w:t xml:space="preserve">Wash the columns three times with 250 μL of equilibration and wash buffer by centrifuging at 500 </w:t>
      </w:r>
      <w:r w:rsidR="00593629" w:rsidRPr="00593629">
        <w:rPr>
          <w:i/>
          <w:iCs/>
          <w:color w:val="auto"/>
          <w:lang w:eastAsia="zh-CN"/>
        </w:rPr>
        <w:t>x</w:t>
      </w:r>
      <w:r w:rsidRPr="00593629">
        <w:rPr>
          <w:i/>
          <w:iCs/>
          <w:color w:val="auto"/>
          <w:lang w:eastAsia="zh-CN"/>
        </w:rPr>
        <w:t xml:space="preserve"> g</w:t>
      </w:r>
      <w:r w:rsidRPr="00E04581">
        <w:rPr>
          <w:color w:val="auto"/>
          <w:lang w:eastAsia="zh-CN"/>
        </w:rPr>
        <w:t xml:space="preserve"> for 30 s.</w:t>
      </w:r>
    </w:p>
    <w:p w14:paraId="26684E17" w14:textId="77777777" w:rsidR="009A4320" w:rsidRPr="00E04581" w:rsidRDefault="009A4320" w:rsidP="001A521D">
      <w:pPr>
        <w:pStyle w:val="ListParagraph"/>
        <w:ind w:left="0"/>
        <w:rPr>
          <w:color w:val="auto"/>
          <w:lang w:eastAsia="zh-CN"/>
        </w:rPr>
      </w:pPr>
    </w:p>
    <w:p w14:paraId="0A889BAE" w14:textId="265ADFB3" w:rsidR="009A4320" w:rsidRPr="00E04581" w:rsidRDefault="009A4320" w:rsidP="001A521D">
      <w:pPr>
        <w:pStyle w:val="ListParagraph"/>
        <w:numPr>
          <w:ilvl w:val="2"/>
          <w:numId w:val="18"/>
        </w:numPr>
        <w:rPr>
          <w:color w:val="auto"/>
          <w:lang w:eastAsia="zh-CN"/>
        </w:rPr>
      </w:pPr>
      <w:r w:rsidRPr="00E04581">
        <w:rPr>
          <w:color w:val="auto"/>
          <w:lang w:eastAsia="zh-CN"/>
        </w:rPr>
        <w:t>Elute the peptides by adding 125 μL of elution buffer</w:t>
      </w:r>
      <w:r w:rsidR="00F430F3" w:rsidRPr="00E04581">
        <w:rPr>
          <w:color w:val="auto"/>
          <w:lang w:eastAsia="zh-CN"/>
        </w:rPr>
        <w:t xml:space="preserve"> </w:t>
      </w:r>
      <w:r w:rsidRPr="00E04581">
        <w:t xml:space="preserve">to each column and </w:t>
      </w:r>
      <w:r w:rsidRPr="00E04581">
        <w:rPr>
          <w:color w:val="auto"/>
          <w:lang w:eastAsia="zh-CN"/>
        </w:rPr>
        <w:t xml:space="preserve">spinning at 100 </w:t>
      </w:r>
      <w:r w:rsidR="00593629" w:rsidRPr="00593629">
        <w:rPr>
          <w:i/>
          <w:iCs/>
          <w:color w:val="auto"/>
          <w:lang w:eastAsia="zh-CN"/>
        </w:rPr>
        <w:t>x</w:t>
      </w:r>
      <w:r w:rsidRPr="00593629">
        <w:rPr>
          <w:i/>
          <w:iCs/>
          <w:color w:val="auto"/>
          <w:lang w:eastAsia="zh-CN"/>
        </w:rPr>
        <w:t xml:space="preserve"> g</w:t>
      </w:r>
      <w:r w:rsidRPr="00E04581">
        <w:rPr>
          <w:color w:val="auto"/>
          <w:lang w:eastAsia="zh-CN"/>
        </w:rPr>
        <w:t xml:space="preserve"> for 3 min. </w:t>
      </w:r>
      <w:r w:rsidR="00570BDD">
        <w:rPr>
          <w:color w:val="auto"/>
          <w:lang w:eastAsia="zh-CN"/>
        </w:rPr>
        <w:t>Check that the</w:t>
      </w:r>
      <w:r w:rsidRPr="00E04581">
        <w:rPr>
          <w:color w:val="auto"/>
          <w:lang w:eastAsia="zh-CN"/>
        </w:rPr>
        <w:t xml:space="preserve"> column</w:t>
      </w:r>
      <w:r w:rsidR="00570BDD">
        <w:rPr>
          <w:color w:val="auto"/>
          <w:lang w:eastAsia="zh-CN"/>
        </w:rPr>
        <w:t xml:space="preserve"> does not contain any leftover solution</w:t>
      </w:r>
      <w:r w:rsidRPr="00E04581">
        <w:rPr>
          <w:color w:val="auto"/>
          <w:lang w:eastAsia="zh-CN"/>
        </w:rPr>
        <w:t>.</w:t>
      </w:r>
    </w:p>
    <w:p w14:paraId="35C91517" w14:textId="77777777" w:rsidR="009A4320" w:rsidRPr="00E04581" w:rsidRDefault="009A4320" w:rsidP="001A521D">
      <w:pPr>
        <w:pStyle w:val="ListParagraph"/>
        <w:ind w:left="0"/>
        <w:rPr>
          <w:color w:val="auto"/>
          <w:lang w:eastAsia="zh-CN"/>
        </w:rPr>
      </w:pPr>
    </w:p>
    <w:p w14:paraId="7E3AD3A4" w14:textId="46A57BD1" w:rsidR="009A4320" w:rsidRPr="00E04581" w:rsidRDefault="009A4320" w:rsidP="001A521D">
      <w:pPr>
        <w:pStyle w:val="ListParagraph"/>
        <w:numPr>
          <w:ilvl w:val="2"/>
          <w:numId w:val="18"/>
        </w:numPr>
        <w:rPr>
          <w:color w:val="auto"/>
          <w:lang w:eastAsia="zh-CN"/>
        </w:rPr>
      </w:pPr>
      <w:r w:rsidRPr="00E04581">
        <w:rPr>
          <w:color w:val="auto"/>
          <w:lang w:eastAsia="zh-CN"/>
        </w:rPr>
        <w:t xml:space="preserve">Dry the eluted peptides in </w:t>
      </w:r>
      <w:r w:rsidR="00F430F3" w:rsidRPr="00E04581">
        <w:rPr>
          <w:color w:val="auto"/>
          <w:lang w:eastAsia="zh-CN"/>
        </w:rPr>
        <w:t xml:space="preserve">a </w:t>
      </w:r>
      <w:r w:rsidR="00F5096E" w:rsidRPr="00E04581">
        <w:rPr>
          <w:color w:val="auto"/>
          <w:lang w:eastAsia="zh-CN"/>
        </w:rPr>
        <w:t xml:space="preserve">vacuum </w:t>
      </w:r>
      <w:r w:rsidR="00F430F3" w:rsidRPr="00E04581">
        <w:rPr>
          <w:color w:val="auto"/>
          <w:lang w:eastAsia="zh-CN"/>
        </w:rPr>
        <w:t>concentrator</w:t>
      </w:r>
      <w:r w:rsidRPr="00E04581">
        <w:rPr>
          <w:color w:val="auto"/>
          <w:lang w:eastAsia="zh-CN"/>
        </w:rPr>
        <w:t xml:space="preserve"> and store the peptides at </w:t>
      </w:r>
      <w:r w:rsidR="001D4328" w:rsidRPr="00E04581">
        <w:rPr>
          <w:color w:val="auto"/>
          <w:lang w:eastAsia="zh-CN"/>
        </w:rPr>
        <w:t>-</w:t>
      </w:r>
      <w:r w:rsidRPr="00E04581">
        <w:rPr>
          <w:color w:val="auto"/>
          <w:lang w:eastAsia="zh-CN"/>
        </w:rPr>
        <w:t>80</w:t>
      </w:r>
      <w:r w:rsidRPr="00E04581">
        <w:rPr>
          <w:vertAlign w:val="superscript"/>
        </w:rPr>
        <w:t xml:space="preserve"> </w:t>
      </w:r>
      <w:r w:rsidR="00593629">
        <w:t>˚</w:t>
      </w:r>
      <w:r w:rsidRPr="00E04581">
        <w:t>C</w:t>
      </w:r>
      <w:r w:rsidRPr="00E04581">
        <w:rPr>
          <w:color w:val="auto"/>
          <w:lang w:eastAsia="zh-CN"/>
        </w:rPr>
        <w:t xml:space="preserve"> for fu</w:t>
      </w:r>
      <w:r w:rsidR="00F430F3" w:rsidRPr="00E04581">
        <w:rPr>
          <w:color w:val="auto"/>
          <w:lang w:eastAsia="zh-CN"/>
        </w:rPr>
        <w:t>ture</w:t>
      </w:r>
      <w:r w:rsidRPr="00E04581">
        <w:rPr>
          <w:color w:val="auto"/>
          <w:lang w:eastAsia="zh-CN"/>
        </w:rPr>
        <w:t xml:space="preserve"> TMT labeling.</w:t>
      </w:r>
    </w:p>
    <w:p w14:paraId="31D634F0" w14:textId="77777777" w:rsidR="009A4320" w:rsidRPr="00E04581" w:rsidRDefault="009A4320" w:rsidP="001A521D">
      <w:pPr>
        <w:pStyle w:val="ListParagraph"/>
        <w:ind w:left="0"/>
        <w:rPr>
          <w:b/>
          <w:bCs/>
          <w:color w:val="auto"/>
          <w:lang w:eastAsia="zh-CN"/>
        </w:rPr>
      </w:pPr>
    </w:p>
    <w:p w14:paraId="01B9A67F" w14:textId="617EF251" w:rsidR="009A4320" w:rsidRPr="00262B23" w:rsidRDefault="009A4320" w:rsidP="001A521D">
      <w:pPr>
        <w:pStyle w:val="ListParagraph"/>
        <w:numPr>
          <w:ilvl w:val="0"/>
          <w:numId w:val="18"/>
        </w:numPr>
        <w:rPr>
          <w:color w:val="auto"/>
          <w:highlight w:val="yellow"/>
          <w:lang w:eastAsia="zh-CN"/>
        </w:rPr>
      </w:pPr>
      <w:r w:rsidRPr="00262B23">
        <w:rPr>
          <w:b/>
          <w:bCs/>
          <w:color w:val="auto"/>
          <w:highlight w:val="yellow"/>
          <w:lang w:eastAsia="zh-CN"/>
        </w:rPr>
        <w:t xml:space="preserve">TMT16 </w:t>
      </w:r>
      <w:r w:rsidR="00593629" w:rsidRPr="00262B23">
        <w:rPr>
          <w:b/>
          <w:bCs/>
          <w:color w:val="auto"/>
          <w:highlight w:val="yellow"/>
          <w:lang w:eastAsia="zh-CN"/>
        </w:rPr>
        <w:t>l</w:t>
      </w:r>
      <w:r w:rsidRPr="00262B23">
        <w:rPr>
          <w:b/>
          <w:bCs/>
          <w:color w:val="auto"/>
          <w:highlight w:val="yellow"/>
          <w:lang w:eastAsia="zh-CN"/>
        </w:rPr>
        <w:t xml:space="preserve">abeling of </w:t>
      </w:r>
      <w:r w:rsidR="00593629" w:rsidRPr="00262B23">
        <w:rPr>
          <w:b/>
          <w:bCs/>
          <w:color w:val="auto"/>
          <w:highlight w:val="yellow"/>
          <w:lang w:eastAsia="zh-CN"/>
        </w:rPr>
        <w:t>p</w:t>
      </w:r>
      <w:r w:rsidRPr="00262B23">
        <w:rPr>
          <w:b/>
          <w:bCs/>
          <w:color w:val="auto"/>
          <w:highlight w:val="yellow"/>
          <w:lang w:eastAsia="zh-CN"/>
        </w:rPr>
        <w:t>eptide</w:t>
      </w:r>
      <w:r w:rsidR="00B77361" w:rsidRPr="00262B23">
        <w:rPr>
          <w:b/>
          <w:bCs/>
          <w:color w:val="auto"/>
          <w:highlight w:val="yellow"/>
          <w:lang w:eastAsia="zh-CN"/>
        </w:rPr>
        <w:t>s</w:t>
      </w:r>
      <w:r w:rsidRPr="00262B23">
        <w:rPr>
          <w:b/>
          <w:bCs/>
          <w:color w:val="auto"/>
          <w:highlight w:val="yellow"/>
          <w:lang w:eastAsia="zh-CN"/>
        </w:rPr>
        <w:t xml:space="preserve">, </w:t>
      </w:r>
      <w:r w:rsidR="00593629" w:rsidRPr="00262B23">
        <w:rPr>
          <w:b/>
          <w:bCs/>
          <w:color w:val="auto"/>
          <w:highlight w:val="yellow"/>
          <w:lang w:eastAsia="zh-CN"/>
        </w:rPr>
        <w:t>l</w:t>
      </w:r>
      <w:r w:rsidRPr="00262B23">
        <w:rPr>
          <w:b/>
          <w:bCs/>
          <w:color w:val="auto"/>
          <w:highlight w:val="yellow"/>
          <w:lang w:eastAsia="zh-CN"/>
        </w:rPr>
        <w:t>abel</w:t>
      </w:r>
      <w:r w:rsidR="00B77361" w:rsidRPr="00262B23">
        <w:rPr>
          <w:b/>
          <w:bCs/>
          <w:color w:val="auto"/>
          <w:highlight w:val="yellow"/>
          <w:lang w:eastAsia="zh-CN"/>
        </w:rPr>
        <w:t>ing</w:t>
      </w:r>
      <w:r w:rsidRPr="00262B23">
        <w:rPr>
          <w:b/>
          <w:bCs/>
          <w:color w:val="auto"/>
          <w:highlight w:val="yellow"/>
          <w:lang w:eastAsia="zh-CN"/>
        </w:rPr>
        <w:t xml:space="preserve"> </w:t>
      </w:r>
      <w:r w:rsidR="00593629" w:rsidRPr="00262B23">
        <w:rPr>
          <w:b/>
          <w:bCs/>
          <w:color w:val="auto"/>
          <w:highlight w:val="yellow"/>
          <w:lang w:eastAsia="zh-CN"/>
        </w:rPr>
        <w:t>e</w:t>
      </w:r>
      <w:r w:rsidRPr="00262B23">
        <w:rPr>
          <w:b/>
          <w:bCs/>
          <w:color w:val="auto"/>
          <w:highlight w:val="yellow"/>
          <w:lang w:eastAsia="zh-CN"/>
        </w:rPr>
        <w:t xml:space="preserve">fficiency </w:t>
      </w:r>
      <w:r w:rsidR="00593629" w:rsidRPr="00262B23">
        <w:rPr>
          <w:b/>
          <w:bCs/>
          <w:color w:val="auto"/>
          <w:highlight w:val="yellow"/>
          <w:lang w:eastAsia="zh-CN"/>
        </w:rPr>
        <w:t>t</w:t>
      </w:r>
      <w:r w:rsidRPr="00262B23">
        <w:rPr>
          <w:b/>
          <w:bCs/>
          <w:color w:val="auto"/>
          <w:highlight w:val="yellow"/>
          <w:lang w:eastAsia="zh-CN"/>
        </w:rPr>
        <w:t xml:space="preserve">est, </w:t>
      </w:r>
      <w:r w:rsidR="00593629" w:rsidRPr="00262B23">
        <w:rPr>
          <w:b/>
          <w:bCs/>
          <w:color w:val="auto"/>
          <w:highlight w:val="yellow"/>
          <w:lang w:eastAsia="zh-CN"/>
        </w:rPr>
        <w:t>s</w:t>
      </w:r>
      <w:r w:rsidRPr="00262B23">
        <w:rPr>
          <w:b/>
          <w:bCs/>
          <w:color w:val="auto"/>
          <w:highlight w:val="yellow"/>
          <w:lang w:eastAsia="zh-CN"/>
        </w:rPr>
        <w:t xml:space="preserve">ample </w:t>
      </w:r>
      <w:r w:rsidR="00593629" w:rsidRPr="00262B23">
        <w:rPr>
          <w:b/>
          <w:bCs/>
          <w:color w:val="auto"/>
          <w:highlight w:val="yellow"/>
          <w:lang w:eastAsia="zh-CN"/>
        </w:rPr>
        <w:t>p</w:t>
      </w:r>
      <w:r w:rsidRPr="00262B23">
        <w:rPr>
          <w:b/>
          <w:bCs/>
          <w:color w:val="auto"/>
          <w:highlight w:val="yellow"/>
          <w:lang w:eastAsia="zh-CN"/>
        </w:rPr>
        <w:t>ooling</w:t>
      </w:r>
      <w:r w:rsidR="00F5096E" w:rsidRPr="00262B23">
        <w:rPr>
          <w:b/>
          <w:bCs/>
          <w:color w:val="auto"/>
          <w:highlight w:val="yellow"/>
          <w:lang w:eastAsia="zh-CN"/>
        </w:rPr>
        <w:t>,</w:t>
      </w:r>
      <w:r w:rsidRPr="00262B23">
        <w:rPr>
          <w:b/>
          <w:bCs/>
          <w:color w:val="auto"/>
          <w:highlight w:val="yellow"/>
          <w:lang w:eastAsia="zh-CN"/>
        </w:rPr>
        <w:t xml:space="preserve"> and </w:t>
      </w:r>
      <w:r w:rsidR="00593629" w:rsidRPr="00262B23">
        <w:rPr>
          <w:b/>
          <w:bCs/>
          <w:color w:val="auto"/>
          <w:highlight w:val="yellow"/>
          <w:lang w:eastAsia="zh-CN"/>
        </w:rPr>
        <w:t>l</w:t>
      </w:r>
      <w:r w:rsidRPr="00262B23">
        <w:rPr>
          <w:b/>
          <w:bCs/>
          <w:color w:val="auto"/>
          <w:highlight w:val="yellow"/>
          <w:lang w:eastAsia="zh-CN"/>
        </w:rPr>
        <w:t xml:space="preserve">abeled </w:t>
      </w:r>
      <w:r w:rsidR="00593629" w:rsidRPr="00262B23">
        <w:rPr>
          <w:b/>
          <w:bCs/>
          <w:color w:val="auto"/>
          <w:highlight w:val="yellow"/>
          <w:lang w:eastAsia="zh-CN"/>
        </w:rPr>
        <w:t>p</w:t>
      </w:r>
      <w:r w:rsidRPr="00262B23">
        <w:rPr>
          <w:b/>
          <w:bCs/>
          <w:color w:val="auto"/>
          <w:highlight w:val="yellow"/>
          <w:lang w:eastAsia="zh-CN"/>
        </w:rPr>
        <w:t xml:space="preserve">eptide </w:t>
      </w:r>
      <w:r w:rsidR="00593629" w:rsidRPr="00262B23">
        <w:rPr>
          <w:b/>
          <w:bCs/>
          <w:color w:val="auto"/>
          <w:highlight w:val="yellow"/>
          <w:lang w:eastAsia="zh-CN"/>
        </w:rPr>
        <w:lastRenderedPageBreak/>
        <w:t>d</w:t>
      </w:r>
      <w:r w:rsidRPr="00262B23">
        <w:rPr>
          <w:b/>
          <w:bCs/>
          <w:color w:val="auto"/>
          <w:highlight w:val="yellow"/>
          <w:lang w:eastAsia="zh-CN"/>
        </w:rPr>
        <w:t>esalting</w:t>
      </w:r>
    </w:p>
    <w:p w14:paraId="4A34F84E" w14:textId="77777777" w:rsidR="009A4320" w:rsidRPr="00E04581" w:rsidRDefault="009A4320" w:rsidP="001A521D">
      <w:pPr>
        <w:pStyle w:val="ListParagraph"/>
        <w:ind w:left="0"/>
        <w:rPr>
          <w:color w:val="auto"/>
          <w:lang w:eastAsia="zh-CN"/>
        </w:rPr>
      </w:pPr>
    </w:p>
    <w:p w14:paraId="6D269B95" w14:textId="71393C7A" w:rsidR="009A4320" w:rsidRPr="00262B23" w:rsidRDefault="009A4320" w:rsidP="001A521D">
      <w:pPr>
        <w:pStyle w:val="ListParagraph"/>
        <w:numPr>
          <w:ilvl w:val="1"/>
          <w:numId w:val="18"/>
        </w:numPr>
        <w:rPr>
          <w:color w:val="auto"/>
          <w:highlight w:val="yellow"/>
          <w:lang w:eastAsia="zh-CN"/>
        </w:rPr>
      </w:pPr>
      <w:r w:rsidRPr="00262B23">
        <w:rPr>
          <w:color w:val="auto"/>
          <w:highlight w:val="yellow"/>
          <w:lang w:eastAsia="zh-CN"/>
        </w:rPr>
        <w:t>TMT16 labeling of peptide</w:t>
      </w:r>
      <w:r w:rsidR="00AE7827" w:rsidRPr="00262B23">
        <w:rPr>
          <w:color w:val="auto"/>
          <w:highlight w:val="yellow"/>
          <w:lang w:eastAsia="zh-CN"/>
        </w:rPr>
        <w:t>s</w:t>
      </w:r>
    </w:p>
    <w:p w14:paraId="7D2B8C66" w14:textId="77777777" w:rsidR="009A4320" w:rsidRPr="00E04581" w:rsidRDefault="009A4320" w:rsidP="001A521D">
      <w:pPr>
        <w:pStyle w:val="ListParagraph"/>
        <w:ind w:left="0"/>
      </w:pPr>
    </w:p>
    <w:p w14:paraId="0AB62D34" w14:textId="3BE38FFB" w:rsidR="009A4320" w:rsidRPr="00E04581" w:rsidRDefault="009A4320" w:rsidP="001A521D">
      <w:pPr>
        <w:pStyle w:val="ListParagraph"/>
        <w:numPr>
          <w:ilvl w:val="2"/>
          <w:numId w:val="18"/>
        </w:numPr>
        <w:rPr>
          <w:highlight w:val="yellow"/>
        </w:rPr>
      </w:pPr>
      <w:r w:rsidRPr="00E04581">
        <w:rPr>
          <w:highlight w:val="yellow"/>
        </w:rPr>
        <w:t>Resuspend each desalted peptide</w:t>
      </w:r>
      <w:r w:rsidR="00F430F3" w:rsidRPr="00E04581">
        <w:rPr>
          <w:highlight w:val="yellow"/>
        </w:rPr>
        <w:t xml:space="preserve"> sample</w:t>
      </w:r>
      <w:r w:rsidRPr="00E04581">
        <w:rPr>
          <w:highlight w:val="yellow"/>
        </w:rPr>
        <w:t xml:space="preserve"> in 50 μL of 50 mM HEPES (pH 8.5)</w:t>
      </w:r>
      <w:r w:rsidR="00CB46C3" w:rsidRPr="00E04581">
        <w:rPr>
          <w:highlight w:val="yellow"/>
        </w:rPr>
        <w:t xml:space="preserve"> by </w:t>
      </w:r>
      <w:proofErr w:type="spellStart"/>
      <w:r w:rsidR="00CB46C3" w:rsidRPr="00E04581">
        <w:rPr>
          <w:highlight w:val="yellow"/>
        </w:rPr>
        <w:t>vortexing</w:t>
      </w:r>
      <w:proofErr w:type="spellEnd"/>
      <w:r w:rsidR="00CB46C3" w:rsidRPr="00E04581">
        <w:rPr>
          <w:highlight w:val="yellow"/>
        </w:rPr>
        <w:t xml:space="preserve"> several times or ultrasonic dissolving</w:t>
      </w:r>
      <w:r w:rsidRPr="00E04581">
        <w:rPr>
          <w:highlight w:val="yellow"/>
        </w:rPr>
        <w:t xml:space="preserve"> </w:t>
      </w:r>
      <w:r w:rsidR="00CB46C3" w:rsidRPr="00E04581">
        <w:rPr>
          <w:highlight w:val="yellow"/>
        </w:rPr>
        <w:t xml:space="preserve">followed </w:t>
      </w:r>
      <w:r w:rsidR="00175DE6">
        <w:rPr>
          <w:highlight w:val="yellow"/>
        </w:rPr>
        <w:t xml:space="preserve">by </w:t>
      </w:r>
      <w:r w:rsidR="00175DE6" w:rsidRPr="00E04581">
        <w:rPr>
          <w:highlight w:val="yellow"/>
        </w:rPr>
        <w:t>using</w:t>
      </w:r>
      <w:r w:rsidR="00F5096E" w:rsidRPr="00E04581">
        <w:rPr>
          <w:highlight w:val="yellow"/>
        </w:rPr>
        <w:t xml:space="preserve"> a</w:t>
      </w:r>
      <w:r w:rsidRPr="00E04581">
        <w:rPr>
          <w:highlight w:val="yellow"/>
        </w:rPr>
        <w:t xml:space="preserve"> pH strip</w:t>
      </w:r>
      <w:r w:rsidR="00F5096E" w:rsidRPr="00E04581">
        <w:rPr>
          <w:highlight w:val="yellow"/>
        </w:rPr>
        <w:t xml:space="preserve"> to verify the </w:t>
      </w:r>
      <w:proofErr w:type="spellStart"/>
      <w:r w:rsidR="00F5096E" w:rsidRPr="00E04581">
        <w:rPr>
          <w:highlight w:val="yellow"/>
        </w:rPr>
        <w:t>pH</w:t>
      </w:r>
      <w:r w:rsidRPr="00E04581">
        <w:rPr>
          <w:highlight w:val="yellow"/>
        </w:rPr>
        <w:t>.</w:t>
      </w:r>
      <w:proofErr w:type="spellEnd"/>
    </w:p>
    <w:p w14:paraId="09F0D905" w14:textId="77777777" w:rsidR="009A4320" w:rsidRPr="00E04581" w:rsidRDefault="009A4320" w:rsidP="001A521D">
      <w:pPr>
        <w:pStyle w:val="ListParagraph"/>
        <w:ind w:left="0"/>
      </w:pPr>
    </w:p>
    <w:p w14:paraId="77C23FF9" w14:textId="21EAFB77" w:rsidR="009A4320" w:rsidRPr="00E04581" w:rsidRDefault="009A4320" w:rsidP="001A521D">
      <w:pPr>
        <w:pStyle w:val="ListParagraph"/>
        <w:ind w:left="0"/>
      </w:pPr>
      <w:r w:rsidRPr="00E04581">
        <w:t xml:space="preserve">NOTE: The sample may be acidic if not dried completely before labeling, which </w:t>
      </w:r>
      <w:r w:rsidR="00F430F3" w:rsidRPr="00E04581">
        <w:t>negatively</w:t>
      </w:r>
      <w:r w:rsidRPr="00E04581">
        <w:t xml:space="preserve"> influence the labeling efficiency.</w:t>
      </w:r>
      <w:r w:rsidR="00262B23">
        <w:t xml:space="preserve"> </w:t>
      </w:r>
      <w:r w:rsidR="00F5096E" w:rsidRPr="00E04581">
        <w:t>En</w:t>
      </w:r>
      <w:r w:rsidR="00BC3BF9" w:rsidRPr="00E04581">
        <w:t>sure</w:t>
      </w:r>
      <w:r w:rsidRPr="00E04581">
        <w:t xml:space="preserve"> </w:t>
      </w:r>
      <w:r w:rsidR="00F5096E" w:rsidRPr="00E04581">
        <w:t xml:space="preserve">that </w:t>
      </w:r>
      <w:r w:rsidRPr="00E04581">
        <w:t>pH is between 7 and 8.</w:t>
      </w:r>
    </w:p>
    <w:p w14:paraId="721D2545" w14:textId="77777777" w:rsidR="009A4320" w:rsidRPr="00E04581" w:rsidRDefault="009A4320" w:rsidP="001A521D">
      <w:pPr>
        <w:pStyle w:val="ListParagraph"/>
        <w:ind w:left="0"/>
      </w:pPr>
    </w:p>
    <w:p w14:paraId="632BC4F8" w14:textId="61911D11" w:rsidR="009A4320" w:rsidRPr="00E04581" w:rsidRDefault="009A4320" w:rsidP="001A521D">
      <w:pPr>
        <w:pStyle w:val="ListParagraph"/>
        <w:numPr>
          <w:ilvl w:val="2"/>
          <w:numId w:val="18"/>
        </w:numPr>
      </w:pPr>
      <w:r w:rsidRPr="00E04581">
        <w:t xml:space="preserve">Take ~1 μg </w:t>
      </w:r>
      <w:r w:rsidR="00B872C3" w:rsidRPr="00E04581">
        <w:t xml:space="preserve">of unlabeled peptides from </w:t>
      </w:r>
      <w:r w:rsidRPr="00E04581">
        <w:t xml:space="preserve">each sample </w:t>
      </w:r>
      <w:r w:rsidR="00B872C3" w:rsidRPr="00E04581">
        <w:t xml:space="preserve">as negative controls </w:t>
      </w:r>
      <w:r w:rsidRPr="00E04581">
        <w:t xml:space="preserve">for </w:t>
      </w:r>
      <w:r w:rsidR="00F5096E" w:rsidRPr="00E04581">
        <w:t xml:space="preserve">the </w:t>
      </w:r>
      <w:r w:rsidRPr="00E04581">
        <w:t>TMT labeling efficiency test.</w:t>
      </w:r>
    </w:p>
    <w:p w14:paraId="21305681" w14:textId="77777777" w:rsidR="009A4320" w:rsidRPr="00E04581" w:rsidRDefault="009A4320" w:rsidP="001A521D">
      <w:pPr>
        <w:pStyle w:val="ListParagraph"/>
        <w:ind w:left="0"/>
      </w:pPr>
    </w:p>
    <w:p w14:paraId="7BFEE7C7" w14:textId="196D834F" w:rsidR="00AE7827" w:rsidRPr="00E04581" w:rsidRDefault="009A4320" w:rsidP="001A521D">
      <w:pPr>
        <w:pStyle w:val="ListParagraph"/>
        <w:numPr>
          <w:ilvl w:val="2"/>
          <w:numId w:val="18"/>
        </w:numPr>
        <w:rPr>
          <w:highlight w:val="yellow"/>
        </w:rPr>
      </w:pPr>
      <w:r w:rsidRPr="00E04581">
        <w:rPr>
          <w:highlight w:val="yellow"/>
        </w:rPr>
        <w:t xml:space="preserve">Dissolve TMT16 reagents in anhydrous ACN. Perform the labeling reaction by adding the reagents at a </w:t>
      </w:r>
      <w:proofErr w:type="spellStart"/>
      <w:r w:rsidRPr="00E04581">
        <w:rPr>
          <w:highlight w:val="yellow"/>
        </w:rPr>
        <w:t>TMT</w:t>
      </w:r>
      <w:r w:rsidR="00F5096E" w:rsidRPr="00E04581">
        <w:rPr>
          <w:highlight w:val="yellow"/>
        </w:rPr>
        <w:t>:</w:t>
      </w:r>
      <w:r w:rsidRPr="00E04581">
        <w:rPr>
          <w:highlight w:val="yellow"/>
        </w:rPr>
        <w:t>protein</w:t>
      </w:r>
      <w:proofErr w:type="spellEnd"/>
      <w:r w:rsidRPr="00E04581">
        <w:rPr>
          <w:highlight w:val="yellow"/>
        </w:rPr>
        <w:t xml:space="preserve"> ratio of 1.5:1 (w/w) and incubating at room temperature for 30 min.</w:t>
      </w:r>
    </w:p>
    <w:p w14:paraId="29A1C18D" w14:textId="77777777" w:rsidR="00AE7827" w:rsidRPr="00E04581" w:rsidRDefault="00AE7827" w:rsidP="001A521D">
      <w:pPr>
        <w:pStyle w:val="ListParagraph"/>
        <w:ind w:left="0"/>
      </w:pPr>
    </w:p>
    <w:p w14:paraId="612F8CFF" w14:textId="5F72345D" w:rsidR="00AE7827" w:rsidRPr="00E04581" w:rsidRDefault="00593629" w:rsidP="001A521D">
      <w:pPr>
        <w:pStyle w:val="ListParagraph"/>
        <w:ind w:left="0"/>
        <w:rPr>
          <w:lang w:eastAsia="zh-CN"/>
        </w:rPr>
      </w:pPr>
      <w:r w:rsidRPr="00E04581">
        <w:rPr>
          <w:lang w:eastAsia="zh-CN"/>
        </w:rPr>
        <w:t>NOTE:</w:t>
      </w:r>
      <w:r w:rsidR="00AE7827" w:rsidRPr="00E04581">
        <w:rPr>
          <w:lang w:eastAsia="zh-CN"/>
        </w:rPr>
        <w:t xml:space="preserve"> The </w:t>
      </w:r>
      <w:proofErr w:type="spellStart"/>
      <w:r w:rsidR="00AE7827" w:rsidRPr="00E04581">
        <w:rPr>
          <w:lang w:eastAsia="zh-CN"/>
        </w:rPr>
        <w:t>TMT</w:t>
      </w:r>
      <w:r w:rsidR="00F5096E" w:rsidRPr="00E04581">
        <w:rPr>
          <w:lang w:eastAsia="zh-CN"/>
        </w:rPr>
        <w:t>:</w:t>
      </w:r>
      <w:r w:rsidR="00AE7827" w:rsidRPr="00E04581">
        <w:rPr>
          <w:lang w:eastAsia="zh-CN"/>
        </w:rPr>
        <w:t>protein</w:t>
      </w:r>
      <w:proofErr w:type="spellEnd"/>
      <w:r w:rsidR="00AE7827" w:rsidRPr="00E04581">
        <w:rPr>
          <w:lang w:eastAsia="zh-CN"/>
        </w:rPr>
        <w:t xml:space="preserve"> ratio used for TMT16 is 50% higher than the ratio used for TMT11</w:t>
      </w:r>
      <w:r w:rsidR="00F430F3" w:rsidRPr="00E04581">
        <w:rPr>
          <w:lang w:eastAsia="zh-CN"/>
        </w:rPr>
        <w:t>.</w:t>
      </w:r>
      <w:r w:rsidR="00AE7827" w:rsidRPr="00E04581">
        <w:rPr>
          <w:lang w:eastAsia="zh-CN"/>
        </w:rPr>
        <w:t xml:space="preserve"> This small discrepancy may be due to the </w:t>
      </w:r>
      <w:r w:rsidR="00977C92" w:rsidRPr="00E04581">
        <w:rPr>
          <w:lang w:eastAsia="zh-CN"/>
        </w:rPr>
        <w:t xml:space="preserve">molecular </w:t>
      </w:r>
      <w:r w:rsidR="00AE7827" w:rsidRPr="00E04581">
        <w:rPr>
          <w:lang w:eastAsia="zh-CN"/>
        </w:rPr>
        <w:t xml:space="preserve">mass of TMT16 </w:t>
      </w:r>
      <w:r w:rsidR="00F5096E" w:rsidRPr="00E04581">
        <w:rPr>
          <w:lang w:eastAsia="zh-CN"/>
        </w:rPr>
        <w:t xml:space="preserve">being bigger (1.2-fold) </w:t>
      </w:r>
      <w:r w:rsidR="00977C92" w:rsidRPr="00E04581">
        <w:rPr>
          <w:lang w:eastAsia="zh-CN"/>
        </w:rPr>
        <w:t>than</w:t>
      </w:r>
      <w:r w:rsidR="00AE7827" w:rsidRPr="00E04581">
        <w:rPr>
          <w:lang w:eastAsia="zh-CN"/>
        </w:rPr>
        <w:t xml:space="preserve"> </w:t>
      </w:r>
      <w:r w:rsidR="00F5096E" w:rsidRPr="00E04581">
        <w:rPr>
          <w:lang w:eastAsia="zh-CN"/>
        </w:rPr>
        <w:t xml:space="preserve">that of </w:t>
      </w:r>
      <w:r w:rsidR="00AE7827" w:rsidRPr="00E04581">
        <w:rPr>
          <w:lang w:eastAsia="zh-CN"/>
        </w:rPr>
        <w:t>TMT11 reagents</w:t>
      </w:r>
      <w:r w:rsidR="00977C92" w:rsidRPr="00E04581">
        <w:rPr>
          <w:lang w:eastAsia="zh-CN"/>
        </w:rPr>
        <w:t>.</w:t>
      </w:r>
      <w:r w:rsidR="00B872C3" w:rsidRPr="00E04581">
        <w:rPr>
          <w:lang w:eastAsia="zh-CN"/>
        </w:rPr>
        <w:t xml:space="preserve"> The protein amount is estimated from the samples without considering the loss </w:t>
      </w:r>
      <w:r w:rsidR="00A5207C" w:rsidRPr="00E04581">
        <w:rPr>
          <w:lang w:eastAsia="zh-CN"/>
        </w:rPr>
        <w:t xml:space="preserve">during </w:t>
      </w:r>
      <w:r w:rsidR="00B872C3" w:rsidRPr="00E04581">
        <w:rPr>
          <w:lang w:eastAsia="zh-CN"/>
        </w:rPr>
        <w:t>desalting.</w:t>
      </w:r>
    </w:p>
    <w:p w14:paraId="2485ADEB" w14:textId="77777777" w:rsidR="009A4320" w:rsidRPr="00E04581" w:rsidRDefault="009A4320" w:rsidP="001A521D">
      <w:pPr>
        <w:pStyle w:val="ListParagraph"/>
        <w:ind w:left="0"/>
      </w:pPr>
    </w:p>
    <w:p w14:paraId="376DDDFF" w14:textId="5AD1E134" w:rsidR="009A4320" w:rsidRPr="00593629" w:rsidRDefault="009A4320" w:rsidP="001A521D">
      <w:pPr>
        <w:pStyle w:val="ListParagraph"/>
        <w:numPr>
          <w:ilvl w:val="1"/>
          <w:numId w:val="18"/>
        </w:numPr>
        <w:rPr>
          <w:highlight w:val="yellow"/>
        </w:rPr>
      </w:pPr>
      <w:r w:rsidRPr="00593629">
        <w:rPr>
          <w:highlight w:val="yellow"/>
        </w:rPr>
        <w:t>Label</w:t>
      </w:r>
      <w:r w:rsidR="00B3579C" w:rsidRPr="00593629">
        <w:rPr>
          <w:highlight w:val="yellow"/>
        </w:rPr>
        <w:t>ing</w:t>
      </w:r>
      <w:r w:rsidRPr="00593629">
        <w:rPr>
          <w:highlight w:val="yellow"/>
        </w:rPr>
        <w:t xml:space="preserve"> efficiency test</w:t>
      </w:r>
    </w:p>
    <w:p w14:paraId="0CEA605F" w14:textId="77777777" w:rsidR="009A4320" w:rsidRPr="00E04581" w:rsidRDefault="009A4320" w:rsidP="001A521D">
      <w:pPr>
        <w:pStyle w:val="ListParagraph"/>
        <w:ind w:left="0"/>
      </w:pPr>
    </w:p>
    <w:p w14:paraId="167FE319" w14:textId="769D3399" w:rsidR="009A4320" w:rsidRPr="00E04581" w:rsidRDefault="009A4320" w:rsidP="001A521D">
      <w:pPr>
        <w:pStyle w:val="ListParagraph"/>
        <w:numPr>
          <w:ilvl w:val="2"/>
          <w:numId w:val="18"/>
        </w:numPr>
        <w:rPr>
          <w:highlight w:val="yellow"/>
        </w:rPr>
      </w:pPr>
      <w:r w:rsidRPr="00E04581">
        <w:rPr>
          <w:highlight w:val="yellow"/>
        </w:rPr>
        <w:t>Take ~1 μg of labeled peptides from each sample for</w:t>
      </w:r>
      <w:r w:rsidR="00F430F3" w:rsidRPr="00E04581">
        <w:rPr>
          <w:highlight w:val="yellow"/>
        </w:rPr>
        <w:t xml:space="preserve"> the</w:t>
      </w:r>
      <w:r w:rsidRPr="00E04581">
        <w:rPr>
          <w:highlight w:val="yellow"/>
        </w:rPr>
        <w:t xml:space="preserve"> labeling efficiency test. P</w:t>
      </w:r>
      <w:r w:rsidRPr="00E04581">
        <w:rPr>
          <w:highlight w:val="yellow"/>
          <w:lang w:eastAsia="zh-CN"/>
        </w:rPr>
        <w:t>ut</w:t>
      </w:r>
      <w:r w:rsidRPr="00E04581">
        <w:rPr>
          <w:highlight w:val="yellow"/>
        </w:rPr>
        <w:t xml:space="preserve"> the remaining samples at </w:t>
      </w:r>
      <w:r w:rsidRPr="00E04581">
        <w:rPr>
          <w:color w:val="auto"/>
          <w:highlight w:val="yellow"/>
          <w:lang w:eastAsia="zh-CN"/>
        </w:rPr>
        <w:t>-80</w:t>
      </w:r>
      <w:bookmarkStart w:id="15" w:name="OLE_LINK4"/>
      <w:r w:rsidRPr="00E04581">
        <w:rPr>
          <w:highlight w:val="yellow"/>
          <w:vertAlign w:val="superscript"/>
        </w:rPr>
        <w:t xml:space="preserve"> </w:t>
      </w:r>
      <w:r w:rsidR="00593629">
        <w:rPr>
          <w:highlight w:val="yellow"/>
        </w:rPr>
        <w:t>˚</w:t>
      </w:r>
      <w:r w:rsidRPr="00E04581">
        <w:rPr>
          <w:highlight w:val="yellow"/>
        </w:rPr>
        <w:t>C</w:t>
      </w:r>
      <w:bookmarkEnd w:id="15"/>
      <w:r w:rsidRPr="00E04581">
        <w:rPr>
          <w:highlight w:val="yellow"/>
        </w:rPr>
        <w:t xml:space="preserve"> without quenching the reaction.</w:t>
      </w:r>
    </w:p>
    <w:p w14:paraId="4337ED9B" w14:textId="77777777" w:rsidR="009A4320" w:rsidRPr="00E04581" w:rsidRDefault="009A4320" w:rsidP="001A521D">
      <w:pPr>
        <w:pStyle w:val="ListParagraph"/>
        <w:ind w:left="0"/>
        <w:rPr>
          <w:highlight w:val="yellow"/>
        </w:rPr>
      </w:pPr>
    </w:p>
    <w:p w14:paraId="53A31DA3" w14:textId="17D864E8" w:rsidR="009A4320" w:rsidRPr="00E04581" w:rsidRDefault="009A4320" w:rsidP="001A521D">
      <w:pPr>
        <w:pStyle w:val="ListParagraph"/>
        <w:numPr>
          <w:ilvl w:val="2"/>
          <w:numId w:val="18"/>
        </w:numPr>
        <w:rPr>
          <w:highlight w:val="yellow"/>
        </w:rPr>
      </w:pPr>
      <w:r w:rsidRPr="00E04581">
        <w:rPr>
          <w:highlight w:val="yellow"/>
        </w:rPr>
        <w:t xml:space="preserve">Desalt ~1 μg each </w:t>
      </w:r>
      <w:r w:rsidR="00512F8D" w:rsidRPr="00E04581">
        <w:rPr>
          <w:highlight w:val="yellow"/>
        </w:rPr>
        <w:t xml:space="preserve">of </w:t>
      </w:r>
      <w:r w:rsidRPr="00E04581">
        <w:rPr>
          <w:highlight w:val="yellow"/>
        </w:rPr>
        <w:t>TMT16</w:t>
      </w:r>
      <w:r w:rsidR="0026322D" w:rsidRPr="00E04581">
        <w:rPr>
          <w:highlight w:val="yellow"/>
        </w:rPr>
        <w:t>-</w:t>
      </w:r>
      <w:r w:rsidRPr="00E04581">
        <w:rPr>
          <w:highlight w:val="yellow"/>
        </w:rPr>
        <w:t xml:space="preserve">labeled and unlabeled samples by </w:t>
      </w:r>
      <w:r w:rsidRPr="00E04581">
        <w:rPr>
          <w:color w:val="auto"/>
          <w:highlight w:val="yellow"/>
          <w:lang w:eastAsia="zh-CN"/>
        </w:rPr>
        <w:t xml:space="preserve">C18 </w:t>
      </w:r>
      <w:r w:rsidR="00681078" w:rsidRPr="00E04581">
        <w:rPr>
          <w:color w:val="auto"/>
          <w:highlight w:val="yellow"/>
          <w:lang w:eastAsia="zh-CN"/>
        </w:rPr>
        <w:t>resin-coated pipette t</w:t>
      </w:r>
      <w:r w:rsidR="00351045" w:rsidRPr="00E04581">
        <w:rPr>
          <w:color w:val="auto"/>
          <w:highlight w:val="yellow"/>
          <w:lang w:eastAsia="zh-CN"/>
        </w:rPr>
        <w:t xml:space="preserve">ips </w:t>
      </w:r>
      <w:r w:rsidRPr="00E04581">
        <w:rPr>
          <w:color w:val="auto"/>
          <w:highlight w:val="yellow"/>
          <w:lang w:eastAsia="zh-CN"/>
        </w:rPr>
        <w:t xml:space="preserve">according to the manufacturer's protocol. </w:t>
      </w:r>
    </w:p>
    <w:p w14:paraId="33B4D740" w14:textId="77777777" w:rsidR="009A4320" w:rsidRPr="00E04581" w:rsidRDefault="009A4320" w:rsidP="001A521D">
      <w:pPr>
        <w:pStyle w:val="ListParagraph"/>
        <w:ind w:left="0"/>
      </w:pPr>
    </w:p>
    <w:p w14:paraId="3BB26E58" w14:textId="37EAD1DF" w:rsidR="009A4320" w:rsidRPr="00E04581" w:rsidRDefault="009A4320" w:rsidP="001A521D">
      <w:pPr>
        <w:pStyle w:val="ListParagraph"/>
        <w:numPr>
          <w:ilvl w:val="2"/>
          <w:numId w:val="18"/>
        </w:numPr>
        <w:rPr>
          <w:highlight w:val="yellow"/>
        </w:rPr>
      </w:pPr>
      <w:r w:rsidRPr="00E04581">
        <w:rPr>
          <w:highlight w:val="yellow"/>
        </w:rPr>
        <w:t>Analyze</w:t>
      </w:r>
      <w:r w:rsidR="00614636" w:rsidRPr="00E04581">
        <w:rPr>
          <w:highlight w:val="yellow"/>
        </w:rPr>
        <w:t xml:space="preserve"> the </w:t>
      </w:r>
      <w:r w:rsidRPr="00E04581">
        <w:rPr>
          <w:highlight w:val="yellow"/>
        </w:rPr>
        <w:t xml:space="preserve">samples by LC-MS/MS </w:t>
      </w:r>
      <w:r w:rsidR="00614636" w:rsidRPr="00E04581">
        <w:rPr>
          <w:highlight w:val="yellow"/>
        </w:rPr>
        <w:t>(see</w:t>
      </w:r>
      <w:r w:rsidRPr="00E04581">
        <w:rPr>
          <w:highlight w:val="yellow"/>
        </w:rPr>
        <w:t xml:space="preserve"> section</w:t>
      </w:r>
      <w:r w:rsidRPr="00E04581">
        <w:rPr>
          <w:color w:val="000000" w:themeColor="text1"/>
          <w:highlight w:val="yellow"/>
        </w:rPr>
        <w:t xml:space="preserve"> 5, </w:t>
      </w:r>
      <w:r w:rsidRPr="00E04581">
        <w:rPr>
          <w:highlight w:val="yellow"/>
        </w:rPr>
        <w:t>with the exception that the gradient is 10 min</w:t>
      </w:r>
      <w:r w:rsidR="00614636" w:rsidRPr="00E04581">
        <w:rPr>
          <w:highlight w:val="yellow"/>
        </w:rPr>
        <w:t>)</w:t>
      </w:r>
      <w:r w:rsidRPr="00E04581">
        <w:rPr>
          <w:highlight w:val="yellow"/>
        </w:rPr>
        <w:t>.</w:t>
      </w:r>
    </w:p>
    <w:p w14:paraId="473FF35F" w14:textId="77777777" w:rsidR="009A4320" w:rsidRPr="00E04581" w:rsidRDefault="009A4320" w:rsidP="001A521D">
      <w:pPr>
        <w:pStyle w:val="ListParagraph"/>
        <w:ind w:left="0"/>
        <w:rPr>
          <w:highlight w:val="yellow"/>
        </w:rPr>
      </w:pPr>
    </w:p>
    <w:p w14:paraId="6BB88F8C" w14:textId="71CF8EF9" w:rsidR="009A4320" w:rsidRDefault="009A4320" w:rsidP="00570BDD">
      <w:pPr>
        <w:pStyle w:val="ListParagraph"/>
        <w:numPr>
          <w:ilvl w:val="2"/>
          <w:numId w:val="18"/>
        </w:numPr>
        <w:rPr>
          <w:highlight w:val="yellow"/>
        </w:rPr>
      </w:pPr>
      <w:r w:rsidRPr="00570BDD">
        <w:rPr>
          <w:highlight w:val="yellow"/>
        </w:rPr>
        <w:t>Estimate the labeling efficiency by analyzing the MS1 intensity reduction of unlabeled peptide</w:t>
      </w:r>
      <w:r w:rsidR="00614636" w:rsidRPr="00570BDD">
        <w:rPr>
          <w:highlight w:val="yellow"/>
        </w:rPr>
        <w:t>s</w:t>
      </w:r>
      <w:r w:rsidRPr="00570BDD">
        <w:rPr>
          <w:highlight w:val="yellow"/>
        </w:rPr>
        <w:t xml:space="preserve"> between unlabeled and labeled samples. For </w:t>
      </w:r>
      <w:r w:rsidR="00593629" w:rsidRPr="00570BDD">
        <w:rPr>
          <w:highlight w:val="yellow"/>
        </w:rPr>
        <w:t>complete</w:t>
      </w:r>
      <w:r w:rsidR="00614636" w:rsidRPr="00570BDD">
        <w:rPr>
          <w:highlight w:val="yellow"/>
        </w:rPr>
        <w:t xml:space="preserve"> </w:t>
      </w:r>
      <w:r w:rsidRPr="00570BDD">
        <w:rPr>
          <w:highlight w:val="yellow"/>
        </w:rPr>
        <w:t>labeling,</w:t>
      </w:r>
      <w:r w:rsidR="00570BDD">
        <w:rPr>
          <w:highlight w:val="yellow"/>
        </w:rPr>
        <w:t xml:space="preserve"> s</w:t>
      </w:r>
      <w:r w:rsidR="00570BDD" w:rsidRPr="00E04581">
        <w:rPr>
          <w:highlight w:val="yellow"/>
        </w:rPr>
        <w:t>elect 6 to 10 different peptides to verify the labeling efficienc</w:t>
      </w:r>
      <w:r w:rsidR="00570BDD">
        <w:rPr>
          <w:highlight w:val="yellow"/>
        </w:rPr>
        <w:t>y.</w:t>
      </w:r>
      <w:r w:rsidRPr="00570BDD">
        <w:rPr>
          <w:highlight w:val="yellow"/>
        </w:rPr>
        <w:t xml:space="preserve"> </w:t>
      </w:r>
      <w:r w:rsidR="00570BDD">
        <w:rPr>
          <w:highlight w:val="yellow"/>
        </w:rPr>
        <w:t>E</w:t>
      </w:r>
      <w:r w:rsidR="00593629" w:rsidRPr="00570BDD">
        <w:rPr>
          <w:highlight w:val="yellow"/>
        </w:rPr>
        <w:t xml:space="preserve">nsure that </w:t>
      </w:r>
      <w:r w:rsidR="00570BDD">
        <w:rPr>
          <w:highlight w:val="yellow"/>
        </w:rPr>
        <w:t xml:space="preserve">all peptides are </w:t>
      </w:r>
      <w:proofErr w:type="gramStart"/>
      <w:r w:rsidR="00570BDD">
        <w:rPr>
          <w:highlight w:val="yellow"/>
        </w:rPr>
        <w:t>labeled</w:t>
      </w:r>
      <w:proofErr w:type="gramEnd"/>
      <w:r w:rsidR="00570BDD">
        <w:rPr>
          <w:highlight w:val="yellow"/>
        </w:rPr>
        <w:t xml:space="preserve"> and unlabeled peptides are not observed</w:t>
      </w:r>
      <w:r w:rsidRPr="00570BDD">
        <w:rPr>
          <w:highlight w:val="yellow"/>
        </w:rPr>
        <w:t xml:space="preserve">. </w:t>
      </w:r>
    </w:p>
    <w:p w14:paraId="5286588D" w14:textId="77777777" w:rsidR="00570BDD" w:rsidRPr="00570BDD" w:rsidRDefault="00570BDD" w:rsidP="00570BDD">
      <w:pPr>
        <w:pStyle w:val="ListParagraph"/>
        <w:ind w:left="0"/>
        <w:rPr>
          <w:highlight w:val="yellow"/>
        </w:rPr>
      </w:pPr>
    </w:p>
    <w:p w14:paraId="2267F110" w14:textId="2FEACA90" w:rsidR="009A4320" w:rsidRPr="00E04581" w:rsidRDefault="00593629" w:rsidP="001A521D">
      <w:pPr>
        <w:pStyle w:val="ListParagraph"/>
        <w:ind w:left="0"/>
        <w:rPr>
          <w:lang w:eastAsia="zh-CN"/>
        </w:rPr>
      </w:pPr>
      <w:r w:rsidRPr="00E04581">
        <w:rPr>
          <w:lang w:eastAsia="zh-CN"/>
        </w:rPr>
        <w:t xml:space="preserve">NOTE: </w:t>
      </w:r>
      <w:r w:rsidR="009A4320" w:rsidRPr="00E04581">
        <w:rPr>
          <w:lang w:eastAsia="zh-CN"/>
        </w:rPr>
        <w:t xml:space="preserve">It is important to ensure the </w:t>
      </w:r>
      <w:r w:rsidR="009A4320" w:rsidRPr="00E04581">
        <w:t>complete labeling of all samples</w:t>
      </w:r>
      <w:r w:rsidR="00F430F3" w:rsidRPr="00E04581">
        <w:t xml:space="preserve"> </w:t>
      </w:r>
      <w:r w:rsidR="00351045" w:rsidRPr="00E04581">
        <w:t xml:space="preserve">for </w:t>
      </w:r>
      <w:r w:rsidR="00F430F3" w:rsidRPr="00E04581">
        <w:t xml:space="preserve">downstream </w:t>
      </w:r>
      <w:r w:rsidR="00351045" w:rsidRPr="00E04581">
        <w:t>accurate</w:t>
      </w:r>
      <w:r w:rsidR="009A4320" w:rsidRPr="00E04581">
        <w:t xml:space="preserve"> protein identification and quantification.</w:t>
      </w:r>
    </w:p>
    <w:p w14:paraId="0897A864" w14:textId="77777777" w:rsidR="009A4320" w:rsidRPr="00E04581" w:rsidRDefault="009A4320" w:rsidP="001A521D">
      <w:pPr>
        <w:pStyle w:val="ListParagraph"/>
        <w:ind w:left="0"/>
      </w:pPr>
    </w:p>
    <w:p w14:paraId="3D23B2EF" w14:textId="72540445" w:rsidR="009A4320" w:rsidRPr="00E04581" w:rsidRDefault="009A4320" w:rsidP="001A521D">
      <w:pPr>
        <w:pStyle w:val="ListParagraph"/>
        <w:numPr>
          <w:ilvl w:val="2"/>
          <w:numId w:val="18"/>
        </w:numPr>
      </w:pPr>
      <w:r w:rsidRPr="00E04581">
        <w:t xml:space="preserve"> </w:t>
      </w:r>
      <w:r w:rsidR="00A933BE" w:rsidRPr="00E04581">
        <w:t>If the labeling is not complete, add additional TMT reagents to label the remaining peptides and check the labeling efficiency again before quenching.</w:t>
      </w:r>
      <w:r w:rsidR="00175DE6">
        <w:t xml:space="preserve"> </w:t>
      </w:r>
      <w:r w:rsidR="00FE10D4" w:rsidRPr="00E04581">
        <w:rPr>
          <w:lang w:eastAsia="zh-CN"/>
        </w:rPr>
        <w:t xml:space="preserve">After </w:t>
      </w:r>
      <w:r w:rsidRPr="00E04581">
        <w:t xml:space="preserve">the sample is completely labeled, quench the reaction at room temperature by </w:t>
      </w:r>
      <w:r w:rsidR="00F430F3" w:rsidRPr="00E04581">
        <w:t>adding hydroxylamine</w:t>
      </w:r>
      <w:r w:rsidR="00645EA9" w:rsidRPr="00E04581">
        <w:t xml:space="preserve"> to a final </w:t>
      </w:r>
      <w:r w:rsidR="00645EA9" w:rsidRPr="00E04581">
        <w:rPr>
          <w:lang w:eastAsia="zh-CN"/>
        </w:rPr>
        <w:t>0.5</w:t>
      </w:r>
      <w:r w:rsidR="00351045" w:rsidRPr="00E04581">
        <w:t>% concentration</w:t>
      </w:r>
      <w:r w:rsidRPr="00E04581">
        <w:t xml:space="preserve"> and incubate</w:t>
      </w:r>
      <w:r w:rsidR="00F430F3" w:rsidRPr="00E04581">
        <w:t xml:space="preserve"> at room temperature</w:t>
      </w:r>
      <w:r w:rsidRPr="00E04581">
        <w:t xml:space="preserve"> for 15 min.</w:t>
      </w:r>
    </w:p>
    <w:p w14:paraId="1D9453EB" w14:textId="77777777" w:rsidR="009A4320" w:rsidRPr="00E04581" w:rsidRDefault="009A4320" w:rsidP="001A521D">
      <w:pPr>
        <w:pStyle w:val="ListParagraph"/>
        <w:ind w:left="0"/>
        <w:rPr>
          <w:color w:val="auto"/>
          <w:lang w:eastAsia="zh-CN"/>
        </w:rPr>
      </w:pPr>
    </w:p>
    <w:p w14:paraId="5E6410B9" w14:textId="77777777" w:rsidR="009A4320" w:rsidRPr="00E04581" w:rsidRDefault="009A4320" w:rsidP="001A521D">
      <w:pPr>
        <w:pStyle w:val="ListParagraph"/>
        <w:numPr>
          <w:ilvl w:val="1"/>
          <w:numId w:val="18"/>
        </w:numPr>
        <w:rPr>
          <w:color w:val="auto"/>
          <w:lang w:eastAsia="zh-CN"/>
        </w:rPr>
      </w:pPr>
      <w:r w:rsidRPr="00E04581">
        <w:rPr>
          <w:color w:val="auto"/>
          <w:lang w:eastAsia="zh-CN"/>
        </w:rPr>
        <w:t>Sample pooling and desalting</w:t>
      </w:r>
    </w:p>
    <w:p w14:paraId="3FE26572" w14:textId="77777777" w:rsidR="009A4320" w:rsidRPr="00E04581" w:rsidRDefault="009A4320" w:rsidP="001A521D">
      <w:pPr>
        <w:pStyle w:val="ListParagraph"/>
        <w:ind w:left="0"/>
        <w:rPr>
          <w:color w:val="auto"/>
          <w:lang w:eastAsia="zh-CN"/>
        </w:rPr>
      </w:pPr>
    </w:p>
    <w:p w14:paraId="6B5A90E4" w14:textId="6B565DAC" w:rsidR="009A4320" w:rsidRPr="00E04581" w:rsidRDefault="009A4320" w:rsidP="001A521D">
      <w:pPr>
        <w:pStyle w:val="ListParagraph"/>
        <w:numPr>
          <w:ilvl w:val="2"/>
          <w:numId w:val="18"/>
        </w:numPr>
        <w:rPr>
          <w:color w:val="auto"/>
          <w:lang w:eastAsia="zh-CN"/>
        </w:rPr>
      </w:pPr>
      <w:r w:rsidRPr="00E04581">
        <w:rPr>
          <w:color w:val="201F1E"/>
        </w:rPr>
        <w:t>Pool half of each TMT</w:t>
      </w:r>
      <w:r w:rsidR="00FE10D4" w:rsidRPr="00E04581">
        <w:rPr>
          <w:color w:val="201F1E"/>
          <w:lang w:eastAsia="zh-CN"/>
        </w:rPr>
        <w:t>-</w:t>
      </w:r>
      <w:r w:rsidRPr="00E04581">
        <w:rPr>
          <w:color w:val="201F1E"/>
        </w:rPr>
        <w:t>labeled sample to make a mixture</w:t>
      </w:r>
      <w:r w:rsidR="00473B22" w:rsidRPr="00E04581">
        <w:rPr>
          <w:color w:val="201F1E"/>
        </w:rPr>
        <w:t>.</w:t>
      </w:r>
    </w:p>
    <w:p w14:paraId="0C7569CD" w14:textId="77777777" w:rsidR="009A4320" w:rsidRPr="00E04581" w:rsidRDefault="009A4320" w:rsidP="001A521D">
      <w:pPr>
        <w:pStyle w:val="ListParagraph"/>
        <w:ind w:left="0"/>
        <w:rPr>
          <w:color w:val="auto"/>
          <w:lang w:eastAsia="zh-CN"/>
        </w:rPr>
      </w:pPr>
    </w:p>
    <w:p w14:paraId="0F689167" w14:textId="095A45CA" w:rsidR="009A4320" w:rsidRPr="00E04581" w:rsidRDefault="009A4320" w:rsidP="001A521D">
      <w:pPr>
        <w:pStyle w:val="ListParagraph"/>
        <w:numPr>
          <w:ilvl w:val="2"/>
          <w:numId w:val="18"/>
        </w:numPr>
        <w:rPr>
          <w:color w:val="auto"/>
          <w:lang w:eastAsia="zh-CN"/>
        </w:rPr>
      </w:pPr>
      <w:r w:rsidRPr="00E04581">
        <w:rPr>
          <w:color w:val="201F1E"/>
        </w:rPr>
        <w:t xml:space="preserve">Take 1 </w:t>
      </w:r>
      <w:r w:rsidRPr="00E04581">
        <w:rPr>
          <w:rFonts w:eastAsiaTheme="minorEastAsia"/>
          <w:color w:val="201F1E"/>
          <w:lang w:eastAsia="zh-CN"/>
        </w:rPr>
        <w:t>μ</w:t>
      </w:r>
      <w:r w:rsidRPr="00E04581">
        <w:rPr>
          <w:color w:val="201F1E"/>
        </w:rPr>
        <w:t xml:space="preserve">g from the mixture and desalt by </w:t>
      </w:r>
      <w:r w:rsidRPr="00E04581">
        <w:rPr>
          <w:color w:val="auto"/>
          <w:lang w:eastAsia="zh-CN"/>
        </w:rPr>
        <w:t>C18</w:t>
      </w:r>
      <w:r w:rsidR="00681078" w:rsidRPr="00E04581">
        <w:rPr>
          <w:color w:val="auto"/>
          <w:lang w:eastAsia="zh-CN"/>
        </w:rPr>
        <w:t xml:space="preserve"> resin-coated</w:t>
      </w:r>
      <w:r w:rsidRPr="00E04581">
        <w:rPr>
          <w:color w:val="auto"/>
          <w:lang w:eastAsia="zh-CN"/>
        </w:rPr>
        <w:t xml:space="preserve"> </w:t>
      </w:r>
      <w:r w:rsidR="00681078" w:rsidRPr="00E04581">
        <w:rPr>
          <w:color w:val="auto"/>
          <w:lang w:eastAsia="zh-CN"/>
        </w:rPr>
        <w:t>pipette t</w:t>
      </w:r>
      <w:r w:rsidR="00351045" w:rsidRPr="00E04581">
        <w:rPr>
          <w:color w:val="auto"/>
          <w:lang w:eastAsia="zh-CN"/>
        </w:rPr>
        <w:t>ips</w:t>
      </w:r>
      <w:r w:rsidRPr="00E04581">
        <w:rPr>
          <w:color w:val="201F1E"/>
        </w:rPr>
        <w:t>, then analyze by LC-MS/MS</w:t>
      </w:r>
      <w:r w:rsidR="00F430F3" w:rsidRPr="00E04581">
        <w:rPr>
          <w:color w:val="201F1E"/>
        </w:rPr>
        <w:t xml:space="preserve"> using a short gradient (~30 min)</w:t>
      </w:r>
      <w:r w:rsidRPr="00E04581">
        <w:rPr>
          <w:color w:val="201F1E"/>
        </w:rPr>
        <w:t>.</w:t>
      </w:r>
    </w:p>
    <w:p w14:paraId="399ECB2D" w14:textId="77777777" w:rsidR="009A4320" w:rsidRPr="00E04581" w:rsidRDefault="009A4320" w:rsidP="001A521D">
      <w:pPr>
        <w:pStyle w:val="ListParagraph"/>
        <w:ind w:left="0"/>
        <w:rPr>
          <w:color w:val="auto"/>
          <w:lang w:eastAsia="zh-CN"/>
        </w:rPr>
      </w:pPr>
    </w:p>
    <w:p w14:paraId="1BE53E03" w14:textId="77B0FD5D" w:rsidR="009A4320" w:rsidRPr="00E04581" w:rsidRDefault="009A4320" w:rsidP="001A521D">
      <w:pPr>
        <w:pStyle w:val="ListParagraph"/>
        <w:numPr>
          <w:ilvl w:val="2"/>
          <w:numId w:val="18"/>
        </w:numPr>
        <w:rPr>
          <w:color w:val="auto"/>
          <w:lang w:eastAsia="zh-CN"/>
        </w:rPr>
      </w:pPr>
      <w:r w:rsidRPr="00E04581">
        <w:rPr>
          <w:color w:val="201F1E"/>
        </w:rPr>
        <w:t xml:space="preserve">Calculate the relative concentration </w:t>
      </w:r>
      <w:r w:rsidR="00F430F3" w:rsidRPr="00E04581">
        <w:rPr>
          <w:color w:val="201F1E"/>
        </w:rPr>
        <w:t>using</w:t>
      </w:r>
      <w:r w:rsidRPr="00E04581">
        <w:rPr>
          <w:color w:val="201F1E"/>
        </w:rPr>
        <w:t xml:space="preserve"> the average intensity of each TMT16 reporter ion and compar</w:t>
      </w:r>
      <w:r w:rsidR="00F430F3" w:rsidRPr="00E04581">
        <w:rPr>
          <w:color w:val="201F1E"/>
        </w:rPr>
        <w:t>ing</w:t>
      </w:r>
      <w:r w:rsidRPr="00E04581">
        <w:rPr>
          <w:color w:val="201F1E"/>
        </w:rPr>
        <w:t xml:space="preserve"> the discrepancies between</w:t>
      </w:r>
      <w:r w:rsidR="00F430F3" w:rsidRPr="00E04581">
        <w:rPr>
          <w:color w:val="201F1E"/>
        </w:rPr>
        <w:t xml:space="preserve"> the</w:t>
      </w:r>
      <w:r w:rsidR="00CE4F7F" w:rsidRPr="00E04581">
        <w:rPr>
          <w:color w:val="201F1E"/>
        </w:rPr>
        <w:t xml:space="preserve"> 16 channels</w:t>
      </w:r>
      <w:r w:rsidRPr="00E04581">
        <w:rPr>
          <w:color w:val="201F1E"/>
        </w:rPr>
        <w:t>. To achieve equal mixing of each channel, add the remain</w:t>
      </w:r>
      <w:r w:rsidR="00F5096E" w:rsidRPr="00E04581">
        <w:rPr>
          <w:color w:val="201F1E"/>
        </w:rPr>
        <w:t>der</w:t>
      </w:r>
      <w:r w:rsidRPr="00E04581">
        <w:rPr>
          <w:color w:val="201F1E"/>
        </w:rPr>
        <w:t xml:space="preserve"> of </w:t>
      </w:r>
      <w:r w:rsidR="00F5096E" w:rsidRPr="00E04581">
        <w:rPr>
          <w:color w:val="201F1E"/>
        </w:rPr>
        <w:t xml:space="preserve">the </w:t>
      </w:r>
      <w:r w:rsidRPr="00E04581">
        <w:rPr>
          <w:color w:val="201F1E"/>
        </w:rPr>
        <w:t>TMT</w:t>
      </w:r>
      <w:r w:rsidR="00FE10D4" w:rsidRPr="00E04581">
        <w:rPr>
          <w:color w:val="201F1E"/>
          <w:lang w:eastAsia="zh-CN"/>
        </w:rPr>
        <w:t>-</w:t>
      </w:r>
      <w:r w:rsidRPr="00E04581">
        <w:rPr>
          <w:color w:val="201F1E"/>
        </w:rPr>
        <w:t>labeled samples into the mixture according to the calculated average intensity.</w:t>
      </w:r>
      <w:r w:rsidR="00175DE6">
        <w:rPr>
          <w:color w:val="201F1E"/>
        </w:rPr>
        <w:t xml:space="preserve"> </w:t>
      </w:r>
      <w:r w:rsidRPr="00E04581">
        <w:rPr>
          <w:color w:val="201F1E"/>
        </w:rPr>
        <w:t>Repeat the adjustment until all samples are equally mixed.</w:t>
      </w:r>
      <w:r w:rsidR="001C1217" w:rsidRPr="00E04581">
        <w:rPr>
          <w:color w:val="201F1E"/>
        </w:rPr>
        <w:t xml:space="preserve"> Representative data showing the process of sample pooling are shown in </w:t>
      </w:r>
      <w:r w:rsidR="001C1217" w:rsidRPr="00E04581">
        <w:rPr>
          <w:b/>
          <w:bCs/>
          <w:color w:val="201F1E"/>
        </w:rPr>
        <w:t>Table 1</w:t>
      </w:r>
      <w:r w:rsidR="001C1217" w:rsidRPr="00E04581">
        <w:rPr>
          <w:color w:val="201F1E"/>
        </w:rPr>
        <w:t>.</w:t>
      </w:r>
    </w:p>
    <w:p w14:paraId="4488C990" w14:textId="77777777" w:rsidR="009A4320" w:rsidRPr="00E04581" w:rsidRDefault="009A4320" w:rsidP="001A521D">
      <w:pPr>
        <w:pStyle w:val="ListParagraph"/>
        <w:ind w:left="0"/>
        <w:rPr>
          <w:color w:val="201F1E"/>
        </w:rPr>
      </w:pPr>
    </w:p>
    <w:p w14:paraId="4EA9764C" w14:textId="66CBB832" w:rsidR="009A4320" w:rsidRPr="00E04581" w:rsidRDefault="00262B23" w:rsidP="001A521D">
      <w:pPr>
        <w:pStyle w:val="ListParagraph"/>
        <w:ind w:left="0"/>
        <w:rPr>
          <w:color w:val="201F1E"/>
        </w:rPr>
      </w:pPr>
      <w:r w:rsidRPr="00E04581">
        <w:rPr>
          <w:color w:val="201F1E"/>
        </w:rPr>
        <w:t>NOTE:</w:t>
      </w:r>
      <w:r w:rsidR="009A4320" w:rsidRPr="00E04581">
        <w:t xml:space="preserve"> </w:t>
      </w:r>
      <w:r w:rsidR="00F5096E" w:rsidRPr="00E04581">
        <w:t xml:space="preserve">Because </w:t>
      </w:r>
      <w:r w:rsidR="009A4320" w:rsidRPr="00E04581">
        <w:t>p</w:t>
      </w:r>
      <w:r w:rsidR="009A4320" w:rsidRPr="00E04581">
        <w:rPr>
          <w:color w:val="201F1E"/>
        </w:rPr>
        <w:t>ipetting errors may affect the accuracy of concentrations and protein quantitation, ensuring the pooling amount correctly is</w:t>
      </w:r>
      <w:r w:rsidR="00F430F3" w:rsidRPr="00E04581">
        <w:rPr>
          <w:color w:val="201F1E"/>
        </w:rPr>
        <w:t xml:space="preserve"> </w:t>
      </w:r>
      <w:r w:rsidR="009A4320" w:rsidRPr="00E04581">
        <w:rPr>
          <w:color w:val="201F1E"/>
        </w:rPr>
        <w:t xml:space="preserve">important. The discrepancies </w:t>
      </w:r>
      <w:r w:rsidR="00F430F3" w:rsidRPr="00E04581">
        <w:rPr>
          <w:color w:val="201F1E"/>
        </w:rPr>
        <w:t>in</w:t>
      </w:r>
      <w:r w:rsidR="009A4320" w:rsidRPr="00E04581">
        <w:rPr>
          <w:color w:val="201F1E"/>
        </w:rPr>
        <w:t xml:space="preserve"> intensity among </w:t>
      </w:r>
      <w:r w:rsidR="009A4320" w:rsidRPr="00E04581">
        <w:rPr>
          <w:color w:val="201F1E"/>
          <w:lang w:eastAsia="zh-CN"/>
        </w:rPr>
        <w:t xml:space="preserve">16 </w:t>
      </w:r>
      <w:r w:rsidR="009A4320" w:rsidRPr="00E04581">
        <w:rPr>
          <w:color w:val="201F1E"/>
        </w:rPr>
        <w:t>samples should be less than 5%.</w:t>
      </w:r>
    </w:p>
    <w:p w14:paraId="562C2B68" w14:textId="77777777" w:rsidR="009A4320" w:rsidRPr="00E04581" w:rsidRDefault="009A4320" w:rsidP="001A521D">
      <w:pPr>
        <w:pStyle w:val="ListParagraph"/>
        <w:ind w:left="0"/>
        <w:rPr>
          <w:color w:val="auto"/>
          <w:lang w:eastAsia="zh-CN"/>
        </w:rPr>
      </w:pPr>
    </w:p>
    <w:p w14:paraId="778A20E6" w14:textId="77777777" w:rsidR="009A4320" w:rsidRPr="00361848" w:rsidRDefault="009A4320" w:rsidP="001A521D">
      <w:pPr>
        <w:pStyle w:val="ListParagraph"/>
        <w:numPr>
          <w:ilvl w:val="1"/>
          <w:numId w:val="18"/>
        </w:numPr>
        <w:rPr>
          <w:color w:val="auto"/>
          <w:highlight w:val="yellow"/>
          <w:lang w:eastAsia="zh-CN"/>
        </w:rPr>
      </w:pPr>
      <w:r w:rsidRPr="00361848">
        <w:rPr>
          <w:color w:val="auto"/>
          <w:highlight w:val="yellow"/>
          <w:lang w:eastAsia="zh-CN"/>
        </w:rPr>
        <w:t>Labeled peptide desalting</w:t>
      </w:r>
    </w:p>
    <w:p w14:paraId="091D1BE2" w14:textId="77777777" w:rsidR="009A4320" w:rsidRPr="00E04581" w:rsidRDefault="009A4320" w:rsidP="001A521D">
      <w:pPr>
        <w:pStyle w:val="ListParagraph"/>
        <w:ind w:left="0"/>
        <w:rPr>
          <w:color w:val="auto"/>
          <w:lang w:eastAsia="zh-CN"/>
        </w:rPr>
      </w:pPr>
    </w:p>
    <w:p w14:paraId="3CC35830" w14:textId="43E3E401" w:rsidR="009A4320" w:rsidRPr="00E04581" w:rsidRDefault="00262B23" w:rsidP="001A521D">
      <w:pPr>
        <w:pStyle w:val="ListParagraph"/>
        <w:ind w:left="0"/>
        <w:rPr>
          <w:color w:val="auto"/>
          <w:lang w:eastAsia="zh-CN"/>
        </w:rPr>
      </w:pPr>
      <w:r w:rsidRPr="00E04581">
        <w:rPr>
          <w:color w:val="201F1E"/>
        </w:rPr>
        <w:t xml:space="preserve">NOTE: </w:t>
      </w:r>
      <w:r w:rsidR="0095317E" w:rsidRPr="00E04581">
        <w:rPr>
          <w:color w:val="201F1E"/>
        </w:rPr>
        <w:t xml:space="preserve">Because </w:t>
      </w:r>
      <w:r w:rsidR="009A4320" w:rsidRPr="00E04581">
        <w:rPr>
          <w:color w:val="201F1E"/>
        </w:rPr>
        <w:t xml:space="preserve">the </w:t>
      </w:r>
      <w:r w:rsidR="00411098" w:rsidRPr="00E04581">
        <w:rPr>
          <w:color w:val="201F1E"/>
        </w:rPr>
        <w:t xml:space="preserve">background </w:t>
      </w:r>
      <w:r w:rsidR="009A4320" w:rsidRPr="00E04581">
        <w:rPr>
          <w:color w:val="201F1E"/>
        </w:rPr>
        <w:t>derivatives in the TMT16 labeling reaction</w:t>
      </w:r>
      <w:r w:rsidR="003779BA" w:rsidRPr="00E04581">
        <w:rPr>
          <w:color w:val="201F1E"/>
        </w:rPr>
        <w:t xml:space="preserve"> (e.g.</w:t>
      </w:r>
      <w:r>
        <w:rPr>
          <w:color w:val="201F1E"/>
        </w:rPr>
        <w:t>,</w:t>
      </w:r>
      <w:r w:rsidR="003779BA" w:rsidRPr="00E04581">
        <w:rPr>
          <w:color w:val="201F1E"/>
        </w:rPr>
        <w:t xml:space="preserve"> </w:t>
      </w:r>
      <w:r w:rsidR="008F1938" w:rsidRPr="00E04581">
        <w:rPr>
          <w:color w:val="201F1E"/>
          <w:lang w:eastAsia="zh-CN"/>
        </w:rPr>
        <w:t>TMTpro-NHOH from</w:t>
      </w:r>
      <w:r w:rsidR="005A425F">
        <w:rPr>
          <w:color w:val="201F1E"/>
          <w:lang w:eastAsia="zh-CN"/>
        </w:rPr>
        <w:t xml:space="preserve"> the</w:t>
      </w:r>
      <w:r w:rsidR="008F1938" w:rsidRPr="00E04581">
        <w:rPr>
          <w:color w:val="201F1E"/>
          <w:lang w:eastAsia="zh-CN"/>
        </w:rPr>
        <w:t xml:space="preserve"> hydroxylamine quenching reaction, and TMTpro-OH from TMT hydroxylation</w:t>
      </w:r>
      <w:r w:rsidR="003779BA" w:rsidRPr="00E04581">
        <w:rPr>
          <w:color w:val="201F1E"/>
        </w:rPr>
        <w:t>)</w:t>
      </w:r>
      <w:r w:rsidR="009A4320" w:rsidRPr="00E04581">
        <w:rPr>
          <w:color w:val="201F1E"/>
        </w:rPr>
        <w:t xml:space="preserve"> are hydrophobic, </w:t>
      </w:r>
      <w:r w:rsidR="004966F2" w:rsidRPr="00E04581">
        <w:rPr>
          <w:color w:val="201F1E"/>
        </w:rPr>
        <w:t>a</w:t>
      </w:r>
      <w:r w:rsidR="00411098" w:rsidRPr="00E04581">
        <w:rPr>
          <w:color w:val="201F1E"/>
        </w:rPr>
        <w:t>n</w:t>
      </w:r>
      <w:r w:rsidR="004966F2" w:rsidRPr="00E04581">
        <w:rPr>
          <w:color w:val="201F1E"/>
        </w:rPr>
        <w:t xml:space="preserve"> </w:t>
      </w:r>
      <w:r w:rsidR="009A4320" w:rsidRPr="00E04581">
        <w:rPr>
          <w:color w:val="201F1E"/>
        </w:rPr>
        <w:t>extensive wash condition is used for TMT16 labeled sample</w:t>
      </w:r>
      <w:r w:rsidR="0095317E" w:rsidRPr="00E04581">
        <w:rPr>
          <w:color w:val="201F1E"/>
        </w:rPr>
        <w:t>s to effectively remove the derivatives</w:t>
      </w:r>
      <w:r w:rsidR="009A4320" w:rsidRPr="00E04581">
        <w:rPr>
          <w:color w:val="201F1E"/>
        </w:rPr>
        <w:t xml:space="preserve">. The addition of 5% ACN in the regular wash buffer (0.1% TFA) </w:t>
      </w:r>
      <w:r w:rsidR="00230F53" w:rsidRPr="00E04581">
        <w:rPr>
          <w:color w:val="201F1E"/>
        </w:rPr>
        <w:t>and</w:t>
      </w:r>
      <w:r w:rsidR="00230F53" w:rsidRPr="00E04581">
        <w:rPr>
          <w:color w:val="201F1E"/>
          <w:lang w:eastAsia="zh-CN"/>
        </w:rPr>
        <w:t xml:space="preserve"> </w:t>
      </w:r>
      <w:r w:rsidR="009A4320" w:rsidRPr="00E04581">
        <w:rPr>
          <w:color w:val="201F1E"/>
        </w:rPr>
        <w:t>10</w:t>
      </w:r>
      <w:r>
        <w:rPr>
          <w:color w:val="auto"/>
          <w:lang w:eastAsia="zh-CN"/>
        </w:rPr>
        <w:t>x</w:t>
      </w:r>
      <w:r w:rsidR="009A4320" w:rsidRPr="00E04581">
        <w:rPr>
          <w:color w:val="201F1E"/>
        </w:rPr>
        <w:t xml:space="preserve"> bed volumes of wash buffer are used.</w:t>
      </w:r>
    </w:p>
    <w:p w14:paraId="2D1AEDEC" w14:textId="77777777" w:rsidR="009A4320" w:rsidRPr="00E04581" w:rsidRDefault="009A4320" w:rsidP="001A521D">
      <w:pPr>
        <w:pStyle w:val="ListParagraph"/>
        <w:ind w:left="0"/>
        <w:rPr>
          <w:color w:val="auto"/>
          <w:lang w:eastAsia="zh-CN"/>
        </w:rPr>
      </w:pPr>
    </w:p>
    <w:p w14:paraId="7D265152" w14:textId="77777777" w:rsidR="009A4320" w:rsidRPr="00E04581" w:rsidRDefault="009A4320" w:rsidP="001A521D">
      <w:pPr>
        <w:pStyle w:val="ListParagraph"/>
        <w:numPr>
          <w:ilvl w:val="2"/>
          <w:numId w:val="18"/>
        </w:numPr>
        <w:rPr>
          <w:color w:val="auto"/>
          <w:highlight w:val="yellow"/>
          <w:lang w:eastAsia="zh-CN"/>
        </w:rPr>
      </w:pPr>
      <w:r w:rsidRPr="00E04581">
        <w:rPr>
          <w:color w:val="auto"/>
          <w:highlight w:val="yellow"/>
          <w:lang w:eastAsia="zh-CN"/>
        </w:rPr>
        <w:t>Acidify the pooled samples by adding 10% TFA to pH &lt; 3.</w:t>
      </w:r>
    </w:p>
    <w:p w14:paraId="420AA7C8" w14:textId="77777777" w:rsidR="009A4320" w:rsidRPr="00E04581" w:rsidRDefault="009A4320" w:rsidP="001A521D">
      <w:pPr>
        <w:pStyle w:val="ListParagraph"/>
        <w:ind w:left="0"/>
        <w:rPr>
          <w:color w:val="auto"/>
          <w:lang w:eastAsia="zh-CN"/>
        </w:rPr>
      </w:pPr>
    </w:p>
    <w:p w14:paraId="67B18E95" w14:textId="603A17AD" w:rsidR="00CE4F7F" w:rsidRPr="00E04581" w:rsidRDefault="00CE4F7F" w:rsidP="001A521D">
      <w:pPr>
        <w:pStyle w:val="ListParagraph"/>
        <w:numPr>
          <w:ilvl w:val="2"/>
          <w:numId w:val="18"/>
        </w:numPr>
        <w:rPr>
          <w:color w:val="auto"/>
          <w:highlight w:val="yellow"/>
          <w:lang w:eastAsia="zh-CN"/>
        </w:rPr>
      </w:pPr>
      <w:r w:rsidRPr="00E04581">
        <w:rPr>
          <w:color w:val="auto"/>
          <w:highlight w:val="yellow"/>
          <w:lang w:eastAsia="zh-CN"/>
        </w:rPr>
        <w:t xml:space="preserve">Centrifuge the </w:t>
      </w:r>
      <w:r w:rsidR="00F430F3" w:rsidRPr="00E04581">
        <w:rPr>
          <w:color w:val="auto"/>
          <w:highlight w:val="yellow"/>
          <w:lang w:eastAsia="zh-CN"/>
        </w:rPr>
        <w:t>pooled sample</w:t>
      </w:r>
      <w:r w:rsidR="009A4320" w:rsidRPr="00E04581">
        <w:rPr>
          <w:color w:val="auto"/>
          <w:highlight w:val="yellow"/>
          <w:lang w:eastAsia="zh-CN"/>
        </w:rPr>
        <w:t xml:space="preserve"> at </w:t>
      </w:r>
      <w:r w:rsidR="009166F1" w:rsidRPr="00E04581">
        <w:rPr>
          <w:color w:val="auto"/>
          <w:highlight w:val="yellow"/>
          <w:lang w:eastAsia="zh-CN"/>
        </w:rPr>
        <w:t>21</w:t>
      </w:r>
      <w:r w:rsidR="00D645C8" w:rsidRPr="00E04581">
        <w:rPr>
          <w:color w:val="auto"/>
          <w:highlight w:val="yellow"/>
          <w:lang w:eastAsia="zh-CN"/>
        </w:rPr>
        <w:t xml:space="preserve">,000 </w:t>
      </w:r>
      <w:r w:rsidR="00262B23" w:rsidRPr="00262B23">
        <w:rPr>
          <w:i/>
          <w:iCs/>
          <w:color w:val="auto"/>
          <w:highlight w:val="yellow"/>
          <w:lang w:eastAsia="zh-CN"/>
        </w:rPr>
        <w:t>x</w:t>
      </w:r>
      <w:r w:rsidR="009A4320" w:rsidRPr="00262B23">
        <w:rPr>
          <w:i/>
          <w:iCs/>
          <w:color w:val="auto"/>
          <w:highlight w:val="yellow"/>
          <w:lang w:eastAsia="zh-CN"/>
        </w:rPr>
        <w:t xml:space="preserve"> </w:t>
      </w:r>
      <w:r w:rsidR="00D645C8" w:rsidRPr="00262B23">
        <w:rPr>
          <w:i/>
          <w:iCs/>
          <w:color w:val="auto"/>
          <w:highlight w:val="yellow"/>
          <w:lang w:eastAsia="zh-CN"/>
        </w:rPr>
        <w:t xml:space="preserve">g </w:t>
      </w:r>
      <w:r w:rsidR="00D645C8" w:rsidRPr="00E04581">
        <w:rPr>
          <w:color w:val="auto"/>
          <w:highlight w:val="yellow"/>
          <w:lang w:eastAsia="zh-CN"/>
        </w:rPr>
        <w:t>for</w:t>
      </w:r>
      <w:r w:rsidR="009A4320" w:rsidRPr="00E04581">
        <w:rPr>
          <w:color w:val="auto"/>
          <w:highlight w:val="yellow"/>
          <w:lang w:eastAsia="zh-CN"/>
        </w:rPr>
        <w:t xml:space="preserve"> 10 min and </w:t>
      </w:r>
      <w:r w:rsidR="0095317E" w:rsidRPr="00E04581">
        <w:rPr>
          <w:color w:val="auto"/>
          <w:highlight w:val="yellow"/>
          <w:lang w:eastAsia="zh-CN"/>
        </w:rPr>
        <w:t xml:space="preserve">put </w:t>
      </w:r>
      <w:r w:rsidR="009A4320" w:rsidRPr="00E04581">
        <w:rPr>
          <w:color w:val="auto"/>
          <w:highlight w:val="yellow"/>
          <w:lang w:eastAsia="zh-CN"/>
        </w:rPr>
        <w:t xml:space="preserve">the supernatant </w:t>
      </w:r>
      <w:r w:rsidR="0095317E" w:rsidRPr="00E04581">
        <w:rPr>
          <w:color w:val="auto"/>
          <w:highlight w:val="yellow"/>
          <w:lang w:eastAsia="zh-CN"/>
        </w:rPr>
        <w:t xml:space="preserve">in </w:t>
      </w:r>
      <w:r w:rsidR="009A4320" w:rsidRPr="00E04581">
        <w:rPr>
          <w:color w:val="auto"/>
          <w:highlight w:val="yellow"/>
          <w:lang w:eastAsia="zh-CN"/>
        </w:rPr>
        <w:t>a new tube.</w:t>
      </w:r>
      <w:r w:rsidR="009A4320" w:rsidRPr="00E04581">
        <w:rPr>
          <w:color w:val="auto"/>
          <w:highlight w:val="yellow"/>
          <w:lang w:eastAsia="zh-CN"/>
        </w:rPr>
        <w:tab/>
      </w:r>
    </w:p>
    <w:p w14:paraId="2DD37A33" w14:textId="076FBDCA" w:rsidR="009A4320" w:rsidRPr="00E04581" w:rsidRDefault="009A4320" w:rsidP="001A521D">
      <w:pPr>
        <w:pStyle w:val="ListParagraph"/>
        <w:ind w:left="0"/>
        <w:rPr>
          <w:color w:val="auto"/>
          <w:lang w:eastAsia="zh-CN"/>
        </w:rPr>
      </w:pPr>
      <w:r w:rsidRPr="00E04581">
        <w:rPr>
          <w:color w:val="auto"/>
          <w:lang w:eastAsia="zh-CN"/>
        </w:rPr>
        <w:tab/>
      </w:r>
      <w:r w:rsidRPr="00E04581">
        <w:rPr>
          <w:color w:val="auto"/>
          <w:lang w:eastAsia="zh-CN"/>
        </w:rPr>
        <w:tab/>
      </w:r>
    </w:p>
    <w:p w14:paraId="2503C880" w14:textId="5C45B0EB" w:rsidR="009A4320" w:rsidRPr="00E04581" w:rsidRDefault="009A4320" w:rsidP="001A521D">
      <w:pPr>
        <w:pStyle w:val="ListParagraph"/>
        <w:numPr>
          <w:ilvl w:val="2"/>
          <w:numId w:val="18"/>
        </w:numPr>
        <w:rPr>
          <w:color w:val="auto"/>
          <w:highlight w:val="yellow"/>
          <w:lang w:eastAsia="zh-CN"/>
        </w:rPr>
      </w:pPr>
      <w:r w:rsidRPr="00E04581">
        <w:rPr>
          <w:color w:val="auto"/>
          <w:highlight w:val="yellow"/>
          <w:lang w:eastAsia="zh-CN"/>
        </w:rPr>
        <w:t>Dry the sample</w:t>
      </w:r>
      <w:r w:rsidR="005C0BAC" w:rsidRPr="00E04581">
        <w:rPr>
          <w:color w:val="auto"/>
          <w:highlight w:val="yellow"/>
          <w:lang w:eastAsia="zh-CN"/>
        </w:rPr>
        <w:t xml:space="preserve"> using a </w:t>
      </w:r>
      <w:r w:rsidR="0095317E" w:rsidRPr="00E04581">
        <w:rPr>
          <w:color w:val="auto"/>
          <w:highlight w:val="yellow"/>
          <w:lang w:eastAsia="zh-CN"/>
        </w:rPr>
        <w:t xml:space="preserve">vacuum </w:t>
      </w:r>
      <w:r w:rsidR="005C0BAC" w:rsidRPr="00E04581">
        <w:rPr>
          <w:color w:val="auto"/>
          <w:highlight w:val="yellow"/>
          <w:lang w:eastAsia="zh-CN"/>
        </w:rPr>
        <w:t>concentrator</w:t>
      </w:r>
      <w:r w:rsidRPr="00E04581">
        <w:rPr>
          <w:color w:val="auto"/>
          <w:highlight w:val="yellow"/>
          <w:lang w:eastAsia="zh-CN"/>
        </w:rPr>
        <w:t xml:space="preserve"> to remove </w:t>
      </w:r>
      <w:r w:rsidR="005C0BAC" w:rsidRPr="00E04581">
        <w:rPr>
          <w:color w:val="auto"/>
          <w:highlight w:val="yellow"/>
          <w:lang w:eastAsia="zh-CN"/>
        </w:rPr>
        <w:t>ACN.</w:t>
      </w:r>
    </w:p>
    <w:p w14:paraId="1D2FA567" w14:textId="77777777" w:rsidR="009A4320" w:rsidRPr="00E04581" w:rsidRDefault="009A4320" w:rsidP="001A521D">
      <w:pPr>
        <w:pStyle w:val="ListParagraph"/>
        <w:ind w:left="0"/>
        <w:rPr>
          <w:color w:val="auto"/>
          <w:highlight w:val="yellow"/>
          <w:lang w:eastAsia="zh-CN"/>
        </w:rPr>
      </w:pPr>
    </w:p>
    <w:p w14:paraId="47E91E29" w14:textId="4190F2A0" w:rsidR="009A4320" w:rsidRPr="00E04581" w:rsidRDefault="009A4320" w:rsidP="001A521D">
      <w:pPr>
        <w:pStyle w:val="ListParagraph"/>
        <w:numPr>
          <w:ilvl w:val="2"/>
          <w:numId w:val="18"/>
        </w:numPr>
        <w:rPr>
          <w:color w:val="auto"/>
          <w:highlight w:val="yellow"/>
          <w:lang w:eastAsia="zh-CN"/>
        </w:rPr>
      </w:pPr>
      <w:r w:rsidRPr="00E04581">
        <w:rPr>
          <w:color w:val="auto"/>
          <w:highlight w:val="yellow"/>
          <w:lang w:eastAsia="zh-CN"/>
        </w:rPr>
        <w:t xml:space="preserve">Pre-condition a solid-phase extraction cartridge containing 50 mg sorbent column by washing the column with </w:t>
      </w:r>
      <w:r w:rsidR="009166F1" w:rsidRPr="00E04581">
        <w:rPr>
          <w:color w:val="auto"/>
          <w:highlight w:val="yellow"/>
          <w:lang w:eastAsia="zh-CN"/>
        </w:rPr>
        <w:t>2</w:t>
      </w:r>
      <w:r w:rsidRPr="00E04581">
        <w:rPr>
          <w:color w:val="auto"/>
          <w:highlight w:val="yellow"/>
          <w:lang w:eastAsia="zh-CN"/>
        </w:rPr>
        <w:t xml:space="preserve"> mL of </w:t>
      </w:r>
      <w:r w:rsidRPr="00E04581">
        <w:rPr>
          <w:highlight w:val="yellow"/>
        </w:rPr>
        <w:t xml:space="preserve">100% </w:t>
      </w:r>
      <w:r w:rsidRPr="00E04581">
        <w:rPr>
          <w:color w:val="auto"/>
          <w:highlight w:val="yellow"/>
          <w:lang w:eastAsia="zh-CN"/>
        </w:rPr>
        <w:t>methanol</w:t>
      </w:r>
      <w:r w:rsidR="005C0BAC" w:rsidRPr="00E04581">
        <w:rPr>
          <w:color w:val="auto"/>
          <w:highlight w:val="yellow"/>
          <w:lang w:eastAsia="zh-CN"/>
        </w:rPr>
        <w:t xml:space="preserve"> followed by</w:t>
      </w:r>
      <w:r w:rsidRPr="00E04581">
        <w:rPr>
          <w:color w:val="auto"/>
          <w:highlight w:val="yellow"/>
          <w:lang w:eastAsia="zh-CN"/>
        </w:rPr>
        <w:t xml:space="preserve"> </w:t>
      </w:r>
      <w:r w:rsidR="009166F1" w:rsidRPr="00E04581">
        <w:rPr>
          <w:color w:val="auto"/>
          <w:highlight w:val="yellow"/>
          <w:lang w:eastAsia="zh-CN"/>
        </w:rPr>
        <w:t>2 mL of elution buffer (</w:t>
      </w:r>
      <w:r w:rsidRPr="00E04581">
        <w:rPr>
          <w:color w:val="auto"/>
          <w:highlight w:val="yellow"/>
          <w:lang w:eastAsia="zh-CN"/>
        </w:rPr>
        <w:t>60% ACN plus 0.1% TFA</w:t>
      </w:r>
      <w:r w:rsidR="009166F1" w:rsidRPr="00E04581">
        <w:rPr>
          <w:color w:val="auto"/>
          <w:highlight w:val="yellow"/>
          <w:lang w:eastAsia="zh-CN"/>
        </w:rPr>
        <w:t>)</w:t>
      </w:r>
      <w:r w:rsidRPr="00E04581">
        <w:rPr>
          <w:color w:val="auto"/>
          <w:highlight w:val="yellow"/>
          <w:lang w:eastAsia="zh-CN"/>
        </w:rPr>
        <w:t xml:space="preserve"> and </w:t>
      </w:r>
      <w:r w:rsidR="005C0BAC" w:rsidRPr="00E04581">
        <w:rPr>
          <w:color w:val="auto"/>
          <w:highlight w:val="yellow"/>
          <w:lang w:eastAsia="zh-CN"/>
        </w:rPr>
        <w:t xml:space="preserve">lastly </w:t>
      </w:r>
      <w:r w:rsidR="009166F1" w:rsidRPr="00E04581">
        <w:rPr>
          <w:color w:val="auto"/>
          <w:highlight w:val="yellow"/>
          <w:lang w:eastAsia="zh-CN"/>
        </w:rPr>
        <w:t>2 mL of wash buffer (</w:t>
      </w:r>
      <w:r w:rsidRPr="00E04581">
        <w:rPr>
          <w:color w:val="auto"/>
          <w:highlight w:val="yellow"/>
          <w:lang w:eastAsia="zh-CN"/>
        </w:rPr>
        <w:t>0.1% TFA</w:t>
      </w:r>
      <w:r w:rsidR="009166F1" w:rsidRPr="00E04581">
        <w:rPr>
          <w:color w:val="auto"/>
          <w:highlight w:val="yellow"/>
          <w:lang w:eastAsia="zh-CN"/>
        </w:rPr>
        <w:t>)</w:t>
      </w:r>
      <w:r w:rsidR="005C0BAC" w:rsidRPr="00E04581">
        <w:rPr>
          <w:color w:val="auto"/>
          <w:highlight w:val="yellow"/>
          <w:lang w:eastAsia="zh-CN"/>
        </w:rPr>
        <w:t>.</w:t>
      </w:r>
    </w:p>
    <w:p w14:paraId="5536D825" w14:textId="77777777" w:rsidR="009A4320" w:rsidRPr="00E04581" w:rsidRDefault="009A4320" w:rsidP="001A521D">
      <w:pPr>
        <w:pStyle w:val="ListParagraph"/>
        <w:ind w:left="0"/>
        <w:rPr>
          <w:color w:val="auto"/>
          <w:lang w:eastAsia="zh-CN"/>
        </w:rPr>
      </w:pPr>
    </w:p>
    <w:p w14:paraId="340EE7B2" w14:textId="398DEAA8" w:rsidR="009A4320" w:rsidRPr="00E04581" w:rsidRDefault="009A4320" w:rsidP="001A521D">
      <w:pPr>
        <w:pStyle w:val="ListParagraph"/>
        <w:numPr>
          <w:ilvl w:val="2"/>
          <w:numId w:val="18"/>
        </w:numPr>
        <w:rPr>
          <w:color w:val="auto"/>
          <w:highlight w:val="yellow"/>
          <w:lang w:eastAsia="zh-CN"/>
        </w:rPr>
      </w:pPr>
      <w:r w:rsidRPr="00E04581">
        <w:rPr>
          <w:color w:val="auto"/>
          <w:highlight w:val="yellow"/>
          <w:lang w:eastAsia="zh-CN"/>
        </w:rPr>
        <w:t xml:space="preserve">Load the sample on the column. </w:t>
      </w:r>
      <w:r w:rsidR="00D96DF1" w:rsidRPr="00E04581">
        <w:rPr>
          <w:color w:val="auto"/>
          <w:highlight w:val="yellow"/>
          <w:lang w:eastAsia="zh-CN"/>
        </w:rPr>
        <w:t>Adjust the flow rate to ~100 μL/min to ensure the full extent of peptide binding. S</w:t>
      </w:r>
      <w:r w:rsidR="005C0BAC" w:rsidRPr="00E04581">
        <w:rPr>
          <w:color w:val="auto"/>
          <w:highlight w:val="yellow"/>
          <w:lang w:eastAsia="zh-CN"/>
        </w:rPr>
        <w:t>ave</w:t>
      </w:r>
      <w:r w:rsidRPr="00E04581">
        <w:rPr>
          <w:color w:val="auto"/>
          <w:highlight w:val="yellow"/>
          <w:lang w:eastAsia="zh-CN"/>
        </w:rPr>
        <w:t xml:space="preserve"> the flow through.</w:t>
      </w:r>
      <w:r w:rsidRPr="00E04581">
        <w:rPr>
          <w:color w:val="auto"/>
          <w:lang w:eastAsia="zh-CN"/>
        </w:rPr>
        <w:tab/>
      </w:r>
      <w:r w:rsidRPr="00E04581">
        <w:rPr>
          <w:color w:val="auto"/>
          <w:lang w:eastAsia="zh-CN"/>
        </w:rPr>
        <w:tab/>
      </w:r>
      <w:r w:rsidRPr="00E04581">
        <w:rPr>
          <w:color w:val="auto"/>
          <w:lang w:eastAsia="zh-CN"/>
        </w:rPr>
        <w:tab/>
      </w:r>
    </w:p>
    <w:p w14:paraId="3ADB72DA" w14:textId="77777777" w:rsidR="009A4320" w:rsidRPr="00E04581" w:rsidRDefault="009A4320" w:rsidP="001A521D">
      <w:pPr>
        <w:pStyle w:val="ListParagraph"/>
        <w:ind w:left="0"/>
        <w:rPr>
          <w:color w:val="auto"/>
          <w:highlight w:val="yellow"/>
          <w:lang w:eastAsia="zh-CN"/>
        </w:rPr>
      </w:pPr>
    </w:p>
    <w:p w14:paraId="0FD1F136" w14:textId="52563BB2" w:rsidR="009A4320" w:rsidRPr="00E04581" w:rsidRDefault="009A4320" w:rsidP="001A521D">
      <w:pPr>
        <w:pStyle w:val="ListParagraph"/>
        <w:numPr>
          <w:ilvl w:val="2"/>
          <w:numId w:val="18"/>
        </w:numPr>
        <w:rPr>
          <w:color w:val="auto"/>
          <w:highlight w:val="yellow"/>
          <w:lang w:eastAsia="zh-CN"/>
        </w:rPr>
      </w:pPr>
      <w:r w:rsidRPr="00E04581">
        <w:rPr>
          <w:color w:val="auto"/>
          <w:highlight w:val="yellow"/>
          <w:lang w:eastAsia="zh-CN"/>
        </w:rPr>
        <w:t xml:space="preserve">Wash the column </w:t>
      </w:r>
      <w:r w:rsidR="00CE4F7F" w:rsidRPr="00E04581">
        <w:rPr>
          <w:color w:val="auto"/>
          <w:highlight w:val="yellow"/>
          <w:lang w:eastAsia="zh-CN"/>
        </w:rPr>
        <w:t xml:space="preserve">three times </w:t>
      </w:r>
      <w:r w:rsidR="00230F53" w:rsidRPr="00E04581">
        <w:rPr>
          <w:color w:val="auto"/>
          <w:highlight w:val="yellow"/>
          <w:lang w:eastAsia="zh-CN"/>
        </w:rPr>
        <w:t>with 1</w:t>
      </w:r>
      <w:r w:rsidR="00CE4F7F" w:rsidRPr="00E04581">
        <w:rPr>
          <w:color w:val="auto"/>
          <w:highlight w:val="yellow"/>
          <w:lang w:eastAsia="zh-CN"/>
        </w:rPr>
        <w:t xml:space="preserve"> </w:t>
      </w:r>
      <w:r w:rsidRPr="00E04581">
        <w:rPr>
          <w:color w:val="auto"/>
          <w:highlight w:val="yellow"/>
          <w:lang w:eastAsia="zh-CN"/>
        </w:rPr>
        <w:t xml:space="preserve">mL </w:t>
      </w:r>
      <w:bookmarkStart w:id="16" w:name="OLE_LINK49"/>
      <w:bookmarkStart w:id="17" w:name="OLE_LINK50"/>
      <w:r w:rsidRPr="00E04581">
        <w:rPr>
          <w:color w:val="auto"/>
          <w:highlight w:val="yellow"/>
          <w:lang w:eastAsia="zh-CN"/>
        </w:rPr>
        <w:t>wash buffer</w:t>
      </w:r>
      <w:bookmarkEnd w:id="16"/>
      <w:bookmarkEnd w:id="17"/>
      <w:r w:rsidRPr="00E04581">
        <w:rPr>
          <w:color w:val="auto"/>
          <w:highlight w:val="yellow"/>
          <w:lang w:eastAsia="zh-CN"/>
        </w:rPr>
        <w:t xml:space="preserve">. </w:t>
      </w:r>
      <w:r w:rsidRPr="00E04581">
        <w:rPr>
          <w:color w:val="auto"/>
          <w:lang w:eastAsia="zh-CN"/>
        </w:rPr>
        <w:tab/>
      </w:r>
      <w:r w:rsidRPr="00E04581">
        <w:rPr>
          <w:color w:val="auto"/>
          <w:lang w:eastAsia="zh-CN"/>
        </w:rPr>
        <w:tab/>
      </w:r>
      <w:r w:rsidRPr="00E04581">
        <w:rPr>
          <w:color w:val="auto"/>
          <w:lang w:eastAsia="zh-CN"/>
        </w:rPr>
        <w:tab/>
      </w:r>
      <w:r w:rsidRPr="00E04581">
        <w:rPr>
          <w:color w:val="auto"/>
          <w:lang w:eastAsia="zh-CN"/>
        </w:rPr>
        <w:tab/>
      </w:r>
      <w:r w:rsidRPr="00E04581">
        <w:rPr>
          <w:color w:val="auto"/>
          <w:lang w:eastAsia="zh-CN"/>
        </w:rPr>
        <w:tab/>
      </w:r>
      <w:r w:rsidRPr="00E04581">
        <w:rPr>
          <w:color w:val="auto"/>
          <w:lang w:eastAsia="zh-CN"/>
        </w:rPr>
        <w:tab/>
      </w:r>
    </w:p>
    <w:p w14:paraId="041F5A32" w14:textId="49D228B8" w:rsidR="009A4320" w:rsidRPr="00E04581" w:rsidRDefault="009A4320" w:rsidP="001A521D">
      <w:pPr>
        <w:pStyle w:val="ListParagraph"/>
        <w:numPr>
          <w:ilvl w:val="2"/>
          <w:numId w:val="18"/>
        </w:numPr>
        <w:rPr>
          <w:color w:val="auto"/>
          <w:highlight w:val="yellow"/>
          <w:lang w:eastAsia="zh-CN"/>
        </w:rPr>
      </w:pPr>
      <w:r w:rsidRPr="00E04581">
        <w:rPr>
          <w:color w:val="auto"/>
          <w:highlight w:val="yellow"/>
          <w:lang w:eastAsia="zh-CN"/>
        </w:rPr>
        <w:t>Elute peptides with 1</w:t>
      </w:r>
      <w:r w:rsidR="00CE4F7F" w:rsidRPr="00E04581">
        <w:rPr>
          <w:color w:val="auto"/>
          <w:highlight w:val="yellow"/>
          <w:lang w:eastAsia="zh-CN"/>
        </w:rPr>
        <w:t xml:space="preserve"> </w:t>
      </w:r>
      <w:r w:rsidRPr="00E04581">
        <w:rPr>
          <w:color w:val="auto"/>
          <w:highlight w:val="yellow"/>
          <w:lang w:eastAsia="zh-CN"/>
        </w:rPr>
        <w:t>mL elution buffer.</w:t>
      </w:r>
    </w:p>
    <w:p w14:paraId="41D3DEC5" w14:textId="77777777" w:rsidR="009A4320" w:rsidRPr="00E04581" w:rsidRDefault="009A4320" w:rsidP="001A521D">
      <w:pPr>
        <w:pStyle w:val="ListParagraph"/>
        <w:ind w:left="0"/>
        <w:rPr>
          <w:color w:val="auto"/>
          <w:highlight w:val="yellow"/>
          <w:lang w:eastAsia="zh-CN"/>
        </w:rPr>
      </w:pPr>
    </w:p>
    <w:p w14:paraId="781604A7" w14:textId="2E836AC2" w:rsidR="009A4320" w:rsidRPr="00E04581" w:rsidRDefault="009A4320" w:rsidP="001A521D">
      <w:pPr>
        <w:pStyle w:val="ListParagraph"/>
        <w:numPr>
          <w:ilvl w:val="2"/>
          <w:numId w:val="18"/>
        </w:numPr>
        <w:rPr>
          <w:color w:val="auto"/>
          <w:highlight w:val="yellow"/>
          <w:lang w:eastAsia="zh-CN"/>
        </w:rPr>
      </w:pPr>
      <w:r w:rsidRPr="00E04581">
        <w:rPr>
          <w:color w:val="auto"/>
          <w:highlight w:val="yellow"/>
          <w:lang w:eastAsia="zh-CN"/>
        </w:rPr>
        <w:lastRenderedPageBreak/>
        <w:t>Dry the eluted peptides in</w:t>
      </w:r>
      <w:r w:rsidR="005C0BAC" w:rsidRPr="00E04581">
        <w:rPr>
          <w:color w:val="auto"/>
          <w:highlight w:val="yellow"/>
          <w:lang w:eastAsia="zh-CN"/>
        </w:rPr>
        <w:t xml:space="preserve"> a</w:t>
      </w:r>
      <w:r w:rsidRPr="00E04581">
        <w:rPr>
          <w:color w:val="auto"/>
          <w:highlight w:val="yellow"/>
          <w:lang w:eastAsia="zh-CN"/>
        </w:rPr>
        <w:t xml:space="preserve"> </w:t>
      </w:r>
      <w:r w:rsidR="00681078" w:rsidRPr="00E04581">
        <w:rPr>
          <w:color w:val="auto"/>
          <w:highlight w:val="yellow"/>
          <w:lang w:eastAsia="zh-CN"/>
        </w:rPr>
        <w:t xml:space="preserve">vacuum </w:t>
      </w:r>
      <w:r w:rsidR="005C0BAC" w:rsidRPr="00E04581">
        <w:rPr>
          <w:color w:val="auto"/>
          <w:highlight w:val="yellow"/>
          <w:lang w:eastAsia="zh-CN"/>
        </w:rPr>
        <w:t>concentrator</w:t>
      </w:r>
      <w:r w:rsidRPr="00E04581">
        <w:rPr>
          <w:color w:val="auto"/>
          <w:highlight w:val="yellow"/>
          <w:lang w:eastAsia="zh-CN"/>
        </w:rPr>
        <w:t xml:space="preserve"> and store the peptides at -80</w:t>
      </w:r>
      <w:r w:rsidR="00FC2B7C" w:rsidRPr="00E04581">
        <w:rPr>
          <w:color w:val="auto"/>
          <w:highlight w:val="yellow"/>
          <w:lang w:eastAsia="zh-CN"/>
        </w:rPr>
        <w:t xml:space="preserve"> </w:t>
      </w:r>
      <w:r w:rsidR="00262B23">
        <w:rPr>
          <w:color w:val="auto"/>
          <w:highlight w:val="yellow"/>
        </w:rPr>
        <w:t>˚</w:t>
      </w:r>
      <w:r w:rsidRPr="00E04581">
        <w:rPr>
          <w:color w:val="auto"/>
          <w:highlight w:val="yellow"/>
        </w:rPr>
        <w:t>C</w:t>
      </w:r>
      <w:r w:rsidRPr="00E04581">
        <w:rPr>
          <w:color w:val="auto"/>
          <w:highlight w:val="yellow"/>
          <w:lang w:eastAsia="zh-CN"/>
        </w:rPr>
        <w:t xml:space="preserve"> for further fractionation.</w:t>
      </w:r>
    </w:p>
    <w:p w14:paraId="7FBD79BE" w14:textId="77777777" w:rsidR="009A4320" w:rsidRPr="00E04581" w:rsidRDefault="009A4320" w:rsidP="001A521D">
      <w:pPr>
        <w:pStyle w:val="ListParagraph"/>
        <w:ind w:left="0"/>
        <w:rPr>
          <w:color w:val="auto"/>
          <w:lang w:eastAsia="zh-CN"/>
        </w:rPr>
      </w:pPr>
    </w:p>
    <w:p w14:paraId="22F470A0" w14:textId="323FC346" w:rsidR="009A4320" w:rsidRPr="00262B23" w:rsidRDefault="009A4320" w:rsidP="001A521D">
      <w:pPr>
        <w:pStyle w:val="ListParagraph"/>
        <w:numPr>
          <w:ilvl w:val="0"/>
          <w:numId w:val="18"/>
        </w:numPr>
        <w:rPr>
          <w:color w:val="auto"/>
          <w:highlight w:val="yellow"/>
          <w:lang w:eastAsia="zh-CN"/>
        </w:rPr>
      </w:pPr>
      <w:r w:rsidRPr="00262B23">
        <w:rPr>
          <w:b/>
          <w:highlight w:val="yellow"/>
        </w:rPr>
        <w:t xml:space="preserve">Offline </w:t>
      </w:r>
      <w:r w:rsidR="00262B23">
        <w:rPr>
          <w:b/>
          <w:highlight w:val="yellow"/>
        </w:rPr>
        <w:t>b</w:t>
      </w:r>
      <w:r w:rsidRPr="00262B23">
        <w:rPr>
          <w:b/>
          <w:highlight w:val="yellow"/>
        </w:rPr>
        <w:t xml:space="preserve">asic pH LC </w:t>
      </w:r>
      <w:r w:rsidR="00262B23">
        <w:rPr>
          <w:b/>
          <w:highlight w:val="yellow"/>
        </w:rPr>
        <w:t>p</w:t>
      </w:r>
      <w:r w:rsidRPr="00262B23">
        <w:rPr>
          <w:b/>
          <w:highlight w:val="yellow"/>
        </w:rPr>
        <w:t>re-fractionation</w:t>
      </w:r>
    </w:p>
    <w:p w14:paraId="169174AE" w14:textId="77777777" w:rsidR="009A4320" w:rsidRPr="00E04581" w:rsidRDefault="009A4320" w:rsidP="001A521D">
      <w:pPr>
        <w:pStyle w:val="ListParagraph"/>
        <w:ind w:left="0"/>
        <w:rPr>
          <w:color w:val="auto"/>
          <w:lang w:eastAsia="zh-CN"/>
        </w:rPr>
      </w:pPr>
    </w:p>
    <w:p w14:paraId="653606C8" w14:textId="77777777" w:rsidR="009A4320" w:rsidRPr="00262B23" w:rsidRDefault="009A4320" w:rsidP="001A521D">
      <w:pPr>
        <w:pStyle w:val="ListParagraph"/>
        <w:numPr>
          <w:ilvl w:val="1"/>
          <w:numId w:val="18"/>
        </w:numPr>
        <w:rPr>
          <w:color w:val="auto"/>
          <w:highlight w:val="yellow"/>
          <w:lang w:eastAsia="zh-CN"/>
        </w:rPr>
      </w:pPr>
      <w:r w:rsidRPr="00262B23">
        <w:rPr>
          <w:color w:val="auto"/>
          <w:highlight w:val="yellow"/>
          <w:lang w:eastAsia="zh-CN"/>
        </w:rPr>
        <w:t>Fractionation system preparation</w:t>
      </w:r>
    </w:p>
    <w:p w14:paraId="64AF231C" w14:textId="77777777" w:rsidR="009A4320" w:rsidRPr="00E04581" w:rsidRDefault="009A4320" w:rsidP="001A521D">
      <w:pPr>
        <w:pStyle w:val="ListParagraph"/>
        <w:ind w:left="0"/>
      </w:pPr>
    </w:p>
    <w:p w14:paraId="743BDE0B" w14:textId="144E6678" w:rsidR="00E0699D" w:rsidRPr="00E04581" w:rsidRDefault="00E0699D" w:rsidP="001A521D">
      <w:pPr>
        <w:pStyle w:val="ListParagraph"/>
        <w:numPr>
          <w:ilvl w:val="2"/>
          <w:numId w:val="18"/>
        </w:numPr>
        <w:rPr>
          <w:color w:val="auto"/>
          <w:highlight w:val="yellow"/>
          <w:lang w:eastAsia="zh-CN"/>
        </w:rPr>
      </w:pPr>
      <w:r w:rsidRPr="00E04581">
        <w:rPr>
          <w:highlight w:val="yellow"/>
        </w:rPr>
        <w:t xml:space="preserve">Prepare buffer A (10 mM ammonium </w:t>
      </w:r>
      <w:proofErr w:type="spellStart"/>
      <w:r w:rsidRPr="00E04581">
        <w:rPr>
          <w:highlight w:val="yellow"/>
        </w:rPr>
        <w:t>formate</w:t>
      </w:r>
      <w:proofErr w:type="spellEnd"/>
      <w:r w:rsidRPr="00E04581">
        <w:rPr>
          <w:highlight w:val="yellow"/>
        </w:rPr>
        <w:t xml:space="preserve">, pH 8.0) and buffer B (10 mM ammonium </w:t>
      </w:r>
      <w:proofErr w:type="spellStart"/>
      <w:r w:rsidRPr="00E04581">
        <w:rPr>
          <w:highlight w:val="yellow"/>
        </w:rPr>
        <w:t>formate</w:t>
      </w:r>
      <w:proofErr w:type="spellEnd"/>
      <w:r w:rsidRPr="00E04581">
        <w:rPr>
          <w:highlight w:val="yellow"/>
        </w:rPr>
        <w:t>, 90% ACN, pH 8.0) for a microliter flow high-performance LC</w:t>
      </w:r>
      <w:r w:rsidR="005C0BAC" w:rsidRPr="00E04581">
        <w:rPr>
          <w:highlight w:val="yellow"/>
        </w:rPr>
        <w:t xml:space="preserve"> system</w:t>
      </w:r>
      <w:r w:rsidRPr="00E04581">
        <w:rPr>
          <w:highlight w:val="yellow"/>
        </w:rPr>
        <w:t>.</w:t>
      </w:r>
    </w:p>
    <w:p w14:paraId="538381AF" w14:textId="77777777" w:rsidR="007727AA" w:rsidRPr="00E04581" w:rsidRDefault="007727AA" w:rsidP="001A521D">
      <w:pPr>
        <w:pStyle w:val="ListParagraph"/>
        <w:ind w:left="0"/>
        <w:rPr>
          <w:color w:val="auto"/>
          <w:highlight w:val="yellow"/>
          <w:lang w:eastAsia="zh-CN"/>
        </w:rPr>
      </w:pPr>
    </w:p>
    <w:p w14:paraId="2DE2DE10" w14:textId="070B5757" w:rsidR="009A4320" w:rsidRPr="00E04581" w:rsidRDefault="009A4320" w:rsidP="001A521D">
      <w:pPr>
        <w:pStyle w:val="ListParagraph"/>
        <w:numPr>
          <w:ilvl w:val="2"/>
          <w:numId w:val="18"/>
        </w:numPr>
        <w:rPr>
          <w:color w:val="auto"/>
          <w:highlight w:val="yellow"/>
          <w:lang w:eastAsia="zh-CN"/>
        </w:rPr>
      </w:pPr>
      <w:r w:rsidRPr="00E04581">
        <w:rPr>
          <w:highlight w:val="yellow"/>
        </w:rPr>
        <w:t>Setup a</w:t>
      </w:r>
      <w:r w:rsidR="00BB37F0" w:rsidRPr="00E04581">
        <w:rPr>
          <w:highlight w:val="yellow"/>
        </w:rPr>
        <w:t>n</w:t>
      </w:r>
      <w:r w:rsidRPr="00E04581">
        <w:rPr>
          <w:highlight w:val="yellow"/>
        </w:rPr>
        <w:t xml:space="preserve"> </w:t>
      </w:r>
      <w:r w:rsidR="00681078" w:rsidRPr="00E04581">
        <w:rPr>
          <w:highlight w:val="yellow"/>
        </w:rPr>
        <w:t>HPLC</w:t>
      </w:r>
      <w:r w:rsidRPr="00E04581">
        <w:rPr>
          <w:highlight w:val="yellow"/>
        </w:rPr>
        <w:t xml:space="preserve"> column containing bridged ethylene hybrid particles (3.5 µm particle size, 4.6 mm × 25 cm) in a microliter flow high-performance LC </w:t>
      </w:r>
      <w:r w:rsidR="005C0BAC" w:rsidRPr="00E04581">
        <w:rPr>
          <w:highlight w:val="yellow"/>
        </w:rPr>
        <w:t xml:space="preserve">system </w:t>
      </w:r>
      <w:r w:rsidRPr="00E04581">
        <w:rPr>
          <w:highlight w:val="yellow"/>
        </w:rPr>
        <w:t xml:space="preserve">for fractionation. </w:t>
      </w:r>
    </w:p>
    <w:p w14:paraId="736DCD12" w14:textId="77777777" w:rsidR="009A4320" w:rsidRPr="00E04581" w:rsidRDefault="009A4320" w:rsidP="001A521D">
      <w:pPr>
        <w:pStyle w:val="ListParagraph"/>
        <w:ind w:left="0"/>
        <w:rPr>
          <w:color w:val="auto"/>
          <w:highlight w:val="yellow"/>
          <w:lang w:eastAsia="zh-CN"/>
        </w:rPr>
      </w:pPr>
    </w:p>
    <w:p w14:paraId="566133C2" w14:textId="02EB71F8" w:rsidR="009A4320" w:rsidRPr="00E04581" w:rsidRDefault="009A4320" w:rsidP="001A521D">
      <w:pPr>
        <w:pStyle w:val="ListParagraph"/>
        <w:numPr>
          <w:ilvl w:val="2"/>
          <w:numId w:val="18"/>
        </w:numPr>
        <w:rPr>
          <w:color w:val="auto"/>
          <w:highlight w:val="yellow"/>
          <w:lang w:eastAsia="zh-CN"/>
        </w:rPr>
      </w:pPr>
      <w:r w:rsidRPr="00E04581">
        <w:rPr>
          <w:highlight w:val="yellow"/>
        </w:rPr>
        <w:t>Install a 100</w:t>
      </w:r>
      <w:r w:rsidR="00262B23">
        <w:rPr>
          <w:highlight w:val="yellow"/>
          <w:lang w:eastAsia="zh-CN"/>
        </w:rPr>
        <w:t xml:space="preserve"> </w:t>
      </w:r>
      <w:r w:rsidRPr="00E04581">
        <w:rPr>
          <w:highlight w:val="yellow"/>
        </w:rPr>
        <w:t>μL</w:t>
      </w:r>
      <w:r w:rsidR="001C1217" w:rsidRPr="00E04581">
        <w:rPr>
          <w:highlight w:val="yellow"/>
        </w:rPr>
        <w:t xml:space="preserve"> sample</w:t>
      </w:r>
      <w:r w:rsidRPr="00E04581">
        <w:rPr>
          <w:highlight w:val="yellow"/>
        </w:rPr>
        <w:t xml:space="preserve"> loop and wash the loop with 300 µL of methanol, water</w:t>
      </w:r>
      <w:r w:rsidR="00681577" w:rsidRPr="00E04581">
        <w:rPr>
          <w:highlight w:val="yellow"/>
        </w:rPr>
        <w:t>,</w:t>
      </w:r>
      <w:r w:rsidRPr="00E04581">
        <w:rPr>
          <w:highlight w:val="yellow"/>
        </w:rPr>
        <w:t xml:space="preserve"> and buffer </w:t>
      </w:r>
      <w:r w:rsidR="005C0BAC" w:rsidRPr="00E04581">
        <w:rPr>
          <w:highlight w:val="yellow"/>
        </w:rPr>
        <w:t>A, sequentially</w:t>
      </w:r>
      <w:r w:rsidRPr="00E04581">
        <w:rPr>
          <w:highlight w:val="yellow"/>
        </w:rPr>
        <w:t xml:space="preserve">. </w:t>
      </w:r>
    </w:p>
    <w:p w14:paraId="6A0B7C01" w14:textId="77777777" w:rsidR="009A4320" w:rsidRPr="00E04581" w:rsidRDefault="009A4320" w:rsidP="001A521D">
      <w:pPr>
        <w:pStyle w:val="ListParagraph"/>
        <w:ind w:left="0"/>
        <w:rPr>
          <w:color w:val="auto"/>
          <w:highlight w:val="yellow"/>
          <w:lang w:eastAsia="zh-CN"/>
        </w:rPr>
      </w:pPr>
    </w:p>
    <w:p w14:paraId="55A12D18" w14:textId="66697DE9" w:rsidR="009A4320" w:rsidRPr="00E04581" w:rsidRDefault="001C1217" w:rsidP="001A521D">
      <w:pPr>
        <w:pStyle w:val="ListParagraph"/>
        <w:numPr>
          <w:ilvl w:val="2"/>
          <w:numId w:val="18"/>
        </w:numPr>
        <w:rPr>
          <w:color w:val="auto"/>
          <w:highlight w:val="yellow"/>
          <w:lang w:eastAsia="zh-CN"/>
        </w:rPr>
      </w:pPr>
      <w:r w:rsidRPr="00E04581">
        <w:rPr>
          <w:highlight w:val="yellow"/>
        </w:rPr>
        <w:t>Use</w:t>
      </w:r>
      <w:r w:rsidR="009A4320" w:rsidRPr="00E04581">
        <w:rPr>
          <w:highlight w:val="yellow"/>
        </w:rPr>
        <w:t xml:space="preserve"> 100 μL of </w:t>
      </w:r>
      <w:r w:rsidR="00570BDD">
        <w:rPr>
          <w:highlight w:val="yellow"/>
        </w:rPr>
        <w:t>1:1:1:1 ratio of</w:t>
      </w:r>
      <w:r w:rsidR="009A4320" w:rsidRPr="00E04581">
        <w:rPr>
          <w:highlight w:val="yellow"/>
        </w:rPr>
        <w:t xml:space="preserve"> </w:t>
      </w:r>
      <w:proofErr w:type="gramStart"/>
      <w:r w:rsidR="009A4320" w:rsidRPr="00E04581">
        <w:rPr>
          <w:highlight w:val="yellow"/>
        </w:rPr>
        <w:t>isopropanol</w:t>
      </w:r>
      <w:r w:rsidR="00570BDD">
        <w:rPr>
          <w:highlight w:val="yellow"/>
        </w:rPr>
        <w:t xml:space="preserve"> :</w:t>
      </w:r>
      <w:proofErr w:type="gramEnd"/>
      <w:r w:rsidR="00570BDD">
        <w:rPr>
          <w:highlight w:val="yellow"/>
        </w:rPr>
        <w:t xml:space="preserve"> </w:t>
      </w:r>
      <w:r w:rsidR="009A4320" w:rsidRPr="00E04581">
        <w:rPr>
          <w:highlight w:val="yellow"/>
        </w:rPr>
        <w:t>methanol</w:t>
      </w:r>
      <w:r w:rsidR="00570BDD">
        <w:rPr>
          <w:highlight w:val="yellow"/>
        </w:rPr>
        <w:t xml:space="preserve"> : </w:t>
      </w:r>
      <w:r w:rsidR="009A4320" w:rsidRPr="00E04581">
        <w:rPr>
          <w:highlight w:val="yellow"/>
        </w:rPr>
        <w:t>acetonitrile</w:t>
      </w:r>
      <w:r w:rsidR="00570BDD">
        <w:rPr>
          <w:highlight w:val="yellow"/>
        </w:rPr>
        <w:t xml:space="preserve"> :</w:t>
      </w:r>
      <w:r w:rsidR="009A4320" w:rsidRPr="00E04581">
        <w:rPr>
          <w:highlight w:val="yellow"/>
        </w:rPr>
        <w:t xml:space="preserve"> water</w:t>
      </w:r>
      <w:r w:rsidRPr="00E04581">
        <w:rPr>
          <w:highlight w:val="yellow"/>
        </w:rPr>
        <w:t xml:space="preserve"> to wash the column</w:t>
      </w:r>
      <w:r w:rsidR="00EC4D19" w:rsidRPr="00E04581">
        <w:rPr>
          <w:highlight w:val="yellow"/>
        </w:rPr>
        <w:t>.</w:t>
      </w:r>
      <w:r w:rsidR="009A4320" w:rsidRPr="00E04581">
        <w:rPr>
          <w:highlight w:val="yellow"/>
        </w:rPr>
        <w:t xml:space="preserve"> </w:t>
      </w:r>
      <w:r w:rsidR="00EC4D19" w:rsidRPr="00E04581">
        <w:rPr>
          <w:highlight w:val="yellow"/>
        </w:rPr>
        <w:t xml:space="preserve">Then, </w:t>
      </w:r>
      <w:r w:rsidR="009A4320" w:rsidRPr="00E04581">
        <w:rPr>
          <w:highlight w:val="yellow"/>
        </w:rPr>
        <w:t xml:space="preserve">further equilibrate the column </w:t>
      </w:r>
      <w:r w:rsidR="00EC4D19" w:rsidRPr="00E04581">
        <w:rPr>
          <w:highlight w:val="yellow"/>
        </w:rPr>
        <w:t xml:space="preserve">for 1 h </w:t>
      </w:r>
      <w:r w:rsidR="009A4320" w:rsidRPr="00E04581">
        <w:rPr>
          <w:highlight w:val="yellow"/>
        </w:rPr>
        <w:t>in 95% of buffer A.</w:t>
      </w:r>
    </w:p>
    <w:p w14:paraId="234BDFCA" w14:textId="77777777" w:rsidR="009A4320" w:rsidRPr="00E04581" w:rsidRDefault="009A4320" w:rsidP="001A521D">
      <w:pPr>
        <w:pStyle w:val="ListParagraph"/>
        <w:ind w:left="0"/>
        <w:rPr>
          <w:color w:val="auto"/>
          <w:lang w:eastAsia="zh-CN"/>
        </w:rPr>
      </w:pPr>
    </w:p>
    <w:p w14:paraId="30D51BB4" w14:textId="77777777" w:rsidR="009A4320" w:rsidRPr="00E04581" w:rsidRDefault="009A4320" w:rsidP="001A521D">
      <w:pPr>
        <w:pStyle w:val="ListParagraph"/>
        <w:numPr>
          <w:ilvl w:val="1"/>
          <w:numId w:val="18"/>
        </w:numPr>
        <w:rPr>
          <w:color w:val="auto"/>
          <w:lang w:eastAsia="zh-CN"/>
        </w:rPr>
      </w:pPr>
      <w:r w:rsidRPr="00E04581">
        <w:rPr>
          <w:color w:val="auto"/>
          <w:lang w:eastAsia="zh-CN"/>
        </w:rPr>
        <w:t>Sample preparation</w:t>
      </w:r>
    </w:p>
    <w:p w14:paraId="7A94A1A1" w14:textId="77777777" w:rsidR="009A4320" w:rsidRPr="00E04581" w:rsidRDefault="009A4320" w:rsidP="001A521D">
      <w:pPr>
        <w:pStyle w:val="ListParagraph"/>
        <w:ind w:left="0"/>
        <w:rPr>
          <w:color w:val="auto"/>
          <w:lang w:eastAsia="zh-CN"/>
        </w:rPr>
      </w:pPr>
    </w:p>
    <w:p w14:paraId="33098424" w14:textId="4F0E27CA" w:rsidR="009A4320" w:rsidRPr="00E04581" w:rsidRDefault="009A4320" w:rsidP="001A521D">
      <w:pPr>
        <w:pStyle w:val="ListParagraph"/>
        <w:numPr>
          <w:ilvl w:val="2"/>
          <w:numId w:val="18"/>
        </w:numPr>
        <w:rPr>
          <w:color w:val="auto"/>
          <w:lang w:eastAsia="zh-CN"/>
        </w:rPr>
      </w:pPr>
      <w:r w:rsidRPr="00E04581">
        <w:t xml:space="preserve">Dissolve the pooled </w:t>
      </w:r>
      <w:r w:rsidR="002E7D1B" w:rsidRPr="00E04581">
        <w:t xml:space="preserve">and desalted </w:t>
      </w:r>
      <w:r w:rsidRPr="00E04581">
        <w:t xml:space="preserve">TMT16 sample in 70 μL of buffer A. Confirm </w:t>
      </w:r>
      <w:r w:rsidR="00681577" w:rsidRPr="00E04581">
        <w:t xml:space="preserve">that </w:t>
      </w:r>
      <w:r w:rsidRPr="00E04581">
        <w:t xml:space="preserve">the sample pH is ~ 8.0. If still acidic, </w:t>
      </w:r>
      <w:r w:rsidR="00681577" w:rsidRPr="00E04581">
        <w:t xml:space="preserve">then </w:t>
      </w:r>
      <w:r w:rsidRPr="00E04581">
        <w:t xml:space="preserve">adjust </w:t>
      </w:r>
      <w:r w:rsidR="00681577" w:rsidRPr="00E04581">
        <w:t xml:space="preserve">the </w:t>
      </w:r>
      <w:r w:rsidRPr="00E04581">
        <w:t xml:space="preserve">pH to 8.0 </w:t>
      </w:r>
      <w:r w:rsidR="005E2B13" w:rsidRPr="00E04581">
        <w:t xml:space="preserve">using </w:t>
      </w:r>
      <w:r w:rsidRPr="00E04581">
        <w:t xml:space="preserve">28% </w:t>
      </w:r>
      <w:bookmarkStart w:id="18" w:name="OLE_LINK48"/>
      <w:r w:rsidRPr="00E04581">
        <w:t xml:space="preserve">ammonium hydroxide </w:t>
      </w:r>
      <w:bookmarkEnd w:id="18"/>
      <w:r w:rsidRPr="00E04581">
        <w:t>(NH</w:t>
      </w:r>
      <w:r w:rsidRPr="00E04581">
        <w:rPr>
          <w:vertAlign w:val="subscript"/>
        </w:rPr>
        <w:t>4</w:t>
      </w:r>
      <w:r w:rsidRPr="00E04581">
        <w:t xml:space="preserve">OH). </w:t>
      </w:r>
    </w:p>
    <w:p w14:paraId="0F1F2D3A" w14:textId="77777777" w:rsidR="009A4320" w:rsidRPr="00E04581" w:rsidRDefault="009A4320" w:rsidP="001A521D">
      <w:pPr>
        <w:pStyle w:val="ListParagraph"/>
        <w:ind w:left="0"/>
        <w:rPr>
          <w:color w:val="auto"/>
          <w:lang w:eastAsia="zh-CN"/>
        </w:rPr>
      </w:pPr>
    </w:p>
    <w:p w14:paraId="3A16BCDF" w14:textId="5C38804C" w:rsidR="009A4320" w:rsidRPr="00E04581" w:rsidRDefault="00262B23" w:rsidP="001A521D">
      <w:pPr>
        <w:pStyle w:val="ListParagraph"/>
        <w:ind w:left="0"/>
        <w:rPr>
          <w:color w:val="auto"/>
          <w:lang w:eastAsia="zh-CN"/>
        </w:rPr>
      </w:pPr>
      <w:r w:rsidRPr="00E04581">
        <w:t xml:space="preserve">NOTE: </w:t>
      </w:r>
      <w:r w:rsidR="009A4320" w:rsidRPr="00E04581">
        <w:t xml:space="preserve">To </w:t>
      </w:r>
      <w:r w:rsidR="005E2B13" w:rsidRPr="00E04581">
        <w:t>avoid sample loss</w:t>
      </w:r>
      <w:r w:rsidR="009A4320" w:rsidRPr="00E04581">
        <w:t xml:space="preserve">, the sample volume should be less than 70% of the loop volume. </w:t>
      </w:r>
    </w:p>
    <w:p w14:paraId="155896B3" w14:textId="77777777" w:rsidR="009A4320" w:rsidRPr="00E04581" w:rsidRDefault="009A4320" w:rsidP="001A521D">
      <w:pPr>
        <w:pStyle w:val="ListParagraph"/>
        <w:ind w:left="0"/>
        <w:rPr>
          <w:color w:val="auto"/>
          <w:lang w:eastAsia="zh-CN"/>
        </w:rPr>
      </w:pPr>
    </w:p>
    <w:p w14:paraId="029A02C9" w14:textId="01347415" w:rsidR="009A4320" w:rsidRPr="00E04581" w:rsidRDefault="009A4320" w:rsidP="001A521D">
      <w:pPr>
        <w:pStyle w:val="ListParagraph"/>
        <w:numPr>
          <w:ilvl w:val="2"/>
          <w:numId w:val="18"/>
        </w:numPr>
        <w:rPr>
          <w:color w:val="auto"/>
          <w:lang w:eastAsia="zh-CN"/>
        </w:rPr>
      </w:pPr>
      <w:r w:rsidRPr="00E04581">
        <w:t xml:space="preserve">Centrifuge the sample at 21,000 </w:t>
      </w:r>
      <w:r w:rsidR="00262B23" w:rsidRPr="00262B23">
        <w:rPr>
          <w:i/>
          <w:iCs/>
        </w:rPr>
        <w:t>x</w:t>
      </w:r>
      <w:r w:rsidRPr="00262B23">
        <w:rPr>
          <w:i/>
          <w:iCs/>
        </w:rPr>
        <w:t xml:space="preserve"> g</w:t>
      </w:r>
      <w:r w:rsidRPr="00E04581">
        <w:t xml:space="preserve"> for 10 min to remove precipitates.</w:t>
      </w:r>
    </w:p>
    <w:p w14:paraId="69697D82" w14:textId="77777777" w:rsidR="009A4320" w:rsidRPr="00E04581" w:rsidRDefault="009A4320" w:rsidP="001A521D">
      <w:pPr>
        <w:pStyle w:val="ListParagraph"/>
        <w:ind w:left="0"/>
        <w:rPr>
          <w:color w:val="auto"/>
          <w:lang w:eastAsia="zh-CN"/>
        </w:rPr>
      </w:pPr>
    </w:p>
    <w:p w14:paraId="0F00CFAE" w14:textId="58E35669" w:rsidR="009A4320" w:rsidRPr="00E04581" w:rsidRDefault="009A4320" w:rsidP="001A521D">
      <w:pPr>
        <w:pStyle w:val="ListParagraph"/>
        <w:numPr>
          <w:ilvl w:val="1"/>
          <w:numId w:val="18"/>
        </w:numPr>
        <w:rPr>
          <w:color w:val="auto"/>
          <w:lang w:eastAsia="zh-CN"/>
        </w:rPr>
      </w:pPr>
      <w:r w:rsidRPr="00E04581">
        <w:rPr>
          <w:color w:val="auto"/>
          <w:lang w:eastAsia="zh-CN"/>
        </w:rPr>
        <w:t>Fractionation and concatenation</w:t>
      </w:r>
    </w:p>
    <w:p w14:paraId="2476D81B" w14:textId="77777777" w:rsidR="007727AA" w:rsidRPr="00E04581" w:rsidRDefault="007727AA" w:rsidP="001A521D">
      <w:pPr>
        <w:pStyle w:val="ListParagraph"/>
        <w:ind w:left="0"/>
        <w:rPr>
          <w:color w:val="auto"/>
          <w:lang w:eastAsia="zh-CN"/>
        </w:rPr>
      </w:pPr>
    </w:p>
    <w:p w14:paraId="5D681E34" w14:textId="25D89F7A" w:rsidR="007727AA" w:rsidRPr="00E04581" w:rsidRDefault="00262B23" w:rsidP="001A521D">
      <w:pPr>
        <w:pStyle w:val="ListParagraph"/>
        <w:ind w:left="0"/>
        <w:rPr>
          <w:color w:val="auto"/>
          <w:lang w:eastAsia="zh-CN"/>
        </w:rPr>
      </w:pPr>
      <w:r w:rsidRPr="00E04581">
        <w:rPr>
          <w:color w:val="auto"/>
          <w:lang w:eastAsia="zh-CN"/>
        </w:rPr>
        <w:t>NOTE:</w:t>
      </w:r>
      <w:r w:rsidR="007727AA" w:rsidRPr="00E04581">
        <w:rPr>
          <w:color w:val="auto"/>
          <w:lang w:eastAsia="zh-CN"/>
        </w:rPr>
        <w:t xml:space="preserve"> </w:t>
      </w:r>
      <w:r w:rsidR="00973E19" w:rsidRPr="00E04581">
        <w:rPr>
          <w:color w:val="auto"/>
          <w:lang w:eastAsia="zh-CN"/>
        </w:rPr>
        <w:t xml:space="preserve">Before real sample fractionation, a pilot experiment is highly recommended to </w:t>
      </w:r>
      <w:r w:rsidR="00681577" w:rsidRPr="00E04581">
        <w:rPr>
          <w:color w:val="auto"/>
          <w:lang w:eastAsia="zh-CN"/>
        </w:rPr>
        <w:t>en</w:t>
      </w:r>
      <w:r w:rsidR="00973E19" w:rsidRPr="00E04581">
        <w:rPr>
          <w:color w:val="auto"/>
          <w:lang w:eastAsia="zh-CN"/>
        </w:rPr>
        <w:t xml:space="preserve">sure </w:t>
      </w:r>
      <w:r w:rsidR="00681577" w:rsidRPr="00E04581">
        <w:rPr>
          <w:color w:val="auto"/>
          <w:lang w:eastAsia="zh-CN"/>
        </w:rPr>
        <w:t xml:space="preserve">that </w:t>
      </w:r>
      <w:r w:rsidR="00973E19" w:rsidRPr="00E04581">
        <w:rPr>
          <w:color w:val="auto"/>
          <w:lang w:eastAsia="zh-CN"/>
        </w:rPr>
        <w:t>the LC system is in good condition.</w:t>
      </w:r>
      <w:r w:rsidR="005C0BAC" w:rsidRPr="00E04581">
        <w:rPr>
          <w:color w:val="auto"/>
          <w:lang w:eastAsia="zh-CN"/>
        </w:rPr>
        <w:t xml:space="preserve"> This can be performed with a small amount of your actual sample (~</w:t>
      </w:r>
      <w:r w:rsidR="005E2B13" w:rsidRPr="00E04581">
        <w:rPr>
          <w:color w:val="auto"/>
          <w:lang w:eastAsia="zh-CN"/>
        </w:rPr>
        <w:t>5</w:t>
      </w:r>
      <w:r w:rsidR="005C0BAC" w:rsidRPr="00E04581">
        <w:rPr>
          <w:color w:val="auto"/>
          <w:lang w:eastAsia="zh-CN"/>
        </w:rPr>
        <w:t xml:space="preserve">%) or with a </w:t>
      </w:r>
      <w:r w:rsidR="00AE4FB7" w:rsidRPr="00E04581">
        <w:rPr>
          <w:color w:val="auto"/>
          <w:lang w:eastAsia="zh-CN"/>
        </w:rPr>
        <w:t>non-TMT</w:t>
      </w:r>
      <w:r w:rsidR="005C0BAC" w:rsidRPr="00E04581">
        <w:rPr>
          <w:color w:val="auto"/>
          <w:lang w:eastAsia="zh-CN"/>
        </w:rPr>
        <w:t xml:space="preserve"> labeled mixture of peptides.</w:t>
      </w:r>
    </w:p>
    <w:p w14:paraId="2D2BFC76" w14:textId="77777777" w:rsidR="009A4320" w:rsidRPr="00E04581" w:rsidRDefault="009A4320" w:rsidP="001A521D">
      <w:pPr>
        <w:pStyle w:val="ListParagraph"/>
        <w:ind w:left="0"/>
        <w:rPr>
          <w:color w:val="auto"/>
          <w:lang w:eastAsia="zh-CN"/>
        </w:rPr>
      </w:pPr>
    </w:p>
    <w:p w14:paraId="0B8101D4" w14:textId="3FF2253B" w:rsidR="009A4320" w:rsidRPr="00E04581" w:rsidRDefault="009A4320" w:rsidP="001A521D">
      <w:pPr>
        <w:pStyle w:val="ListParagraph"/>
        <w:numPr>
          <w:ilvl w:val="2"/>
          <w:numId w:val="18"/>
        </w:numPr>
        <w:rPr>
          <w:color w:val="auto"/>
          <w:lang w:eastAsia="zh-CN"/>
        </w:rPr>
      </w:pPr>
      <w:r w:rsidRPr="00E04581">
        <w:t>Inject the sample and fractionate</w:t>
      </w:r>
      <w:r w:rsidR="00681577" w:rsidRPr="00E04581">
        <w:t xml:space="preserve"> it by</w:t>
      </w:r>
      <w:r w:rsidRPr="00E04581">
        <w:t xml:space="preserve"> the following gradient: 5% buffer </w:t>
      </w:r>
      <w:r w:rsidR="005C0BAC" w:rsidRPr="00E04581">
        <w:t>B for</w:t>
      </w:r>
      <w:r w:rsidRPr="00E04581">
        <w:t xml:space="preserve"> 10 min, 5-15% buffer B for 2 min, 15–45% buffer B for 148 min and 45–95% buffer B for 5 min. Use </w:t>
      </w:r>
      <w:r w:rsidR="005C0BAC" w:rsidRPr="00E04581">
        <w:t>a flow</w:t>
      </w:r>
      <w:r w:rsidRPr="00E04581">
        <w:t xml:space="preserve"> rate of 0.4 mL/min. </w:t>
      </w:r>
    </w:p>
    <w:p w14:paraId="6F2FD603" w14:textId="77777777" w:rsidR="009A4320" w:rsidRPr="00E04581" w:rsidRDefault="009A4320" w:rsidP="001A521D">
      <w:pPr>
        <w:pStyle w:val="ListParagraph"/>
        <w:ind w:left="0"/>
        <w:rPr>
          <w:color w:val="auto"/>
          <w:lang w:eastAsia="zh-CN"/>
        </w:rPr>
      </w:pPr>
    </w:p>
    <w:p w14:paraId="1932338B" w14:textId="3831AE89" w:rsidR="009A4320" w:rsidRPr="00E04581" w:rsidRDefault="009A4320" w:rsidP="001A521D">
      <w:pPr>
        <w:pStyle w:val="ListParagraph"/>
        <w:numPr>
          <w:ilvl w:val="2"/>
          <w:numId w:val="18"/>
        </w:numPr>
        <w:rPr>
          <w:color w:val="auto"/>
          <w:lang w:eastAsia="zh-CN"/>
        </w:rPr>
      </w:pPr>
      <w:r w:rsidRPr="00E04581">
        <w:t xml:space="preserve">Set the fraction collector to </w:t>
      </w:r>
      <w:r w:rsidR="005C0BAC" w:rsidRPr="00E04581">
        <w:t>collect fractions</w:t>
      </w:r>
      <w:r w:rsidRPr="00E04581">
        <w:t xml:space="preserve"> every 1 min and concatenate 160 fractions </w:t>
      </w:r>
      <w:r w:rsidR="004966F2" w:rsidRPr="00E04581">
        <w:t xml:space="preserve">back </w:t>
      </w:r>
      <w:r w:rsidRPr="00E04581">
        <w:t>to 40 fractions in 4 cycles.</w:t>
      </w:r>
    </w:p>
    <w:p w14:paraId="08DB6525" w14:textId="77777777" w:rsidR="001C1217" w:rsidRPr="00E04581" w:rsidRDefault="001C1217" w:rsidP="001A521D">
      <w:pPr>
        <w:pStyle w:val="ListParagraph"/>
        <w:ind w:left="0"/>
        <w:rPr>
          <w:color w:val="auto"/>
          <w:lang w:eastAsia="zh-CN"/>
        </w:rPr>
      </w:pPr>
    </w:p>
    <w:p w14:paraId="0D985DB0" w14:textId="1A982BAB" w:rsidR="001C1217" w:rsidRPr="00E04581" w:rsidRDefault="00262B23" w:rsidP="001A521D">
      <w:pPr>
        <w:pStyle w:val="ListParagraph"/>
        <w:ind w:left="0"/>
        <w:rPr>
          <w:color w:val="auto"/>
          <w:lang w:eastAsia="zh-CN"/>
        </w:rPr>
      </w:pPr>
      <w:r w:rsidRPr="00E04581">
        <w:rPr>
          <w:color w:val="auto"/>
          <w:lang w:eastAsia="zh-CN"/>
        </w:rPr>
        <w:t>NOTE:</w:t>
      </w:r>
      <w:r w:rsidR="001C1217" w:rsidRPr="00E04581">
        <w:rPr>
          <w:color w:val="auto"/>
          <w:lang w:eastAsia="zh-CN"/>
        </w:rPr>
        <w:t xml:space="preserve"> The concatenation is performed by combining early, middle</w:t>
      </w:r>
      <w:r>
        <w:rPr>
          <w:color w:val="auto"/>
          <w:lang w:eastAsia="zh-CN"/>
        </w:rPr>
        <w:t>,</w:t>
      </w:r>
      <w:r w:rsidR="001C1217" w:rsidRPr="00E04581">
        <w:rPr>
          <w:color w:val="auto"/>
          <w:lang w:eastAsia="zh-CN"/>
        </w:rPr>
        <w:t xml:space="preserve"> and late LC fractions eluted from the same time internals into a concatenated fraction. The concatenated fractions have </w:t>
      </w:r>
      <w:r w:rsidR="001C1217" w:rsidRPr="00E04581">
        <w:rPr>
          <w:color w:val="auto"/>
          <w:lang w:eastAsia="zh-CN"/>
        </w:rPr>
        <w:lastRenderedPageBreak/>
        <w:t xml:space="preserve">little overlap in the first dimension of LC thus increase the efficient usage of elution window in the second dimension LC. In addition, through several rounds of concatenation, the peptides can be evenly distributed across all the concatenated fractions. This approach has been demonstrated to increase the proteome coverage compared to </w:t>
      </w:r>
      <w:r w:rsidR="001D665B" w:rsidRPr="00E04581">
        <w:rPr>
          <w:color w:val="auto"/>
          <w:lang w:eastAsia="zh-CN"/>
        </w:rPr>
        <w:t xml:space="preserve">the analysis </w:t>
      </w:r>
      <w:r w:rsidR="001C1217" w:rsidRPr="00E04581">
        <w:rPr>
          <w:color w:val="auto"/>
          <w:lang w:eastAsia="zh-CN"/>
        </w:rPr>
        <w:t>of individual fractio</w:t>
      </w:r>
      <w:r w:rsidR="001D665B" w:rsidRPr="00E04581">
        <w:rPr>
          <w:color w:val="auto"/>
          <w:lang w:eastAsia="zh-CN"/>
        </w:rPr>
        <w:t>ns</w:t>
      </w:r>
      <w:r w:rsidR="001C1217" w:rsidRPr="00E04581">
        <w:rPr>
          <w:color w:val="auto"/>
          <w:lang w:eastAsia="zh-CN"/>
        </w:rPr>
        <w:fldChar w:fldCharType="begin">
          <w:fldData xml:space="preserve">PEVuZE5vdGU+PENpdGU+PEF1dGhvcj5XYW5nPC9BdXRob3I+PFllYXI+MjAxMTwvWWVhcj48UmVj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</w:fldData>
        </w:fldChar>
      </w:r>
      <w:r w:rsidR="00EF54F5">
        <w:rPr>
          <w:color w:val="auto"/>
          <w:lang w:eastAsia="zh-CN"/>
        </w:rPr>
        <w:instrText xml:space="preserve"> ADDIN EN.CITE </w:instrText>
      </w:r>
      <w:r w:rsidR="00EF54F5">
        <w:rPr>
          <w:color w:val="auto"/>
          <w:lang w:eastAsia="zh-CN"/>
        </w:rPr>
        <w:fldChar w:fldCharType="begin">
          <w:fldData xml:space="preserve">PEVuZE5vdGU+PENpdGU+PEF1dGhvcj5XYW5nPC9BdXRob3I+PFllYXI+MjAxMTwvWWVhcj48UmVj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</w:fldData>
        </w:fldChar>
      </w:r>
      <w:r w:rsidR="00EF54F5">
        <w:rPr>
          <w:color w:val="auto"/>
          <w:lang w:eastAsia="zh-CN"/>
        </w:rPr>
        <w:instrText xml:space="preserve"> ADDIN EN.CITE.DATA </w:instrText>
      </w:r>
      <w:r w:rsidR="00EF54F5">
        <w:rPr>
          <w:color w:val="auto"/>
          <w:lang w:eastAsia="zh-CN"/>
        </w:rPr>
      </w:r>
      <w:r w:rsidR="00EF54F5">
        <w:rPr>
          <w:color w:val="auto"/>
          <w:lang w:eastAsia="zh-CN"/>
        </w:rPr>
        <w:fldChar w:fldCharType="end"/>
      </w:r>
      <w:r w:rsidR="001C1217" w:rsidRPr="00E04581">
        <w:rPr>
          <w:color w:val="auto"/>
          <w:lang w:eastAsia="zh-CN"/>
        </w:rPr>
      </w:r>
      <w:r w:rsidR="001C1217" w:rsidRPr="00E04581">
        <w:rPr>
          <w:color w:val="auto"/>
          <w:lang w:eastAsia="zh-CN"/>
        </w:rPr>
        <w:fldChar w:fldCharType="separate"/>
      </w:r>
      <w:r w:rsidR="00EF54F5" w:rsidRPr="00EF54F5">
        <w:rPr>
          <w:noProof/>
          <w:color w:val="auto"/>
          <w:vertAlign w:val="superscript"/>
          <w:lang w:eastAsia="zh-CN"/>
        </w:rPr>
        <w:t>35,36</w:t>
      </w:r>
      <w:r w:rsidR="001C1217" w:rsidRPr="00E04581">
        <w:rPr>
          <w:color w:val="auto"/>
          <w:lang w:eastAsia="zh-CN"/>
        </w:rPr>
        <w:fldChar w:fldCharType="end"/>
      </w:r>
      <w:r w:rsidR="001C1217" w:rsidRPr="00E04581">
        <w:rPr>
          <w:color w:val="auto"/>
          <w:lang w:eastAsia="zh-CN"/>
        </w:rPr>
        <w:t>.</w:t>
      </w:r>
    </w:p>
    <w:p w14:paraId="35F0181D" w14:textId="77777777" w:rsidR="009A4320" w:rsidRPr="00E04581" w:rsidRDefault="009A4320" w:rsidP="001A521D">
      <w:pPr>
        <w:pStyle w:val="ListParagraph"/>
        <w:ind w:left="0"/>
        <w:rPr>
          <w:color w:val="auto"/>
          <w:lang w:eastAsia="zh-CN"/>
        </w:rPr>
      </w:pPr>
    </w:p>
    <w:p w14:paraId="56D9E85A" w14:textId="67B25094" w:rsidR="009A4320" w:rsidRPr="00E04581" w:rsidRDefault="005C0BAC" w:rsidP="001A521D">
      <w:pPr>
        <w:pStyle w:val="ListParagraph"/>
        <w:numPr>
          <w:ilvl w:val="2"/>
          <w:numId w:val="18"/>
        </w:numPr>
        <w:rPr>
          <w:color w:val="auto"/>
          <w:lang w:eastAsia="zh-CN"/>
        </w:rPr>
      </w:pPr>
      <w:r w:rsidRPr="00E04581">
        <w:t xml:space="preserve">Dry all concatenated fractions in a </w:t>
      </w:r>
      <w:r w:rsidR="00681078" w:rsidRPr="00E04581">
        <w:t xml:space="preserve">vacuum </w:t>
      </w:r>
      <w:r w:rsidRPr="00E04581">
        <w:t xml:space="preserve">concentrator </w:t>
      </w:r>
      <w:r w:rsidR="009A4320" w:rsidRPr="00E04581">
        <w:t>and store</w:t>
      </w:r>
      <w:r w:rsidR="00AB53EA" w:rsidRPr="00E04581">
        <w:t xml:space="preserve"> the dried samples</w:t>
      </w:r>
      <w:r w:rsidR="009A4320" w:rsidRPr="00E04581">
        <w:t xml:space="preserve"> at </w:t>
      </w:r>
      <w:r w:rsidR="00AB53EA" w:rsidRPr="00E04581">
        <w:t>-</w:t>
      </w:r>
      <w:r w:rsidR="009A4320" w:rsidRPr="00E04581">
        <w:t xml:space="preserve">80 </w:t>
      </w:r>
      <w:r w:rsidR="00175DE6">
        <w:t>˚</w:t>
      </w:r>
      <w:r w:rsidR="009A4320" w:rsidRPr="00E04581">
        <w:t>C for further LC-MS/MS analysis.</w:t>
      </w:r>
    </w:p>
    <w:p w14:paraId="00B39A0B" w14:textId="77777777" w:rsidR="009A4320" w:rsidRPr="00E04581" w:rsidRDefault="009A4320" w:rsidP="001A521D">
      <w:pPr>
        <w:pStyle w:val="ListParagraph"/>
        <w:ind w:left="0"/>
        <w:rPr>
          <w:b/>
        </w:rPr>
      </w:pPr>
    </w:p>
    <w:p w14:paraId="05294734" w14:textId="3ECBBEBB" w:rsidR="009A4320" w:rsidRPr="00361848" w:rsidRDefault="009A4320" w:rsidP="001A521D">
      <w:pPr>
        <w:pStyle w:val="ListParagraph"/>
        <w:numPr>
          <w:ilvl w:val="0"/>
          <w:numId w:val="18"/>
        </w:numPr>
        <w:rPr>
          <w:color w:val="auto"/>
          <w:highlight w:val="yellow"/>
          <w:lang w:eastAsia="zh-CN"/>
        </w:rPr>
      </w:pPr>
      <w:r w:rsidRPr="00361848">
        <w:rPr>
          <w:b/>
          <w:highlight w:val="yellow"/>
        </w:rPr>
        <w:t xml:space="preserve">Acidic pH RPLC-MS/MS </w:t>
      </w:r>
      <w:r w:rsidR="00262B23" w:rsidRPr="00361848">
        <w:rPr>
          <w:b/>
          <w:highlight w:val="yellow"/>
        </w:rPr>
        <w:t>a</w:t>
      </w:r>
      <w:r w:rsidRPr="00361848">
        <w:rPr>
          <w:b/>
          <w:highlight w:val="yellow"/>
        </w:rPr>
        <w:t>nalysis</w:t>
      </w:r>
    </w:p>
    <w:p w14:paraId="1B9D5A01" w14:textId="77777777" w:rsidR="009A4320" w:rsidRPr="00361848" w:rsidRDefault="009A4320" w:rsidP="001A521D">
      <w:pPr>
        <w:pStyle w:val="ListParagraph"/>
        <w:ind w:left="0"/>
        <w:rPr>
          <w:color w:val="auto"/>
          <w:highlight w:val="yellow"/>
          <w:lang w:eastAsia="zh-CN"/>
        </w:rPr>
      </w:pPr>
    </w:p>
    <w:p w14:paraId="7E929B9A" w14:textId="128924D1" w:rsidR="009A4320" w:rsidRPr="00361848" w:rsidRDefault="00973E19" w:rsidP="001A521D">
      <w:pPr>
        <w:pStyle w:val="ListParagraph"/>
        <w:numPr>
          <w:ilvl w:val="1"/>
          <w:numId w:val="18"/>
        </w:numPr>
        <w:rPr>
          <w:color w:val="auto"/>
          <w:highlight w:val="yellow"/>
          <w:lang w:eastAsia="zh-CN"/>
        </w:rPr>
      </w:pPr>
      <w:r w:rsidRPr="00361848">
        <w:rPr>
          <w:color w:val="auto"/>
          <w:highlight w:val="yellow"/>
          <w:lang w:eastAsia="zh-CN"/>
        </w:rPr>
        <w:t xml:space="preserve">Acidic pH </w:t>
      </w:r>
      <w:r w:rsidR="009A4320" w:rsidRPr="00361848">
        <w:rPr>
          <w:color w:val="auto"/>
          <w:highlight w:val="yellow"/>
          <w:lang w:eastAsia="zh-CN"/>
        </w:rPr>
        <w:t>RPLC-MS/MS system preparation</w:t>
      </w:r>
    </w:p>
    <w:p w14:paraId="59686F8C" w14:textId="77777777" w:rsidR="009A4320" w:rsidRPr="00E04581" w:rsidRDefault="009A4320" w:rsidP="001A521D">
      <w:pPr>
        <w:pStyle w:val="ListParagraph"/>
        <w:ind w:left="0"/>
        <w:rPr>
          <w:color w:val="auto"/>
          <w:lang w:eastAsia="zh-CN"/>
        </w:rPr>
      </w:pPr>
    </w:p>
    <w:p w14:paraId="168C3530" w14:textId="199B503E" w:rsidR="009A4320" w:rsidRPr="00E04581" w:rsidRDefault="009A4320" w:rsidP="001A521D">
      <w:pPr>
        <w:pStyle w:val="ListParagraph"/>
        <w:numPr>
          <w:ilvl w:val="2"/>
          <w:numId w:val="18"/>
        </w:numPr>
        <w:rPr>
          <w:color w:val="auto"/>
          <w:highlight w:val="yellow"/>
          <w:lang w:eastAsia="zh-CN"/>
        </w:rPr>
      </w:pPr>
      <w:r w:rsidRPr="00E04581">
        <w:rPr>
          <w:highlight w:val="yellow"/>
        </w:rPr>
        <w:t xml:space="preserve">Pack </w:t>
      </w:r>
      <w:r w:rsidR="00BE0C40" w:rsidRPr="00E04581">
        <w:rPr>
          <w:highlight w:val="yellow"/>
        </w:rPr>
        <w:t xml:space="preserve">an </w:t>
      </w:r>
      <w:r w:rsidRPr="00E04581">
        <w:rPr>
          <w:highlight w:val="yellow"/>
        </w:rPr>
        <w:t xml:space="preserve">empty column (75 </w:t>
      </w:r>
      <w:proofErr w:type="spellStart"/>
      <w:r w:rsidRPr="00E04581">
        <w:rPr>
          <w:highlight w:val="yellow"/>
        </w:rPr>
        <w:t>μm</w:t>
      </w:r>
      <w:proofErr w:type="spellEnd"/>
      <w:r w:rsidRPr="00E04581">
        <w:rPr>
          <w:highlight w:val="yellow"/>
        </w:rPr>
        <w:t xml:space="preserve"> ID with </w:t>
      </w:r>
      <w:r w:rsidR="00681577" w:rsidRPr="00E04581">
        <w:rPr>
          <w:highlight w:val="yellow"/>
        </w:rPr>
        <w:t xml:space="preserve">a </w:t>
      </w:r>
      <w:r w:rsidRPr="00E04581">
        <w:rPr>
          <w:highlight w:val="yellow"/>
        </w:rPr>
        <w:t>15</w:t>
      </w:r>
      <w:r w:rsidR="00681577" w:rsidRPr="00E04581">
        <w:rPr>
          <w:highlight w:val="yellow"/>
        </w:rPr>
        <w:t>-</w:t>
      </w:r>
      <w:r w:rsidRPr="00E04581">
        <w:rPr>
          <w:highlight w:val="yellow"/>
        </w:rPr>
        <w:sym w:font="Symbol" w:char="F06D"/>
      </w:r>
      <w:r w:rsidRPr="00E04581">
        <w:rPr>
          <w:highlight w:val="yellow"/>
        </w:rPr>
        <w:t xml:space="preserve">m tip orifice) with 1.9 </w:t>
      </w:r>
      <w:proofErr w:type="spellStart"/>
      <w:r w:rsidRPr="00E04581">
        <w:rPr>
          <w:highlight w:val="yellow"/>
        </w:rPr>
        <w:t>μm</w:t>
      </w:r>
      <w:proofErr w:type="spellEnd"/>
      <w:r w:rsidRPr="00E04581">
        <w:rPr>
          <w:highlight w:val="yellow"/>
        </w:rPr>
        <w:t xml:space="preserve"> C18 resin to 1</w:t>
      </w:r>
      <w:r w:rsidR="002F20CC" w:rsidRPr="00E04581">
        <w:rPr>
          <w:highlight w:val="yellow"/>
        </w:rPr>
        <w:t>0-15</w:t>
      </w:r>
      <w:r w:rsidRPr="00E04581">
        <w:rPr>
          <w:highlight w:val="yellow"/>
        </w:rPr>
        <w:t xml:space="preserve"> cm</w:t>
      </w:r>
      <w:r w:rsidR="006262BB" w:rsidRPr="00E04581">
        <w:rPr>
          <w:highlight w:val="yellow"/>
        </w:rPr>
        <w:t xml:space="preserve"> in</w:t>
      </w:r>
      <w:r w:rsidRPr="00E04581">
        <w:rPr>
          <w:highlight w:val="yellow"/>
        </w:rPr>
        <w:t xml:space="preserve"> length.</w:t>
      </w:r>
    </w:p>
    <w:p w14:paraId="1BE1386C" w14:textId="77777777" w:rsidR="009A4320" w:rsidRPr="00E04581" w:rsidRDefault="009A4320" w:rsidP="001A521D">
      <w:pPr>
        <w:pStyle w:val="ListParagraph"/>
        <w:ind w:left="0"/>
        <w:rPr>
          <w:color w:val="auto"/>
          <w:lang w:eastAsia="zh-CN"/>
        </w:rPr>
      </w:pPr>
    </w:p>
    <w:p w14:paraId="2A3E53BD" w14:textId="0CB485DB" w:rsidR="009A4320" w:rsidRPr="00E04581" w:rsidRDefault="009A4320" w:rsidP="001A521D">
      <w:pPr>
        <w:pStyle w:val="ListParagraph"/>
        <w:numPr>
          <w:ilvl w:val="2"/>
          <w:numId w:val="18"/>
        </w:numPr>
        <w:rPr>
          <w:color w:val="auto"/>
          <w:lang w:eastAsia="zh-CN"/>
        </w:rPr>
      </w:pPr>
      <w:r w:rsidRPr="00E04581">
        <w:t>Heat the column at 65</w:t>
      </w:r>
      <w:r w:rsidR="00A347C2">
        <w:t xml:space="preserve"> </w:t>
      </w:r>
      <w:r w:rsidRPr="00E04581">
        <w:t xml:space="preserve">°C </w:t>
      </w:r>
      <w:r w:rsidR="006262BB" w:rsidRPr="00E04581">
        <w:t>using</w:t>
      </w:r>
      <w:r w:rsidRPr="00E04581">
        <w:t xml:space="preserve"> a butterfly portfolio heater to reduce backpressure. </w:t>
      </w:r>
    </w:p>
    <w:p w14:paraId="341F3E98" w14:textId="77777777" w:rsidR="009A4320" w:rsidRPr="00E04581" w:rsidRDefault="009A4320" w:rsidP="001A521D">
      <w:pPr>
        <w:pStyle w:val="ListParagraph"/>
        <w:ind w:left="0"/>
        <w:rPr>
          <w:color w:val="auto"/>
          <w:lang w:eastAsia="zh-CN"/>
        </w:rPr>
      </w:pPr>
    </w:p>
    <w:p w14:paraId="2DB12B41" w14:textId="574FF99D" w:rsidR="009A4320" w:rsidRPr="00E04581" w:rsidRDefault="009A4320" w:rsidP="001A521D">
      <w:pPr>
        <w:pStyle w:val="ListParagraph"/>
        <w:numPr>
          <w:ilvl w:val="2"/>
          <w:numId w:val="18"/>
        </w:numPr>
        <w:rPr>
          <w:color w:val="auto"/>
          <w:lang w:eastAsia="zh-CN"/>
        </w:rPr>
      </w:pPr>
      <w:r w:rsidRPr="00E04581">
        <w:t xml:space="preserve">Wash the column thoroughly with 95% buffer B (3% dimethyl sulfoxide, 0.2% formic acid and 67% ACN). Then, fully equilibrate </w:t>
      </w:r>
      <w:r w:rsidR="005672F8" w:rsidRPr="00E04581">
        <w:t xml:space="preserve">the </w:t>
      </w:r>
      <w:r w:rsidRPr="00E04581">
        <w:t xml:space="preserve">column in 95% buffer A (3% dimethyl sulfoxide and 0.2% formic acid). </w:t>
      </w:r>
    </w:p>
    <w:p w14:paraId="00D534E2" w14:textId="77777777" w:rsidR="009A4320" w:rsidRPr="00E04581" w:rsidRDefault="009A4320" w:rsidP="001A521D">
      <w:pPr>
        <w:pStyle w:val="ListParagraph"/>
        <w:ind w:left="0"/>
        <w:rPr>
          <w:color w:val="auto"/>
          <w:lang w:eastAsia="zh-CN"/>
        </w:rPr>
      </w:pPr>
    </w:p>
    <w:p w14:paraId="0E5A7488" w14:textId="1A4F1D8D" w:rsidR="009A4320" w:rsidRPr="00B25E2B" w:rsidRDefault="009A4320" w:rsidP="001A521D">
      <w:pPr>
        <w:pStyle w:val="ListParagraph"/>
        <w:numPr>
          <w:ilvl w:val="2"/>
          <w:numId w:val="18"/>
        </w:numPr>
        <w:rPr>
          <w:color w:val="auto"/>
          <w:lang w:eastAsia="zh-CN"/>
        </w:rPr>
      </w:pPr>
      <w:r w:rsidRPr="00B25E2B">
        <w:t>Check the performance of the LC-MS/MS system by running 100 ng of rat brain peptides or BSA peptides before analyzing the experiment</w:t>
      </w:r>
      <w:r w:rsidR="006262BB" w:rsidRPr="00B25E2B">
        <w:t>al</w:t>
      </w:r>
      <w:r w:rsidRPr="00B25E2B">
        <w:t xml:space="preserve"> samples. </w:t>
      </w:r>
    </w:p>
    <w:p w14:paraId="3F354240" w14:textId="77777777" w:rsidR="009A4320" w:rsidRPr="00E04581" w:rsidRDefault="009A4320" w:rsidP="001A521D">
      <w:pPr>
        <w:pStyle w:val="ListParagraph"/>
        <w:ind w:left="0"/>
        <w:rPr>
          <w:color w:val="auto"/>
          <w:lang w:eastAsia="zh-CN"/>
        </w:rPr>
      </w:pPr>
    </w:p>
    <w:p w14:paraId="793B631B" w14:textId="638C178F" w:rsidR="009A4320" w:rsidRPr="00361848" w:rsidRDefault="009A4320" w:rsidP="001A521D">
      <w:pPr>
        <w:pStyle w:val="ListParagraph"/>
        <w:numPr>
          <w:ilvl w:val="1"/>
          <w:numId w:val="18"/>
        </w:numPr>
        <w:rPr>
          <w:color w:val="auto"/>
          <w:highlight w:val="yellow"/>
          <w:lang w:eastAsia="zh-CN"/>
        </w:rPr>
      </w:pPr>
      <w:r w:rsidRPr="00361848">
        <w:rPr>
          <w:color w:val="auto"/>
          <w:highlight w:val="yellow"/>
          <w:lang w:eastAsia="zh-CN"/>
        </w:rPr>
        <w:t xml:space="preserve">LC-MS/MS analysis of </w:t>
      </w:r>
      <w:r w:rsidR="00292848" w:rsidRPr="00361848">
        <w:rPr>
          <w:color w:val="auto"/>
          <w:highlight w:val="yellow"/>
          <w:lang w:eastAsia="zh-CN"/>
        </w:rPr>
        <w:t>concatenated fractions</w:t>
      </w:r>
    </w:p>
    <w:p w14:paraId="765600D6" w14:textId="77777777" w:rsidR="009A4320" w:rsidRPr="00E04581" w:rsidRDefault="009A4320" w:rsidP="001A521D">
      <w:pPr>
        <w:pStyle w:val="ListParagraph"/>
        <w:ind w:left="0"/>
        <w:rPr>
          <w:color w:val="auto"/>
          <w:lang w:eastAsia="zh-CN"/>
        </w:rPr>
      </w:pPr>
    </w:p>
    <w:p w14:paraId="5C6AFFA9" w14:textId="5EA2F94D" w:rsidR="009A4320" w:rsidRPr="00E04581" w:rsidRDefault="00394A4B" w:rsidP="001A521D">
      <w:pPr>
        <w:pStyle w:val="ListParagraph"/>
        <w:numPr>
          <w:ilvl w:val="2"/>
          <w:numId w:val="18"/>
        </w:numPr>
        <w:rPr>
          <w:color w:val="auto"/>
          <w:highlight w:val="yellow"/>
          <w:lang w:eastAsia="zh-CN"/>
        </w:rPr>
      </w:pPr>
      <w:r w:rsidRPr="00E04581">
        <w:rPr>
          <w:highlight w:val="yellow"/>
        </w:rPr>
        <w:t xml:space="preserve">Reconstitute </w:t>
      </w:r>
      <w:r w:rsidR="009A4320" w:rsidRPr="00E04581">
        <w:rPr>
          <w:highlight w:val="yellow"/>
        </w:rPr>
        <w:t>the dried peptides from the basic pH fractions in 5% FA</w:t>
      </w:r>
      <w:r w:rsidR="005672F8" w:rsidRPr="00E04581">
        <w:rPr>
          <w:highlight w:val="yellow"/>
        </w:rPr>
        <w:t>,</w:t>
      </w:r>
      <w:r w:rsidR="009A4320" w:rsidRPr="00E04581">
        <w:rPr>
          <w:highlight w:val="yellow"/>
        </w:rPr>
        <w:t xml:space="preserve"> and centrifuge at 21,000 × g for 5 min. Transfer the supernatant of each sample to a</w:t>
      </w:r>
      <w:r w:rsidR="006262BB" w:rsidRPr="00E04581">
        <w:rPr>
          <w:highlight w:val="yellow"/>
        </w:rPr>
        <w:t>n</w:t>
      </w:r>
      <w:r w:rsidR="009A4320" w:rsidRPr="00E04581">
        <w:rPr>
          <w:highlight w:val="yellow"/>
        </w:rPr>
        <w:t xml:space="preserve"> </w:t>
      </w:r>
      <w:r w:rsidR="006262BB" w:rsidRPr="00E04581">
        <w:rPr>
          <w:highlight w:val="yellow"/>
        </w:rPr>
        <w:t>HPLC vial insert</w:t>
      </w:r>
      <w:r w:rsidR="009A4320" w:rsidRPr="00E04581">
        <w:rPr>
          <w:highlight w:val="yellow"/>
        </w:rPr>
        <w:t>.</w:t>
      </w:r>
    </w:p>
    <w:p w14:paraId="0FDEE238" w14:textId="77777777" w:rsidR="009A4320" w:rsidRPr="00E04581" w:rsidRDefault="009A4320" w:rsidP="001A521D">
      <w:pPr>
        <w:pStyle w:val="ListParagraph"/>
        <w:ind w:left="0"/>
      </w:pPr>
    </w:p>
    <w:p w14:paraId="7499406D" w14:textId="5713DADD" w:rsidR="009A4320" w:rsidRPr="00E04581" w:rsidRDefault="009A4320" w:rsidP="001A521D">
      <w:pPr>
        <w:pStyle w:val="ListParagraph"/>
        <w:numPr>
          <w:ilvl w:val="2"/>
          <w:numId w:val="18"/>
        </w:numPr>
        <w:rPr>
          <w:color w:val="auto"/>
          <w:lang w:eastAsia="zh-CN"/>
        </w:rPr>
      </w:pPr>
      <w:r w:rsidRPr="00E04581">
        <w:rPr>
          <w:highlight w:val="yellow"/>
        </w:rPr>
        <w:t xml:space="preserve">Load ~1 μg peptides </w:t>
      </w:r>
      <w:r w:rsidR="006262BB" w:rsidRPr="00E04581">
        <w:rPr>
          <w:highlight w:val="yellow"/>
        </w:rPr>
        <w:t>of</w:t>
      </w:r>
      <w:r w:rsidRPr="00E04581">
        <w:rPr>
          <w:highlight w:val="yellow"/>
        </w:rPr>
        <w:t xml:space="preserve"> each fraction on</w:t>
      </w:r>
      <w:r w:rsidR="006262BB" w:rsidRPr="00E04581">
        <w:rPr>
          <w:highlight w:val="yellow"/>
        </w:rPr>
        <w:t>to</w:t>
      </w:r>
      <w:r w:rsidRPr="00E04581">
        <w:rPr>
          <w:highlight w:val="yellow"/>
        </w:rPr>
        <w:t xml:space="preserve"> the column. The peptides are eluted at 0.25 </w:t>
      </w:r>
      <w:r w:rsidRPr="00E04581">
        <w:rPr>
          <w:highlight w:val="yellow"/>
        </w:rPr>
        <w:sym w:font="Symbol" w:char="F06D"/>
      </w:r>
      <w:r w:rsidRPr="00E04581">
        <w:rPr>
          <w:highlight w:val="yellow"/>
        </w:rPr>
        <w:t>L/min flow rate with a 60</w:t>
      </w:r>
      <w:r w:rsidR="00262B23">
        <w:rPr>
          <w:highlight w:val="yellow"/>
        </w:rPr>
        <w:t xml:space="preserve"> </w:t>
      </w:r>
      <w:r w:rsidRPr="00E04581">
        <w:rPr>
          <w:highlight w:val="yellow"/>
        </w:rPr>
        <w:t>min gradient of 18–45% buffer B</w:t>
      </w:r>
      <w:r w:rsidRPr="00E04581">
        <w:t>.</w:t>
      </w:r>
      <w:r w:rsidRPr="00E04581">
        <w:rPr>
          <w:color w:val="auto"/>
          <w:lang w:eastAsia="zh-CN"/>
        </w:rPr>
        <w:t xml:space="preserve"> </w:t>
      </w:r>
    </w:p>
    <w:p w14:paraId="36499DBE" w14:textId="77777777" w:rsidR="009A4320" w:rsidRPr="00E04581" w:rsidRDefault="009A4320" w:rsidP="001A521D">
      <w:pPr>
        <w:pStyle w:val="ListParagraph"/>
        <w:ind w:left="0"/>
        <w:rPr>
          <w:color w:val="auto"/>
          <w:lang w:eastAsia="zh-CN"/>
        </w:rPr>
      </w:pPr>
    </w:p>
    <w:p w14:paraId="41355D83" w14:textId="0D84110C" w:rsidR="009A4320" w:rsidRPr="00E04581" w:rsidRDefault="00A347C2" w:rsidP="001A521D">
      <w:pPr>
        <w:pStyle w:val="ListParagraph"/>
        <w:ind w:left="0"/>
        <w:rPr>
          <w:color w:val="auto"/>
          <w:lang w:eastAsia="zh-CN"/>
        </w:rPr>
      </w:pPr>
      <w:r w:rsidRPr="00E04581">
        <w:rPr>
          <w:color w:val="auto"/>
          <w:lang w:eastAsia="zh-CN"/>
        </w:rPr>
        <w:t>NOTE:</w:t>
      </w:r>
      <w:r w:rsidR="009A4320" w:rsidRPr="00E04581">
        <w:rPr>
          <w:color w:val="auto"/>
          <w:lang w:eastAsia="zh-CN"/>
        </w:rPr>
        <w:t xml:space="preserve"> To obtain high identification numbers, run </w:t>
      </w:r>
      <w:r w:rsidR="009A4320" w:rsidRPr="00E04581">
        <w:t xml:space="preserve">one fraction and adjust the gradient for </w:t>
      </w:r>
      <w:r w:rsidR="005672F8" w:rsidRPr="00E04581">
        <w:t xml:space="preserve">the </w:t>
      </w:r>
      <w:r w:rsidR="006262BB" w:rsidRPr="00E04581">
        <w:t xml:space="preserve">remaining </w:t>
      </w:r>
      <w:r w:rsidR="00292848" w:rsidRPr="00E04581">
        <w:t xml:space="preserve">fractions </w:t>
      </w:r>
      <w:r w:rsidR="00175DE6" w:rsidRPr="00E04581">
        <w:t>based on</w:t>
      </w:r>
      <w:r w:rsidR="005672F8" w:rsidRPr="00E04581">
        <w:t xml:space="preserve"> </w:t>
      </w:r>
      <w:r w:rsidR="009A4320" w:rsidRPr="00E04581">
        <w:t xml:space="preserve">the first run. The best gradient should </w:t>
      </w:r>
      <w:r w:rsidR="006262BB" w:rsidRPr="00E04581">
        <w:t>have evenly</w:t>
      </w:r>
      <w:r w:rsidR="009A4320" w:rsidRPr="00E04581">
        <w:t xml:space="preserve"> distributed peptide</w:t>
      </w:r>
      <w:r w:rsidR="006262BB" w:rsidRPr="00E04581">
        <w:t>s</w:t>
      </w:r>
      <w:r w:rsidR="009A4320" w:rsidRPr="00E04581">
        <w:t xml:space="preserve"> across the entire gradient (</w:t>
      </w:r>
      <w:r w:rsidR="009A4320" w:rsidRPr="00E04581">
        <w:rPr>
          <w:b/>
          <w:bCs/>
        </w:rPr>
        <w:t>Fig</w:t>
      </w:r>
      <w:r w:rsidR="00262B23">
        <w:rPr>
          <w:b/>
          <w:bCs/>
        </w:rPr>
        <w:t>ure</w:t>
      </w:r>
      <w:r w:rsidR="009A4320" w:rsidRPr="00E04581">
        <w:rPr>
          <w:b/>
          <w:bCs/>
        </w:rPr>
        <w:t xml:space="preserve"> 4</w:t>
      </w:r>
      <w:r w:rsidR="002F20CC" w:rsidRPr="00E04581">
        <w:rPr>
          <w:b/>
          <w:bCs/>
        </w:rPr>
        <w:t>A</w:t>
      </w:r>
      <w:r w:rsidR="009A4320" w:rsidRPr="00E04581">
        <w:t>).</w:t>
      </w:r>
    </w:p>
    <w:p w14:paraId="37513C1D" w14:textId="77777777" w:rsidR="009A4320" w:rsidRPr="00E04581" w:rsidRDefault="009A4320" w:rsidP="001A521D">
      <w:pPr>
        <w:pStyle w:val="ListParagraph"/>
        <w:ind w:left="0"/>
        <w:rPr>
          <w:color w:val="auto"/>
          <w:lang w:eastAsia="zh-CN"/>
        </w:rPr>
      </w:pPr>
    </w:p>
    <w:p w14:paraId="47FF03A5" w14:textId="5AD9D33A" w:rsidR="00DC0CC9" w:rsidRPr="00E04581" w:rsidRDefault="00DC0CC9" w:rsidP="001A521D">
      <w:pPr>
        <w:pStyle w:val="ListParagraph"/>
        <w:numPr>
          <w:ilvl w:val="2"/>
          <w:numId w:val="18"/>
        </w:numPr>
        <w:rPr>
          <w:color w:val="auto"/>
          <w:highlight w:val="yellow"/>
          <w:lang w:eastAsia="zh-CN"/>
        </w:rPr>
      </w:pPr>
      <w:r w:rsidRPr="00E04581">
        <w:rPr>
          <w:color w:val="auto"/>
          <w:highlight w:val="yellow"/>
          <w:lang w:eastAsia="zh-CN"/>
        </w:rPr>
        <w:t>Operate the mass spectrometer with the following parameters for the analysis of TMT16-labeled samples</w:t>
      </w:r>
      <w:r w:rsidR="00B25E2B">
        <w:rPr>
          <w:rFonts w:hint="eastAsia"/>
          <w:color w:val="auto"/>
          <w:highlight w:val="yellow"/>
          <w:lang w:eastAsia="zh-CN"/>
        </w:rPr>
        <w:t>: MS1 scans</w:t>
      </w:r>
      <w:r w:rsidRPr="00E04581">
        <w:rPr>
          <w:color w:val="auto"/>
          <w:highlight w:val="yellow"/>
          <w:lang w:eastAsia="zh-CN"/>
        </w:rPr>
        <w:t xml:space="preserve"> </w:t>
      </w:r>
      <w:r w:rsidR="00B25E2B">
        <w:rPr>
          <w:rFonts w:hint="eastAsia"/>
          <w:color w:val="auto"/>
          <w:highlight w:val="yellow"/>
          <w:lang w:eastAsia="zh-CN"/>
        </w:rPr>
        <w:t>(</w:t>
      </w:r>
      <w:r w:rsidR="00DE2343">
        <w:rPr>
          <w:color w:val="auto"/>
          <w:highlight w:val="yellow"/>
          <w:lang w:eastAsia="zh-CN"/>
        </w:rPr>
        <w:t>f</w:t>
      </w:r>
      <w:r w:rsidRPr="00E04581">
        <w:rPr>
          <w:color w:val="auto"/>
          <w:highlight w:val="yellow"/>
          <w:lang w:eastAsia="zh-CN"/>
        </w:rPr>
        <w:t xml:space="preserve">ull MS scan range: 450-1600 </w:t>
      </w:r>
      <w:r w:rsidRPr="00DE2343">
        <w:rPr>
          <w:i/>
          <w:color w:val="auto"/>
          <w:highlight w:val="yellow"/>
          <w:lang w:eastAsia="zh-CN"/>
        </w:rPr>
        <w:t>m/z</w:t>
      </w:r>
      <w:r w:rsidRPr="00E04581">
        <w:rPr>
          <w:color w:val="auto"/>
          <w:highlight w:val="yellow"/>
          <w:lang w:eastAsia="zh-CN"/>
        </w:rPr>
        <w:t xml:space="preserve">; Orbitrap </w:t>
      </w:r>
      <w:bookmarkStart w:id="19" w:name="OLE_LINK34"/>
      <w:bookmarkStart w:id="20" w:name="OLE_LINK35"/>
      <w:r w:rsidRPr="00E04581">
        <w:rPr>
          <w:color w:val="auto"/>
          <w:highlight w:val="yellow"/>
          <w:lang w:eastAsia="zh-CN"/>
        </w:rPr>
        <w:t>resolution</w:t>
      </w:r>
      <w:bookmarkEnd w:id="19"/>
      <w:bookmarkEnd w:id="20"/>
      <w:r w:rsidRPr="00E04581">
        <w:rPr>
          <w:color w:val="auto"/>
          <w:highlight w:val="yellow"/>
          <w:lang w:eastAsia="zh-CN"/>
        </w:rPr>
        <w:t>: 60,000; automatic gain control target: 1 x 10</w:t>
      </w:r>
      <w:r w:rsidRPr="00E04581">
        <w:rPr>
          <w:color w:val="auto"/>
          <w:highlight w:val="yellow"/>
          <w:vertAlign w:val="superscript"/>
          <w:lang w:eastAsia="zh-CN"/>
        </w:rPr>
        <w:t>6</w:t>
      </w:r>
      <w:r w:rsidR="00B25E2B">
        <w:rPr>
          <w:color w:val="auto"/>
          <w:highlight w:val="yellow"/>
          <w:lang w:eastAsia="zh-CN"/>
        </w:rPr>
        <w:t xml:space="preserve">; maximum ion time: 50 </w:t>
      </w:r>
      <w:proofErr w:type="spellStart"/>
      <w:r w:rsidR="00B25E2B">
        <w:rPr>
          <w:color w:val="auto"/>
          <w:highlight w:val="yellow"/>
          <w:lang w:eastAsia="zh-CN"/>
        </w:rPr>
        <w:t>ms</w:t>
      </w:r>
      <w:proofErr w:type="spellEnd"/>
      <w:r w:rsidR="00B25E2B">
        <w:rPr>
          <w:rFonts w:hint="eastAsia"/>
          <w:color w:val="auto"/>
          <w:highlight w:val="yellow"/>
          <w:lang w:eastAsia="zh-CN"/>
        </w:rPr>
        <w:t>)</w:t>
      </w:r>
      <w:r w:rsidR="008760BD">
        <w:rPr>
          <w:rFonts w:hint="eastAsia"/>
          <w:color w:val="auto"/>
          <w:highlight w:val="yellow"/>
          <w:lang w:eastAsia="zh-CN"/>
        </w:rPr>
        <w:t xml:space="preserve"> and </w:t>
      </w:r>
      <w:r w:rsidRPr="00E04581">
        <w:rPr>
          <w:color w:val="auto"/>
          <w:highlight w:val="yellow"/>
          <w:lang w:eastAsia="zh-CN"/>
        </w:rPr>
        <w:t>20 data-dependent MS2</w:t>
      </w:r>
      <w:r w:rsidR="00DE2343">
        <w:rPr>
          <w:color w:val="auto"/>
          <w:highlight w:val="yellow"/>
          <w:lang w:eastAsia="zh-CN"/>
        </w:rPr>
        <w:t xml:space="preserve"> scans</w:t>
      </w:r>
      <w:r w:rsidR="00B25E2B">
        <w:rPr>
          <w:rFonts w:hint="eastAsia"/>
          <w:color w:val="auto"/>
          <w:highlight w:val="yellow"/>
          <w:lang w:eastAsia="zh-CN"/>
        </w:rPr>
        <w:t xml:space="preserve"> (</w:t>
      </w:r>
      <w:r w:rsidRPr="00E04581">
        <w:rPr>
          <w:color w:val="auto"/>
          <w:highlight w:val="yellow"/>
          <w:lang w:eastAsia="zh-CN"/>
        </w:rPr>
        <w:t xml:space="preserve">Orbitrap </w:t>
      </w:r>
      <w:r w:rsidR="00D96DF1" w:rsidRPr="00E04581">
        <w:rPr>
          <w:color w:val="auto"/>
          <w:highlight w:val="yellow"/>
          <w:lang w:eastAsia="zh-CN"/>
        </w:rPr>
        <w:t>resolution</w:t>
      </w:r>
      <w:r w:rsidRPr="00E04581">
        <w:rPr>
          <w:color w:val="auto"/>
          <w:highlight w:val="yellow"/>
          <w:lang w:eastAsia="zh-CN"/>
        </w:rPr>
        <w:t>: 60,000; AGC target: 1 x 10</w:t>
      </w:r>
      <w:r w:rsidRPr="00E04581">
        <w:rPr>
          <w:color w:val="auto"/>
          <w:highlight w:val="yellow"/>
          <w:vertAlign w:val="superscript"/>
          <w:lang w:eastAsia="zh-CN"/>
        </w:rPr>
        <w:t>5</w:t>
      </w:r>
      <w:r w:rsidRPr="00E04581">
        <w:rPr>
          <w:color w:val="auto"/>
          <w:highlight w:val="yellow"/>
          <w:lang w:eastAsia="zh-CN"/>
        </w:rPr>
        <w:t xml:space="preserve">; maximum ion time: 110 </w:t>
      </w:r>
      <w:proofErr w:type="spellStart"/>
      <w:r w:rsidRPr="00E04581">
        <w:rPr>
          <w:color w:val="auto"/>
          <w:highlight w:val="yellow"/>
          <w:lang w:eastAsia="zh-CN"/>
        </w:rPr>
        <w:t>ms</w:t>
      </w:r>
      <w:proofErr w:type="spellEnd"/>
      <w:r w:rsidRPr="00E04581">
        <w:rPr>
          <w:color w:val="auto"/>
          <w:highlight w:val="yellow"/>
          <w:lang w:eastAsia="zh-CN"/>
        </w:rPr>
        <w:t xml:space="preserve">; HCD normalized collision energy: 32%; isolation window: 1.0 </w:t>
      </w:r>
      <w:r w:rsidRPr="00DE2343">
        <w:rPr>
          <w:i/>
          <w:color w:val="auto"/>
          <w:highlight w:val="yellow"/>
          <w:lang w:eastAsia="zh-CN"/>
        </w:rPr>
        <w:t>m/z</w:t>
      </w:r>
      <w:r w:rsidRPr="00E04581">
        <w:rPr>
          <w:color w:val="auto"/>
          <w:highlight w:val="yellow"/>
          <w:lang w:eastAsia="zh-CN"/>
        </w:rPr>
        <w:t xml:space="preserve">; isolation offset: 0.2 </w:t>
      </w:r>
      <w:r w:rsidRPr="00DE2343">
        <w:rPr>
          <w:i/>
          <w:color w:val="auto"/>
          <w:highlight w:val="yellow"/>
          <w:lang w:eastAsia="zh-CN"/>
        </w:rPr>
        <w:t>m/z</w:t>
      </w:r>
      <w:r w:rsidRPr="00E04581">
        <w:rPr>
          <w:color w:val="auto"/>
          <w:highlight w:val="yellow"/>
          <w:lang w:eastAsia="zh-CN"/>
        </w:rPr>
        <w:t>; dynamic exclusion: 10 s</w:t>
      </w:r>
      <w:r w:rsidR="00B25E2B">
        <w:rPr>
          <w:rFonts w:hint="eastAsia"/>
          <w:color w:val="auto"/>
          <w:highlight w:val="yellow"/>
          <w:lang w:eastAsia="zh-CN"/>
        </w:rPr>
        <w:t>)</w:t>
      </w:r>
      <w:r w:rsidRPr="00E04581">
        <w:rPr>
          <w:color w:val="auto"/>
          <w:highlight w:val="yellow"/>
          <w:lang w:eastAsia="zh-CN"/>
        </w:rPr>
        <w:t>.</w:t>
      </w:r>
    </w:p>
    <w:p w14:paraId="27B29361" w14:textId="77777777" w:rsidR="009A4320" w:rsidRPr="00E04581" w:rsidRDefault="009A4320" w:rsidP="001A521D">
      <w:pPr>
        <w:pStyle w:val="ListParagraph"/>
        <w:ind w:left="0"/>
      </w:pPr>
    </w:p>
    <w:p w14:paraId="08CCBB3F" w14:textId="1251CF45" w:rsidR="009A4320" w:rsidRPr="00E04581" w:rsidRDefault="009A4320" w:rsidP="001A521D">
      <w:pPr>
        <w:pStyle w:val="ListParagraph"/>
        <w:ind w:left="0"/>
        <w:rPr>
          <w:color w:val="auto"/>
          <w:lang w:eastAsia="zh-CN"/>
        </w:rPr>
      </w:pPr>
      <w:r w:rsidRPr="00E04581">
        <w:lastRenderedPageBreak/>
        <w:t xml:space="preserve">NOTE: The parameters used here </w:t>
      </w:r>
      <w:r w:rsidR="00292848" w:rsidRPr="00E04581">
        <w:t xml:space="preserve">are </w:t>
      </w:r>
      <w:r w:rsidRPr="00E04581">
        <w:t xml:space="preserve">optimized </w:t>
      </w:r>
      <w:r w:rsidR="00292848" w:rsidRPr="00E04581">
        <w:t>o</w:t>
      </w:r>
      <w:r w:rsidRPr="00E04581">
        <w:t xml:space="preserve">n </w:t>
      </w:r>
      <w:r w:rsidR="00325BD4" w:rsidRPr="00E04581">
        <w:t>one</w:t>
      </w:r>
      <w:r w:rsidR="00971876" w:rsidRPr="00E04581">
        <w:t xml:space="preserve"> </w:t>
      </w:r>
      <w:r w:rsidR="00325BD4" w:rsidRPr="00E04581">
        <w:t xml:space="preserve">type of </w:t>
      </w:r>
      <w:r w:rsidR="00971876" w:rsidRPr="00E04581">
        <w:t>mass spectrometer</w:t>
      </w:r>
      <w:r w:rsidR="00325BD4" w:rsidRPr="00E04581">
        <w:t xml:space="preserve"> (</w:t>
      </w:r>
      <w:r w:rsidR="00A347C2">
        <w:t xml:space="preserve">see </w:t>
      </w:r>
      <w:r w:rsidR="00A347C2" w:rsidRPr="00A347C2">
        <w:rPr>
          <w:b/>
          <w:bCs/>
        </w:rPr>
        <w:t>Table of Materials</w:t>
      </w:r>
      <w:r w:rsidR="00325BD4" w:rsidRPr="00E04581">
        <w:t>)</w:t>
      </w:r>
      <w:r w:rsidRPr="00E04581">
        <w:t xml:space="preserve">. For different MS instruments, </w:t>
      </w:r>
      <w:r w:rsidR="001D6208" w:rsidRPr="00E04581">
        <w:t xml:space="preserve">users </w:t>
      </w:r>
      <w:r w:rsidR="00566B6F" w:rsidRPr="00E04581">
        <w:t xml:space="preserve">should </w:t>
      </w:r>
      <w:r w:rsidR="001D6208" w:rsidRPr="00E04581">
        <w:t>fine</w:t>
      </w:r>
      <w:r w:rsidR="00566B6F" w:rsidRPr="00E04581">
        <w:t>-</w:t>
      </w:r>
      <w:r w:rsidR="001D6208" w:rsidRPr="00E04581">
        <w:t xml:space="preserve">tune instrument parameters </w:t>
      </w:r>
      <w:r w:rsidR="00566B6F" w:rsidRPr="00E04581">
        <w:t xml:space="preserve">to </w:t>
      </w:r>
      <w:r w:rsidR="001D6208" w:rsidRPr="00E04581">
        <w:t>achiev</w:t>
      </w:r>
      <w:r w:rsidR="00566B6F" w:rsidRPr="00E04581">
        <w:t>e</w:t>
      </w:r>
      <w:r w:rsidR="001D6208" w:rsidRPr="00E04581">
        <w:t xml:space="preserve"> high</w:t>
      </w:r>
      <w:r w:rsidR="00566B6F" w:rsidRPr="00E04581">
        <w:t>-</w:t>
      </w:r>
      <w:r w:rsidR="001D6208" w:rsidRPr="00E04581">
        <w:t>quality results.</w:t>
      </w:r>
      <w:r w:rsidR="006262BB" w:rsidRPr="00E04581">
        <w:t xml:space="preserve"> One setting </w:t>
      </w:r>
      <w:r w:rsidR="00A347C2">
        <w:t xml:space="preserve">is </w:t>
      </w:r>
      <w:r w:rsidR="006262BB" w:rsidRPr="00E04581">
        <w:t>to monitor normalized HCD collision energy</w:t>
      </w:r>
      <w:r w:rsidR="00566B6F" w:rsidRPr="00E04581">
        <w:t>,</w:t>
      </w:r>
      <w:r w:rsidR="006262BB" w:rsidRPr="00E04581">
        <w:t xml:space="preserve"> </w:t>
      </w:r>
      <w:r w:rsidR="00566B6F" w:rsidRPr="00E04581">
        <w:t>as</w:t>
      </w:r>
      <w:r w:rsidR="006262BB" w:rsidRPr="00E04581">
        <w:t xml:space="preserve"> the optimum energy </w:t>
      </w:r>
      <w:r w:rsidR="00566B6F" w:rsidRPr="00E04581">
        <w:t xml:space="preserve">may </w:t>
      </w:r>
      <w:r w:rsidR="006262BB" w:rsidRPr="00E04581">
        <w:t>vary across instruments as well as between TMT11 and TMT16.</w:t>
      </w:r>
    </w:p>
    <w:p w14:paraId="31380C8C" w14:textId="77777777" w:rsidR="009A4320" w:rsidRPr="00E04581" w:rsidRDefault="009A4320" w:rsidP="001A521D">
      <w:pPr>
        <w:pStyle w:val="ListParagraph"/>
        <w:ind w:left="0"/>
        <w:rPr>
          <w:color w:val="auto"/>
          <w:lang w:eastAsia="zh-CN"/>
        </w:rPr>
      </w:pPr>
    </w:p>
    <w:p w14:paraId="4E46143A" w14:textId="0166CBF3" w:rsidR="009A4320" w:rsidRPr="00E04581" w:rsidRDefault="009A4320" w:rsidP="001A521D">
      <w:pPr>
        <w:pStyle w:val="ListParagraph"/>
        <w:numPr>
          <w:ilvl w:val="0"/>
          <w:numId w:val="18"/>
        </w:numPr>
        <w:rPr>
          <w:b/>
          <w:bCs/>
          <w:color w:val="auto"/>
          <w:lang w:eastAsia="zh-CN"/>
        </w:rPr>
      </w:pPr>
      <w:r w:rsidRPr="00E04581">
        <w:rPr>
          <w:b/>
          <w:bCs/>
          <w:color w:val="auto"/>
          <w:lang w:eastAsia="zh-CN"/>
        </w:rPr>
        <w:t xml:space="preserve">Data </w:t>
      </w:r>
      <w:r w:rsidR="00262B23">
        <w:rPr>
          <w:b/>
          <w:bCs/>
          <w:color w:val="auto"/>
          <w:lang w:eastAsia="zh-CN"/>
        </w:rPr>
        <w:t>p</w:t>
      </w:r>
      <w:r w:rsidRPr="00E04581">
        <w:rPr>
          <w:b/>
          <w:bCs/>
          <w:color w:val="auto"/>
          <w:lang w:eastAsia="zh-CN"/>
        </w:rPr>
        <w:t xml:space="preserve">rocessing </w:t>
      </w:r>
    </w:p>
    <w:p w14:paraId="7182C5D7" w14:textId="77777777" w:rsidR="009A4320" w:rsidRPr="00E04581" w:rsidRDefault="009A4320" w:rsidP="001A521D">
      <w:pPr>
        <w:pStyle w:val="ListParagraph"/>
        <w:ind w:left="0"/>
        <w:rPr>
          <w:color w:val="auto"/>
          <w:lang w:eastAsia="zh-CN"/>
        </w:rPr>
      </w:pPr>
    </w:p>
    <w:p w14:paraId="40ECC1F7" w14:textId="5DC40712" w:rsidR="009A4320" w:rsidRPr="00E04581" w:rsidRDefault="00262B23" w:rsidP="001A521D">
      <w:pPr>
        <w:pStyle w:val="ListParagraph"/>
        <w:ind w:left="0"/>
        <w:rPr>
          <w:color w:val="auto"/>
          <w:lang w:eastAsia="zh-CN"/>
        </w:rPr>
      </w:pPr>
      <w:r w:rsidRPr="00E04581">
        <w:rPr>
          <w:color w:val="auto"/>
          <w:lang w:eastAsia="zh-CN"/>
        </w:rPr>
        <w:t xml:space="preserve">NOTE: </w:t>
      </w:r>
      <w:r w:rsidR="009A4320" w:rsidRPr="00E04581">
        <w:rPr>
          <w:color w:val="auto"/>
          <w:lang w:eastAsia="zh-CN"/>
        </w:rPr>
        <w:t xml:space="preserve">The data analysis was performed using </w:t>
      </w:r>
      <w:r w:rsidR="00A730FA" w:rsidRPr="00E04581">
        <w:rPr>
          <w:color w:val="auto"/>
          <w:lang w:eastAsia="zh-CN"/>
        </w:rPr>
        <w:t xml:space="preserve">a </w:t>
      </w:r>
      <w:r w:rsidR="00950B91" w:rsidRPr="00E04581">
        <w:rPr>
          <w:color w:val="auto"/>
          <w:lang w:eastAsia="zh-CN"/>
        </w:rPr>
        <w:t>JUMP</w:t>
      </w:r>
      <w:r w:rsidR="00A730FA" w:rsidRPr="00E04581">
        <w:rPr>
          <w:color w:val="auto"/>
          <w:lang w:eastAsia="zh-CN"/>
        </w:rPr>
        <w:t xml:space="preserve"> </w:t>
      </w:r>
      <w:r w:rsidR="009A4320" w:rsidRPr="00E04581">
        <w:rPr>
          <w:color w:val="auto"/>
          <w:lang w:eastAsia="zh-CN"/>
        </w:rPr>
        <w:t>software</w:t>
      </w:r>
      <w:r w:rsidR="00BE671B" w:rsidRPr="00E04581">
        <w:rPr>
          <w:color w:val="auto"/>
          <w:lang w:eastAsia="zh-CN"/>
        </w:rPr>
        <w:t xml:space="preserve"> suite</w:t>
      </w:r>
      <w:r w:rsidR="009A4320" w:rsidRPr="00E04581">
        <w:rPr>
          <w:color w:val="auto"/>
          <w:lang w:eastAsia="zh-CN"/>
        </w:rPr>
        <w:fldChar w:fldCharType="begin">
          <w:fldData xml:space="preserve">PEVuZE5vdGU+PENpdGU+PEF1dGhvcj5OaXU8L0F1dGhvcj48WWVhcj4yMDE3PC9ZZWFyPjxSZWNO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</w:fldData>
        </w:fldChar>
      </w:r>
      <w:r w:rsidR="00EF54F5">
        <w:rPr>
          <w:color w:val="auto"/>
          <w:lang w:eastAsia="zh-CN"/>
        </w:rPr>
        <w:instrText xml:space="preserve"> ADDIN EN.CITE </w:instrText>
      </w:r>
      <w:r w:rsidR="00EF54F5">
        <w:rPr>
          <w:color w:val="auto"/>
          <w:lang w:eastAsia="zh-CN"/>
        </w:rPr>
        <w:fldChar w:fldCharType="begin">
          <w:fldData xml:space="preserve">PEVuZE5vdGU+PENpdGU+PEF1dGhvcj5OaXU8L0F1dGhvcj48WWVhcj4yMDE3PC9ZZWFyPjxSZWNO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</w:fldData>
        </w:fldChar>
      </w:r>
      <w:r w:rsidR="00EF54F5">
        <w:rPr>
          <w:color w:val="auto"/>
          <w:lang w:eastAsia="zh-CN"/>
        </w:rPr>
        <w:instrText xml:space="preserve"> ADDIN EN.CITE.DATA </w:instrText>
      </w:r>
      <w:r w:rsidR="00EF54F5">
        <w:rPr>
          <w:color w:val="auto"/>
          <w:lang w:eastAsia="zh-CN"/>
        </w:rPr>
      </w:r>
      <w:r w:rsidR="00EF54F5">
        <w:rPr>
          <w:color w:val="auto"/>
          <w:lang w:eastAsia="zh-CN"/>
        </w:rPr>
        <w:fldChar w:fldCharType="end"/>
      </w:r>
      <w:r w:rsidR="009A4320" w:rsidRPr="00E04581">
        <w:rPr>
          <w:color w:val="auto"/>
          <w:lang w:eastAsia="zh-CN"/>
        </w:rPr>
      </w:r>
      <w:r w:rsidR="009A4320" w:rsidRPr="00E04581">
        <w:rPr>
          <w:color w:val="auto"/>
          <w:lang w:eastAsia="zh-CN"/>
        </w:rPr>
        <w:fldChar w:fldCharType="separate"/>
      </w:r>
      <w:r w:rsidR="00EF54F5" w:rsidRPr="00EF54F5">
        <w:rPr>
          <w:noProof/>
          <w:color w:val="auto"/>
          <w:vertAlign w:val="superscript"/>
          <w:lang w:eastAsia="zh-CN"/>
        </w:rPr>
        <w:t>37-39</w:t>
      </w:r>
      <w:r w:rsidR="009A4320" w:rsidRPr="00E04581">
        <w:rPr>
          <w:color w:val="auto"/>
          <w:lang w:eastAsia="zh-CN"/>
        </w:rPr>
        <w:fldChar w:fldCharType="end"/>
      </w:r>
      <w:r w:rsidR="009A4320" w:rsidRPr="00E04581">
        <w:rPr>
          <w:color w:val="auto"/>
          <w:lang w:eastAsia="zh-CN"/>
        </w:rPr>
        <w:t xml:space="preserve"> </w:t>
      </w:r>
      <w:r w:rsidR="00BE671B" w:rsidRPr="00E04581">
        <w:rPr>
          <w:color w:val="auto"/>
          <w:lang w:eastAsia="zh-CN"/>
        </w:rPr>
        <w:t>includ</w:t>
      </w:r>
      <w:r w:rsidR="00A730FA" w:rsidRPr="00E04581">
        <w:rPr>
          <w:color w:val="auto"/>
          <w:lang w:eastAsia="zh-CN"/>
        </w:rPr>
        <w:t>ing</w:t>
      </w:r>
      <w:r w:rsidR="00BE671B" w:rsidRPr="00E04581">
        <w:rPr>
          <w:color w:val="auto"/>
          <w:lang w:eastAsia="zh-CN"/>
        </w:rPr>
        <w:t xml:space="preserve"> a hybrid database search engine (pattern- and tag-based), filtering software that controls </w:t>
      </w:r>
      <w:r w:rsidR="00085023" w:rsidRPr="00E04581">
        <w:rPr>
          <w:color w:val="auto"/>
          <w:lang w:eastAsia="zh-CN"/>
        </w:rPr>
        <w:t xml:space="preserve">for </w:t>
      </w:r>
      <w:r w:rsidR="00BE671B" w:rsidRPr="00E04581">
        <w:rPr>
          <w:color w:val="auto"/>
          <w:lang w:eastAsia="zh-CN"/>
        </w:rPr>
        <w:t>the false</w:t>
      </w:r>
      <w:r w:rsidR="00A730FA" w:rsidRPr="00E04581">
        <w:rPr>
          <w:color w:val="auto"/>
          <w:lang w:eastAsia="zh-CN"/>
        </w:rPr>
        <w:t>-</w:t>
      </w:r>
      <w:r w:rsidR="00BE671B" w:rsidRPr="00E04581">
        <w:rPr>
          <w:color w:val="auto"/>
          <w:lang w:eastAsia="zh-CN"/>
        </w:rPr>
        <w:t>discovery rate (FDR) of identified peptides/proteins</w:t>
      </w:r>
      <w:r w:rsidR="00A730FA" w:rsidRPr="00E04581">
        <w:rPr>
          <w:color w:val="auto"/>
          <w:lang w:eastAsia="zh-CN"/>
        </w:rPr>
        <w:t>,</w:t>
      </w:r>
      <w:r w:rsidR="00BE671B" w:rsidRPr="00E04581">
        <w:rPr>
          <w:color w:val="auto"/>
          <w:lang w:eastAsia="zh-CN"/>
        </w:rPr>
        <w:t xml:space="preserve"> and quantification software for TMT datasets</w:t>
      </w:r>
      <w:r w:rsidR="009A4320" w:rsidRPr="00E04581">
        <w:rPr>
          <w:color w:val="auto"/>
          <w:lang w:eastAsia="zh-CN"/>
        </w:rPr>
        <w:t xml:space="preserve">. Depending on </w:t>
      </w:r>
      <w:r w:rsidR="00A730FA" w:rsidRPr="00E04581">
        <w:rPr>
          <w:color w:val="auto"/>
          <w:lang w:eastAsia="zh-CN"/>
        </w:rPr>
        <w:t xml:space="preserve">a </w:t>
      </w:r>
      <w:r w:rsidR="00BE671B" w:rsidRPr="00E04581">
        <w:rPr>
          <w:color w:val="auto"/>
          <w:lang w:eastAsia="zh-CN"/>
        </w:rPr>
        <w:t>user</w:t>
      </w:r>
      <w:r w:rsidR="00A730FA" w:rsidRPr="00E04581">
        <w:rPr>
          <w:color w:val="auto"/>
          <w:lang w:eastAsia="zh-CN"/>
        </w:rPr>
        <w:t>’</w:t>
      </w:r>
      <w:r w:rsidR="00BE671B" w:rsidRPr="00E04581">
        <w:rPr>
          <w:color w:val="auto"/>
          <w:lang w:eastAsia="zh-CN"/>
        </w:rPr>
        <w:t>s</w:t>
      </w:r>
      <w:r w:rsidR="009A4320" w:rsidRPr="00E04581">
        <w:rPr>
          <w:color w:val="auto"/>
          <w:lang w:eastAsia="zh-CN"/>
        </w:rPr>
        <w:t xml:space="preserve"> situation, data analysis can be done </w:t>
      </w:r>
      <w:r w:rsidR="00A730FA" w:rsidRPr="00E04581">
        <w:rPr>
          <w:color w:val="auto"/>
          <w:lang w:eastAsia="zh-CN"/>
        </w:rPr>
        <w:t xml:space="preserve">using </w:t>
      </w:r>
      <w:r w:rsidR="009A4320" w:rsidRPr="00E04581">
        <w:rPr>
          <w:color w:val="auto"/>
          <w:lang w:eastAsia="zh-CN"/>
        </w:rPr>
        <w:t xml:space="preserve">other commercial or freely available programs. </w:t>
      </w:r>
    </w:p>
    <w:p w14:paraId="55D9FA1E" w14:textId="77777777" w:rsidR="009A4320" w:rsidRPr="00E04581" w:rsidRDefault="009A4320" w:rsidP="001A521D">
      <w:pPr>
        <w:pStyle w:val="ListParagraph"/>
        <w:ind w:left="0"/>
        <w:rPr>
          <w:color w:val="auto"/>
          <w:lang w:eastAsia="zh-CN"/>
        </w:rPr>
      </w:pPr>
    </w:p>
    <w:p w14:paraId="265D457D" w14:textId="77777777" w:rsidR="009A4320" w:rsidRPr="00E04581" w:rsidRDefault="009A4320" w:rsidP="001A521D">
      <w:pPr>
        <w:pStyle w:val="ListParagraph"/>
        <w:numPr>
          <w:ilvl w:val="1"/>
          <w:numId w:val="18"/>
        </w:numPr>
        <w:rPr>
          <w:color w:val="auto"/>
          <w:lang w:eastAsia="zh-CN"/>
        </w:rPr>
      </w:pPr>
      <w:r w:rsidRPr="00E04581">
        <w:rPr>
          <w:color w:val="auto"/>
          <w:lang w:eastAsia="zh-CN"/>
        </w:rPr>
        <w:t>Database search</w:t>
      </w:r>
    </w:p>
    <w:p w14:paraId="633F9829" w14:textId="77777777" w:rsidR="009A4320" w:rsidRPr="00E04581" w:rsidRDefault="009A4320" w:rsidP="001A521D">
      <w:pPr>
        <w:pStyle w:val="ListParagraph"/>
        <w:ind w:left="0"/>
        <w:rPr>
          <w:color w:val="auto"/>
          <w:lang w:eastAsia="zh-CN"/>
        </w:rPr>
      </w:pPr>
    </w:p>
    <w:p w14:paraId="19BD4F3D" w14:textId="6E57709E" w:rsidR="009A4320" w:rsidRPr="00E04581" w:rsidRDefault="009A4320" w:rsidP="001A521D">
      <w:pPr>
        <w:pStyle w:val="ListParagraph"/>
        <w:numPr>
          <w:ilvl w:val="2"/>
          <w:numId w:val="18"/>
        </w:numPr>
        <w:rPr>
          <w:color w:val="auto"/>
          <w:lang w:eastAsia="zh-CN"/>
        </w:rPr>
      </w:pPr>
      <w:r w:rsidRPr="00E04581">
        <w:rPr>
          <w:color w:val="auto"/>
          <w:lang w:eastAsia="zh-CN"/>
        </w:rPr>
        <w:t>Convert the .raw files from</w:t>
      </w:r>
      <w:r w:rsidR="00BA542A" w:rsidRPr="00E04581">
        <w:rPr>
          <w:color w:val="auto"/>
          <w:lang w:eastAsia="zh-CN"/>
        </w:rPr>
        <w:t xml:space="preserve"> the</w:t>
      </w:r>
      <w:r w:rsidRPr="00E04581">
        <w:rPr>
          <w:color w:val="auto"/>
          <w:lang w:eastAsia="zh-CN"/>
        </w:rPr>
        <w:t xml:space="preserve"> MS instrument to .</w:t>
      </w:r>
      <w:proofErr w:type="spellStart"/>
      <w:r w:rsidRPr="00E04581">
        <w:rPr>
          <w:color w:val="auto"/>
          <w:lang w:eastAsia="zh-CN"/>
        </w:rPr>
        <w:t>mzXML</w:t>
      </w:r>
      <w:proofErr w:type="spellEnd"/>
      <w:r w:rsidRPr="00E04581">
        <w:rPr>
          <w:color w:val="auto"/>
          <w:lang w:eastAsia="zh-CN"/>
        </w:rPr>
        <w:t xml:space="preserve"> files</w:t>
      </w:r>
      <w:r w:rsidR="00BA542A" w:rsidRPr="00E04581">
        <w:rPr>
          <w:color w:val="auto"/>
          <w:lang w:eastAsia="zh-CN"/>
        </w:rPr>
        <w:t>,</w:t>
      </w:r>
      <w:r w:rsidRPr="00E04581">
        <w:rPr>
          <w:color w:val="auto"/>
          <w:lang w:eastAsia="zh-CN"/>
        </w:rPr>
        <w:t xml:space="preserve"> and search MS2 spectra against a non-redundant target-decoy database</w:t>
      </w:r>
      <w:r w:rsidRPr="00E04581">
        <w:rPr>
          <w:color w:val="auto"/>
          <w:lang w:eastAsia="zh-CN"/>
        </w:rPr>
        <w:fldChar w:fldCharType="begin"/>
      </w:r>
      <w:r w:rsidR="00EF54F5">
        <w:rPr>
          <w:color w:val="auto"/>
          <w:lang w:eastAsia="zh-CN"/>
        </w:rPr>
        <w:instrText xml:space="preserve"> ADDIN EN.CITE &lt;EndNote&gt;&lt;Cite&gt;&lt;Author&gt;Elias&lt;/Author&gt;&lt;Year&gt;2007&lt;/Year&gt;&lt;RecNum&gt;5&lt;/RecNum&gt;&lt;DisplayText&gt;&lt;style face="superscript"&gt;40&lt;/style&gt;&lt;/DisplayText&gt;&lt;record&gt;&lt;rec-number&gt;5&lt;/rec-number&gt;&lt;foreign-keys&gt;&lt;key app="EN" db-id="f9v2xt2pmaass0etr5rx00d3p55szf0fzr5a" timestamp="1588912591"&gt;5&lt;/key&gt;&lt;/foreign-keys&gt;&lt;ref-type name="Journal Article"&gt;17&lt;/ref-type&gt;&lt;contributors&gt;&lt;authors&gt;&lt;author&gt;Elias, Joshua E.&lt;/author&gt;&lt;author&gt;Gygi, Steven P.&lt;/author&gt;&lt;/authors&gt;&lt;/contributors&gt;&lt;titles&gt;&lt;title&gt;Target-decoy search strategy for increased confidence in large-scale protein identifications by mass spectrometry&lt;/title&gt;&lt;secondary-title&gt;Nature Methods&lt;/secondary-title&gt;&lt;/titles&gt;&lt;periodical&gt;&lt;full-title&gt;Nature Methods&lt;/full-title&gt;&lt;/periodical&gt;&lt;pages&gt;207-214&lt;/pages&gt;&lt;volume&gt;4&lt;/volume&gt;&lt;number&gt;3&lt;/number&gt;&lt;dates&gt;&lt;year&gt;2007&lt;/year&gt;&lt;pub-dates&gt;&lt;date&gt;2007/03/01&lt;/date&gt;&lt;/pub-dates&gt;&lt;/dates&gt;&lt;isbn&gt;1548-7105&lt;/isbn&gt;&lt;urls&gt;&lt;related-urls&gt;&lt;url&gt;https://doi.org/10.1038/nmeth1019&lt;/url&gt;&lt;/related-urls&gt;&lt;/urls&gt;&lt;electronic-resource-num&gt;10.1038/nmeth1019&lt;/electronic-resource-num&gt;&lt;/record&gt;&lt;/Cite&gt;&lt;/EndNote&gt;</w:instrText>
      </w:r>
      <w:r w:rsidRPr="00E04581">
        <w:rPr>
          <w:color w:val="auto"/>
          <w:lang w:eastAsia="zh-CN"/>
        </w:rPr>
        <w:fldChar w:fldCharType="separate"/>
      </w:r>
      <w:r w:rsidR="00EF54F5" w:rsidRPr="00EF54F5">
        <w:rPr>
          <w:noProof/>
          <w:color w:val="auto"/>
          <w:vertAlign w:val="superscript"/>
          <w:lang w:eastAsia="zh-CN"/>
        </w:rPr>
        <w:t>40</w:t>
      </w:r>
      <w:r w:rsidRPr="00E04581">
        <w:rPr>
          <w:color w:val="auto"/>
          <w:lang w:eastAsia="zh-CN"/>
        </w:rPr>
        <w:fldChar w:fldCharType="end"/>
      </w:r>
      <w:r w:rsidRPr="00E04581">
        <w:rPr>
          <w:color w:val="auto"/>
          <w:lang w:eastAsia="zh-CN"/>
        </w:rPr>
        <w:t xml:space="preserve"> generated from </w:t>
      </w:r>
      <w:proofErr w:type="spellStart"/>
      <w:r w:rsidRPr="00E04581">
        <w:rPr>
          <w:color w:val="auto"/>
          <w:lang w:eastAsia="zh-CN"/>
        </w:rPr>
        <w:t>UniProt</w:t>
      </w:r>
      <w:proofErr w:type="spellEnd"/>
      <w:r w:rsidRPr="00E04581">
        <w:rPr>
          <w:color w:val="auto"/>
          <w:lang w:eastAsia="zh-CN"/>
        </w:rPr>
        <w:t xml:space="preserve"> human protein sequences (or </w:t>
      </w:r>
      <w:r w:rsidR="00BA542A" w:rsidRPr="00E04581">
        <w:rPr>
          <w:color w:val="auto"/>
          <w:lang w:eastAsia="zh-CN"/>
        </w:rPr>
        <w:t>an</w:t>
      </w:r>
      <w:r w:rsidRPr="00E04581">
        <w:rPr>
          <w:color w:val="auto"/>
          <w:lang w:eastAsia="zh-CN"/>
        </w:rPr>
        <w:t xml:space="preserve">other appropriate species-specific database) to calculate the </w:t>
      </w:r>
      <w:r w:rsidR="00BE671B" w:rsidRPr="00E04581">
        <w:rPr>
          <w:color w:val="auto"/>
          <w:lang w:eastAsia="zh-CN"/>
        </w:rPr>
        <w:t>FDR of identified proteins</w:t>
      </w:r>
      <w:r w:rsidRPr="00E04581">
        <w:rPr>
          <w:color w:val="auto"/>
          <w:lang w:eastAsia="zh-CN"/>
        </w:rPr>
        <w:t xml:space="preserve">. </w:t>
      </w:r>
    </w:p>
    <w:p w14:paraId="0E9591AF" w14:textId="77777777" w:rsidR="009A4320" w:rsidRPr="00E04581" w:rsidRDefault="009A4320" w:rsidP="001A521D">
      <w:pPr>
        <w:pStyle w:val="ListParagraph"/>
        <w:ind w:left="0"/>
        <w:rPr>
          <w:color w:val="auto"/>
          <w:lang w:eastAsia="zh-CN"/>
        </w:rPr>
      </w:pPr>
    </w:p>
    <w:p w14:paraId="1B0294BC" w14:textId="643494E4" w:rsidR="009A4320" w:rsidRPr="00E04581" w:rsidRDefault="009A4320" w:rsidP="001A521D">
      <w:pPr>
        <w:pStyle w:val="ListParagraph"/>
        <w:ind w:left="0"/>
        <w:rPr>
          <w:color w:val="auto"/>
          <w:lang w:eastAsia="zh-CN"/>
        </w:rPr>
      </w:pPr>
      <w:r w:rsidRPr="00E04581">
        <w:rPr>
          <w:color w:val="auto"/>
          <w:lang w:eastAsia="zh-CN"/>
        </w:rPr>
        <w:t>NOTE: Generate the non-redundant database by combining protein sequences from Swiss-</w:t>
      </w:r>
      <w:proofErr w:type="spellStart"/>
      <w:r w:rsidRPr="00E04581">
        <w:rPr>
          <w:color w:val="auto"/>
          <w:lang w:eastAsia="zh-CN"/>
        </w:rPr>
        <w:t>Prot</w:t>
      </w:r>
      <w:proofErr w:type="spellEnd"/>
      <w:r w:rsidR="00847740" w:rsidRPr="00E04581">
        <w:rPr>
          <w:color w:val="auto"/>
          <w:lang w:eastAsia="zh-CN"/>
        </w:rPr>
        <w:t xml:space="preserve"> and</w:t>
      </w:r>
      <w:r w:rsidRPr="00E04581">
        <w:rPr>
          <w:color w:val="auto"/>
          <w:lang w:eastAsia="zh-CN"/>
        </w:rPr>
        <w:t xml:space="preserve"> </w:t>
      </w:r>
      <w:proofErr w:type="spellStart"/>
      <w:r w:rsidRPr="00E04581">
        <w:rPr>
          <w:color w:val="auto"/>
          <w:lang w:eastAsia="zh-CN"/>
        </w:rPr>
        <w:t>TrEMBL</w:t>
      </w:r>
      <w:proofErr w:type="spellEnd"/>
      <w:r w:rsidRPr="00E04581">
        <w:rPr>
          <w:color w:val="auto"/>
          <w:lang w:eastAsia="zh-CN"/>
        </w:rPr>
        <w:t xml:space="preserve"> databases. One can also add customized protein sequences not contained in those reference databases, including protease cleaved proteins, proteins with single nucleotide polymorphisms and common contaminants. </w:t>
      </w:r>
    </w:p>
    <w:p w14:paraId="4D109F93" w14:textId="77777777" w:rsidR="009A4320" w:rsidRPr="00E04581" w:rsidRDefault="009A4320" w:rsidP="001A521D">
      <w:pPr>
        <w:pStyle w:val="ListParagraph"/>
        <w:ind w:left="0"/>
        <w:rPr>
          <w:color w:val="auto"/>
          <w:lang w:eastAsia="zh-CN"/>
        </w:rPr>
      </w:pPr>
    </w:p>
    <w:p w14:paraId="11C6BBD9" w14:textId="6C9780BA" w:rsidR="009A4320" w:rsidRPr="00E04581" w:rsidRDefault="00085023" w:rsidP="001A521D">
      <w:pPr>
        <w:pStyle w:val="ListParagraph"/>
        <w:numPr>
          <w:ilvl w:val="2"/>
          <w:numId w:val="18"/>
        </w:numPr>
        <w:rPr>
          <w:color w:val="auto"/>
          <w:lang w:eastAsia="zh-CN"/>
        </w:rPr>
      </w:pPr>
      <w:r w:rsidRPr="00E04581">
        <w:rPr>
          <w:color w:val="auto"/>
          <w:lang w:eastAsia="zh-CN"/>
        </w:rPr>
        <w:t xml:space="preserve">Conduct </w:t>
      </w:r>
      <w:r w:rsidR="009A4320" w:rsidRPr="00E04581">
        <w:rPr>
          <w:color w:val="auto"/>
          <w:lang w:eastAsia="zh-CN"/>
        </w:rPr>
        <w:t>search</w:t>
      </w:r>
      <w:r w:rsidRPr="00E04581">
        <w:rPr>
          <w:color w:val="auto"/>
          <w:lang w:eastAsia="zh-CN"/>
        </w:rPr>
        <w:t>es using the following parameters.</w:t>
      </w:r>
      <w:r w:rsidR="00DC0CC9" w:rsidRPr="00E04581">
        <w:t xml:space="preserve"> </w:t>
      </w:r>
      <w:r w:rsidR="00DC0CC9" w:rsidRPr="00E04581">
        <w:rPr>
          <w:color w:val="auto"/>
          <w:lang w:eastAsia="zh-CN"/>
        </w:rPr>
        <w:t xml:space="preserve">Mass tolerance for precursor: 10 ppm; mass tolerance for product ions: 15 ppm; maximal missed cleavages: 2; maximal modification sites: 3; static modifications: 304.20715 Da for TMT16 tags on Lys residues and N termini, 57.02146 Da for </w:t>
      </w:r>
      <w:proofErr w:type="spellStart"/>
      <w:r w:rsidR="00DC0CC9" w:rsidRPr="00E04581">
        <w:rPr>
          <w:color w:val="auto"/>
          <w:lang w:eastAsia="zh-CN"/>
        </w:rPr>
        <w:t>carbamidomethylation</w:t>
      </w:r>
      <w:proofErr w:type="spellEnd"/>
      <w:r w:rsidR="00DC0CC9" w:rsidRPr="00E04581">
        <w:rPr>
          <w:color w:val="auto"/>
          <w:lang w:eastAsia="zh-CN"/>
        </w:rPr>
        <w:t xml:space="preserve"> on </w:t>
      </w:r>
      <w:proofErr w:type="spellStart"/>
      <w:r w:rsidR="00DC0CC9" w:rsidRPr="00E04581">
        <w:rPr>
          <w:color w:val="auto"/>
          <w:lang w:eastAsia="zh-CN"/>
        </w:rPr>
        <w:t>Cys</w:t>
      </w:r>
      <w:proofErr w:type="spellEnd"/>
      <w:r w:rsidR="00DC0CC9" w:rsidRPr="00E04581">
        <w:rPr>
          <w:color w:val="auto"/>
          <w:lang w:eastAsia="zh-CN"/>
        </w:rPr>
        <w:t xml:space="preserve"> residues; dynamic modification: 15.99492 Da for oxidation on Met.</w:t>
      </w:r>
    </w:p>
    <w:p w14:paraId="10212776" w14:textId="77777777" w:rsidR="009A4320" w:rsidRPr="00E04581" w:rsidRDefault="009A4320" w:rsidP="001A521D">
      <w:pPr>
        <w:pStyle w:val="ListParagraph"/>
        <w:ind w:left="0"/>
        <w:rPr>
          <w:color w:val="auto"/>
          <w:lang w:eastAsia="zh-CN"/>
        </w:rPr>
      </w:pPr>
    </w:p>
    <w:p w14:paraId="62F3931C" w14:textId="77777777" w:rsidR="009A4320" w:rsidRPr="00E04581" w:rsidRDefault="009A4320" w:rsidP="001A521D">
      <w:pPr>
        <w:pStyle w:val="ListParagraph"/>
        <w:numPr>
          <w:ilvl w:val="1"/>
          <w:numId w:val="18"/>
        </w:numPr>
        <w:rPr>
          <w:color w:val="auto"/>
          <w:lang w:eastAsia="zh-CN"/>
        </w:rPr>
      </w:pPr>
      <w:r w:rsidRPr="00E04581">
        <w:rPr>
          <w:color w:val="auto"/>
          <w:lang w:eastAsia="zh-CN"/>
        </w:rPr>
        <w:t>Filter the search results</w:t>
      </w:r>
    </w:p>
    <w:p w14:paraId="355F90AF" w14:textId="77777777" w:rsidR="009A4320" w:rsidRPr="00E04581" w:rsidRDefault="009A4320" w:rsidP="001A521D">
      <w:pPr>
        <w:pStyle w:val="ListParagraph"/>
        <w:ind w:left="0"/>
        <w:rPr>
          <w:color w:val="auto"/>
          <w:lang w:eastAsia="zh-CN"/>
        </w:rPr>
      </w:pPr>
    </w:p>
    <w:p w14:paraId="2E3E588D" w14:textId="14D18F07" w:rsidR="009A4320" w:rsidRPr="00E04581" w:rsidRDefault="009A4320" w:rsidP="001A521D">
      <w:pPr>
        <w:pStyle w:val="ListParagraph"/>
        <w:numPr>
          <w:ilvl w:val="2"/>
          <w:numId w:val="18"/>
        </w:numPr>
        <w:rPr>
          <w:color w:val="auto"/>
          <w:lang w:eastAsia="zh-CN"/>
        </w:rPr>
      </w:pPr>
      <w:r w:rsidRPr="00E04581">
        <w:rPr>
          <w:color w:val="auto"/>
          <w:lang w:eastAsia="zh-CN"/>
        </w:rPr>
        <w:t xml:space="preserve">Filter the resulting peptide-spectrum matches (PSMs) by peptide </w:t>
      </w:r>
      <w:r w:rsidR="00845BBB" w:rsidRPr="00E04581">
        <w:rPr>
          <w:color w:val="auto"/>
          <w:lang w:eastAsia="zh-CN"/>
        </w:rPr>
        <w:t>length</w:t>
      </w:r>
      <w:r w:rsidR="0009429C" w:rsidRPr="00E04581">
        <w:rPr>
          <w:color w:val="auto"/>
          <w:lang w:eastAsia="zh-CN"/>
        </w:rPr>
        <w:t xml:space="preserve"> (&gt;6 amino acids)</w:t>
      </w:r>
      <w:r w:rsidRPr="00E04581">
        <w:rPr>
          <w:color w:val="auto"/>
          <w:lang w:eastAsia="zh-CN"/>
        </w:rPr>
        <w:t>, mass accuracy of precursor ion, and JUMP-based matching scores (</w:t>
      </w:r>
      <w:proofErr w:type="spellStart"/>
      <w:r w:rsidRPr="00E04581">
        <w:rPr>
          <w:color w:val="auto"/>
          <w:lang w:eastAsia="zh-CN"/>
        </w:rPr>
        <w:t>Jscore</w:t>
      </w:r>
      <w:proofErr w:type="spellEnd"/>
      <w:r w:rsidRPr="00E04581">
        <w:rPr>
          <w:color w:val="auto"/>
          <w:lang w:eastAsia="zh-CN"/>
        </w:rPr>
        <w:t xml:space="preserve"> and </w:t>
      </w:r>
      <w:proofErr w:type="spellStart"/>
      <w:r w:rsidRPr="00E04581">
        <w:rPr>
          <w:color w:val="auto"/>
          <w:lang w:eastAsia="zh-CN"/>
        </w:rPr>
        <w:t>ΔJn</w:t>
      </w:r>
      <w:proofErr w:type="spellEnd"/>
      <w:r w:rsidRPr="00E04581">
        <w:rPr>
          <w:color w:val="auto"/>
          <w:lang w:eastAsia="zh-CN"/>
        </w:rPr>
        <w:t>). Peptides are then grouped by peptide length, tryptic ends, modifications, mis</w:t>
      </w:r>
      <w:r w:rsidR="0009429C" w:rsidRPr="00E04581">
        <w:rPr>
          <w:color w:val="auto"/>
          <w:lang w:eastAsia="zh-CN"/>
        </w:rPr>
        <w:t xml:space="preserve">sed </w:t>
      </w:r>
      <w:r w:rsidRPr="00E04581">
        <w:rPr>
          <w:color w:val="auto"/>
          <w:lang w:eastAsia="zh-CN"/>
        </w:rPr>
        <w:t xml:space="preserve">cleavage sites, and charge state. </w:t>
      </w:r>
    </w:p>
    <w:p w14:paraId="28D7DDEF" w14:textId="77777777" w:rsidR="009A4320" w:rsidRPr="00E04581" w:rsidRDefault="009A4320" w:rsidP="001A521D">
      <w:pPr>
        <w:pStyle w:val="ListParagraph"/>
        <w:ind w:left="0"/>
        <w:rPr>
          <w:color w:val="auto"/>
          <w:lang w:eastAsia="zh-CN"/>
        </w:rPr>
      </w:pPr>
    </w:p>
    <w:p w14:paraId="7C69E2F3" w14:textId="5419052C" w:rsidR="009A4320" w:rsidRPr="00E04581" w:rsidRDefault="009A4320" w:rsidP="001A521D">
      <w:pPr>
        <w:pStyle w:val="ListParagraph"/>
        <w:numPr>
          <w:ilvl w:val="2"/>
          <w:numId w:val="18"/>
        </w:numPr>
        <w:rPr>
          <w:color w:val="auto"/>
          <w:lang w:eastAsia="zh-CN"/>
        </w:rPr>
      </w:pPr>
      <w:r w:rsidRPr="00E04581">
        <w:rPr>
          <w:color w:val="auto"/>
          <w:lang w:eastAsia="zh-CN"/>
        </w:rPr>
        <w:t xml:space="preserve">Filter the data further with the matching scores to achieve </w:t>
      </w:r>
      <w:r w:rsidR="00B126E7" w:rsidRPr="00E04581">
        <w:rPr>
          <w:color w:val="auto"/>
          <w:lang w:eastAsia="zh-CN"/>
        </w:rPr>
        <w:t xml:space="preserve">an </w:t>
      </w:r>
      <w:r w:rsidRPr="00E04581">
        <w:rPr>
          <w:color w:val="auto"/>
          <w:lang w:eastAsia="zh-CN"/>
        </w:rPr>
        <w:t xml:space="preserve">FDR below 1% at either </w:t>
      </w:r>
      <w:r w:rsidR="00B126E7" w:rsidRPr="00E04581">
        <w:rPr>
          <w:color w:val="auto"/>
          <w:lang w:eastAsia="zh-CN"/>
        </w:rPr>
        <w:t xml:space="preserve">the </w:t>
      </w:r>
      <w:r w:rsidRPr="00E04581">
        <w:rPr>
          <w:color w:val="auto"/>
          <w:lang w:eastAsia="zh-CN"/>
        </w:rPr>
        <w:t>protein (whole</w:t>
      </w:r>
      <w:r w:rsidR="00B126E7" w:rsidRPr="00E04581">
        <w:rPr>
          <w:color w:val="auto"/>
          <w:lang w:eastAsia="zh-CN"/>
        </w:rPr>
        <w:t>-</w:t>
      </w:r>
      <w:r w:rsidRPr="00E04581">
        <w:rPr>
          <w:color w:val="auto"/>
          <w:lang w:eastAsia="zh-CN"/>
        </w:rPr>
        <w:t>proteome analysis) or peptide</w:t>
      </w:r>
      <w:r w:rsidR="00B126E7" w:rsidRPr="00E04581">
        <w:rPr>
          <w:color w:val="auto"/>
          <w:lang w:eastAsia="zh-CN"/>
        </w:rPr>
        <w:t xml:space="preserve"> </w:t>
      </w:r>
      <w:r w:rsidRPr="00E04581">
        <w:rPr>
          <w:color w:val="auto"/>
          <w:lang w:eastAsia="zh-CN"/>
        </w:rPr>
        <w:t>(</w:t>
      </w:r>
      <w:proofErr w:type="spellStart"/>
      <w:r w:rsidR="00847740" w:rsidRPr="00E04581">
        <w:rPr>
          <w:color w:val="auto"/>
          <w:lang w:eastAsia="zh-CN"/>
        </w:rPr>
        <w:t>phosphoproteome</w:t>
      </w:r>
      <w:proofErr w:type="spellEnd"/>
      <w:r w:rsidR="00847740" w:rsidRPr="00E04581">
        <w:rPr>
          <w:color w:val="auto"/>
          <w:lang w:eastAsia="zh-CN"/>
        </w:rPr>
        <w:t xml:space="preserve"> analysis</w:t>
      </w:r>
      <w:r w:rsidRPr="00E04581">
        <w:rPr>
          <w:color w:val="auto"/>
          <w:lang w:eastAsia="zh-CN"/>
        </w:rPr>
        <w:t>)</w:t>
      </w:r>
      <w:r w:rsidR="00B126E7" w:rsidRPr="00E04581">
        <w:rPr>
          <w:color w:val="auto"/>
          <w:lang w:eastAsia="zh-CN"/>
        </w:rPr>
        <w:t xml:space="preserve"> level</w:t>
      </w:r>
      <w:r w:rsidRPr="00E04581">
        <w:rPr>
          <w:color w:val="auto"/>
          <w:lang w:eastAsia="zh-CN"/>
        </w:rPr>
        <w:t xml:space="preserve">. </w:t>
      </w:r>
    </w:p>
    <w:p w14:paraId="05348F46" w14:textId="77777777" w:rsidR="009A4320" w:rsidRPr="00E04581" w:rsidRDefault="009A4320" w:rsidP="001A521D">
      <w:pPr>
        <w:pStyle w:val="ListParagraph"/>
        <w:ind w:left="0"/>
        <w:rPr>
          <w:color w:val="auto"/>
          <w:lang w:eastAsia="zh-CN"/>
        </w:rPr>
      </w:pPr>
    </w:p>
    <w:p w14:paraId="4C6921CF" w14:textId="7660B720" w:rsidR="009A4320" w:rsidRPr="00E04581" w:rsidRDefault="00262B23" w:rsidP="001A521D">
      <w:pPr>
        <w:pStyle w:val="ListParagraph"/>
        <w:ind w:left="0"/>
        <w:rPr>
          <w:color w:val="auto"/>
          <w:lang w:eastAsia="zh-CN"/>
        </w:rPr>
      </w:pPr>
      <w:r w:rsidRPr="00E04581">
        <w:rPr>
          <w:color w:val="auto"/>
          <w:lang w:eastAsia="zh-CN"/>
        </w:rPr>
        <w:t xml:space="preserve">NOTE: </w:t>
      </w:r>
      <w:r w:rsidR="009A4320" w:rsidRPr="00E04581">
        <w:rPr>
          <w:color w:val="auto"/>
          <w:lang w:eastAsia="zh-CN"/>
        </w:rPr>
        <w:t>If positive</w:t>
      </w:r>
      <w:r w:rsidR="00B126E7" w:rsidRPr="00E04581">
        <w:rPr>
          <w:color w:val="auto"/>
          <w:lang w:eastAsia="zh-CN"/>
        </w:rPr>
        <w:t>-</w:t>
      </w:r>
      <w:r w:rsidR="009A4320" w:rsidRPr="00E04581">
        <w:rPr>
          <w:color w:val="auto"/>
          <w:lang w:eastAsia="zh-CN"/>
        </w:rPr>
        <w:t xml:space="preserve">control peptides/proteins are missing at the filtering steps, </w:t>
      </w:r>
      <w:r w:rsidR="00B126E7" w:rsidRPr="00E04581">
        <w:rPr>
          <w:color w:val="auto"/>
          <w:lang w:eastAsia="zh-CN"/>
        </w:rPr>
        <w:t xml:space="preserve">then </w:t>
      </w:r>
      <w:r w:rsidR="009A4320" w:rsidRPr="00E04581">
        <w:rPr>
          <w:color w:val="auto"/>
          <w:lang w:eastAsia="zh-CN"/>
        </w:rPr>
        <w:t xml:space="preserve">FDR may be increased </w:t>
      </w:r>
      <w:r w:rsidR="0009429C" w:rsidRPr="00E04581">
        <w:rPr>
          <w:color w:val="auto"/>
          <w:lang w:eastAsia="zh-CN"/>
        </w:rPr>
        <w:t xml:space="preserve">to </w:t>
      </w:r>
      <w:r w:rsidR="00AE4FB7" w:rsidRPr="00E04581">
        <w:rPr>
          <w:color w:val="auto"/>
          <w:lang w:eastAsia="zh-CN"/>
        </w:rPr>
        <w:t>a reasonable</w:t>
      </w:r>
      <w:r w:rsidR="00847740" w:rsidRPr="00E04581">
        <w:rPr>
          <w:color w:val="auto"/>
          <w:lang w:eastAsia="zh-CN"/>
        </w:rPr>
        <w:t xml:space="preserve"> level so that those peptides/proteins can be rescued</w:t>
      </w:r>
      <w:r w:rsidR="009A4320" w:rsidRPr="00E04581">
        <w:rPr>
          <w:color w:val="auto"/>
          <w:lang w:eastAsia="zh-CN"/>
        </w:rPr>
        <w:t>.</w:t>
      </w:r>
    </w:p>
    <w:p w14:paraId="7842D092" w14:textId="77777777" w:rsidR="009A4320" w:rsidRPr="00E04581" w:rsidRDefault="009A4320" w:rsidP="001A521D">
      <w:pPr>
        <w:pStyle w:val="ListParagraph"/>
        <w:ind w:left="0"/>
        <w:rPr>
          <w:color w:val="auto"/>
          <w:lang w:eastAsia="zh-CN"/>
        </w:rPr>
      </w:pPr>
    </w:p>
    <w:p w14:paraId="36487118" w14:textId="71FEE25A" w:rsidR="009A4320" w:rsidRPr="00E04581" w:rsidRDefault="009A4320" w:rsidP="001A521D">
      <w:pPr>
        <w:pStyle w:val="ListParagraph"/>
        <w:numPr>
          <w:ilvl w:val="2"/>
          <w:numId w:val="18"/>
        </w:numPr>
        <w:rPr>
          <w:color w:val="auto"/>
          <w:lang w:eastAsia="zh-CN"/>
        </w:rPr>
      </w:pPr>
      <w:r w:rsidRPr="00E04581">
        <w:rPr>
          <w:color w:val="auto"/>
          <w:lang w:eastAsia="zh-CN"/>
        </w:rPr>
        <w:lastRenderedPageBreak/>
        <w:t>For the peptides shared by more than one member of a protein family, cluster the matched members into one group.</w:t>
      </w:r>
      <w:r w:rsidR="003A007B" w:rsidRPr="00E04581">
        <w:rPr>
          <w:color w:val="auto"/>
          <w:lang w:eastAsia="zh-CN"/>
        </w:rPr>
        <w:t xml:space="preserve"> </w:t>
      </w:r>
    </w:p>
    <w:p w14:paraId="14276988" w14:textId="77777777" w:rsidR="009A4320" w:rsidRPr="00E04581" w:rsidRDefault="009A4320" w:rsidP="001A521D">
      <w:pPr>
        <w:pStyle w:val="ListParagraph"/>
        <w:ind w:left="0"/>
        <w:rPr>
          <w:color w:val="auto"/>
          <w:lang w:eastAsia="zh-CN"/>
        </w:rPr>
      </w:pPr>
    </w:p>
    <w:p w14:paraId="470848A5" w14:textId="7A63DACC" w:rsidR="009A4320" w:rsidRPr="00E04581" w:rsidRDefault="00262B23" w:rsidP="001A521D">
      <w:pPr>
        <w:pStyle w:val="ListParagraph"/>
        <w:ind w:left="0"/>
        <w:rPr>
          <w:color w:val="auto"/>
          <w:lang w:eastAsia="zh-CN"/>
        </w:rPr>
      </w:pPr>
      <w:r w:rsidRPr="00E04581">
        <w:rPr>
          <w:color w:val="auto"/>
          <w:lang w:eastAsia="zh-CN"/>
        </w:rPr>
        <w:t>NOTE:</w:t>
      </w:r>
      <w:r w:rsidR="009A4320" w:rsidRPr="00E04581">
        <w:rPr>
          <w:color w:val="auto"/>
          <w:lang w:eastAsia="zh-CN"/>
        </w:rPr>
        <w:t xml:space="preserve"> With the rule of parsimony, the group </w:t>
      </w:r>
      <w:r w:rsidR="00847740" w:rsidRPr="00E04581">
        <w:rPr>
          <w:color w:val="auto"/>
          <w:lang w:eastAsia="zh-CN"/>
        </w:rPr>
        <w:t xml:space="preserve">is </w:t>
      </w:r>
      <w:r w:rsidR="009A4320" w:rsidRPr="00E04581">
        <w:rPr>
          <w:color w:val="auto"/>
          <w:lang w:eastAsia="zh-CN"/>
        </w:rPr>
        <w:t xml:space="preserve">represented by the homologous protein with the highest number of shared peptides and other proteins matched by unique peptides. </w:t>
      </w:r>
    </w:p>
    <w:p w14:paraId="23D7AB4C" w14:textId="77777777" w:rsidR="009A4320" w:rsidRPr="00E04581" w:rsidRDefault="009A4320" w:rsidP="001A521D">
      <w:pPr>
        <w:pStyle w:val="ListParagraph"/>
        <w:ind w:left="0"/>
        <w:rPr>
          <w:color w:val="auto"/>
          <w:lang w:eastAsia="zh-CN"/>
        </w:rPr>
      </w:pPr>
    </w:p>
    <w:p w14:paraId="23D355C8" w14:textId="77777777" w:rsidR="009A4320" w:rsidRPr="00E04581" w:rsidRDefault="009A4320" w:rsidP="001A521D">
      <w:pPr>
        <w:pStyle w:val="ListParagraph"/>
        <w:numPr>
          <w:ilvl w:val="1"/>
          <w:numId w:val="18"/>
        </w:numPr>
        <w:rPr>
          <w:color w:val="auto"/>
          <w:lang w:eastAsia="zh-CN"/>
        </w:rPr>
      </w:pPr>
      <w:r w:rsidRPr="00E04581">
        <w:rPr>
          <w:color w:val="auto"/>
          <w:lang w:eastAsia="zh-CN"/>
        </w:rPr>
        <w:t xml:space="preserve">Protein quantification </w:t>
      </w:r>
    </w:p>
    <w:p w14:paraId="7D8EA4F5" w14:textId="77777777" w:rsidR="009A4320" w:rsidRPr="00E04581" w:rsidRDefault="009A4320" w:rsidP="001A521D">
      <w:pPr>
        <w:pStyle w:val="ListParagraph"/>
        <w:ind w:left="0"/>
        <w:rPr>
          <w:color w:val="auto"/>
          <w:lang w:eastAsia="zh-CN"/>
        </w:rPr>
      </w:pPr>
    </w:p>
    <w:p w14:paraId="645B39E5" w14:textId="0211DB02" w:rsidR="009A4320" w:rsidRPr="00E04581" w:rsidRDefault="009A4320" w:rsidP="001A521D">
      <w:pPr>
        <w:pStyle w:val="ListParagraph"/>
        <w:numPr>
          <w:ilvl w:val="2"/>
          <w:numId w:val="18"/>
        </w:numPr>
        <w:rPr>
          <w:color w:val="auto"/>
          <w:lang w:eastAsia="zh-CN"/>
        </w:rPr>
      </w:pPr>
      <w:r w:rsidRPr="00E04581">
        <w:rPr>
          <w:color w:val="auto"/>
          <w:lang w:eastAsia="zh-CN"/>
        </w:rPr>
        <w:t>Quantif</w:t>
      </w:r>
      <w:r w:rsidR="005672F8" w:rsidRPr="00E04581">
        <w:rPr>
          <w:color w:val="auto"/>
          <w:lang w:eastAsia="zh-CN"/>
        </w:rPr>
        <w:t>y</w:t>
      </w:r>
      <w:r w:rsidRPr="00E04581">
        <w:rPr>
          <w:color w:val="auto"/>
          <w:lang w:eastAsia="zh-CN"/>
        </w:rPr>
        <w:t xml:space="preserve"> proteins </w:t>
      </w:r>
      <w:r w:rsidR="005672F8" w:rsidRPr="00E04581">
        <w:rPr>
          <w:color w:val="auto"/>
          <w:lang w:eastAsia="zh-CN"/>
        </w:rPr>
        <w:t xml:space="preserve">using a built-in program of a statistical software suite to </w:t>
      </w:r>
      <w:r w:rsidRPr="00E04581">
        <w:rPr>
          <w:color w:val="auto"/>
          <w:lang w:eastAsia="zh-CN"/>
        </w:rPr>
        <w:t>summariz</w:t>
      </w:r>
      <w:r w:rsidR="005672F8" w:rsidRPr="00E04581">
        <w:rPr>
          <w:color w:val="auto"/>
          <w:lang w:eastAsia="zh-CN"/>
        </w:rPr>
        <w:t>e</w:t>
      </w:r>
      <w:r w:rsidRPr="00E04581">
        <w:rPr>
          <w:color w:val="auto"/>
          <w:lang w:eastAsia="zh-CN"/>
        </w:rPr>
        <w:t xml:space="preserve"> TMT reporter ion intensities over all matched PSMs.</w:t>
      </w:r>
    </w:p>
    <w:p w14:paraId="1AC8FFCD" w14:textId="77777777" w:rsidR="009A4320" w:rsidRPr="00E04581" w:rsidRDefault="009A4320" w:rsidP="001A521D">
      <w:pPr>
        <w:pStyle w:val="ListParagraph"/>
        <w:ind w:left="0"/>
        <w:rPr>
          <w:color w:val="auto"/>
          <w:lang w:eastAsia="zh-CN"/>
        </w:rPr>
      </w:pPr>
    </w:p>
    <w:p w14:paraId="2C0A2DBF" w14:textId="5626FE1E" w:rsidR="009A4320" w:rsidRPr="00E04581" w:rsidRDefault="009A4320" w:rsidP="001A521D">
      <w:pPr>
        <w:pStyle w:val="ListParagraph"/>
        <w:numPr>
          <w:ilvl w:val="2"/>
          <w:numId w:val="18"/>
        </w:numPr>
        <w:rPr>
          <w:color w:val="auto"/>
          <w:lang w:eastAsia="zh-CN"/>
        </w:rPr>
      </w:pPr>
      <w:r w:rsidRPr="00E04581">
        <w:rPr>
          <w:color w:val="auto"/>
          <w:lang w:eastAsia="zh-CN"/>
        </w:rPr>
        <w:t>Extract TMT reporter ion intensities from each accepted PSM and correct the raw intensities according to isotopic distribution of each labeling reagents (e.g.</w:t>
      </w:r>
      <w:r w:rsidR="00262B23">
        <w:rPr>
          <w:color w:val="auto"/>
          <w:lang w:eastAsia="zh-CN"/>
        </w:rPr>
        <w:t>,</w:t>
      </w:r>
      <w:r w:rsidRPr="00E04581">
        <w:rPr>
          <w:color w:val="auto"/>
          <w:lang w:eastAsia="zh-CN"/>
        </w:rPr>
        <w:t xml:space="preserve"> TMT16-126 generates 92.6%, 7.2%, and 0.2% of 126, 127C, and 128C m/z ions, respectively) and filter out low-intensity and/or highly noisy PSMs on </w:t>
      </w:r>
      <w:r w:rsidR="00B126E7" w:rsidRPr="00E04581">
        <w:rPr>
          <w:color w:val="auto"/>
          <w:lang w:eastAsia="zh-CN"/>
        </w:rPr>
        <w:t xml:space="preserve">the basis of </w:t>
      </w:r>
      <w:r w:rsidRPr="00E04581">
        <w:rPr>
          <w:color w:val="auto"/>
          <w:lang w:eastAsia="zh-CN"/>
        </w:rPr>
        <w:t xml:space="preserve">user-defined thresholds. Normalize the quantitation data using trimmed-mean </w:t>
      </w:r>
      <w:r w:rsidR="003A007B" w:rsidRPr="00E04581">
        <w:rPr>
          <w:color w:val="auto"/>
          <w:lang w:eastAsia="zh-CN"/>
        </w:rPr>
        <w:t>(</w:t>
      </w:r>
      <w:r w:rsidRPr="00E04581">
        <w:rPr>
          <w:color w:val="auto"/>
          <w:lang w:eastAsia="zh-CN"/>
        </w:rPr>
        <w:t>or median</w:t>
      </w:r>
      <w:r w:rsidR="003A007B" w:rsidRPr="00E04581">
        <w:rPr>
          <w:color w:val="auto"/>
          <w:lang w:eastAsia="zh-CN"/>
        </w:rPr>
        <w:t>)</w:t>
      </w:r>
      <w:r w:rsidRPr="00E04581">
        <w:rPr>
          <w:color w:val="auto"/>
          <w:lang w:eastAsia="zh-CN"/>
        </w:rPr>
        <w:t xml:space="preserve"> intensities of samples to correct loading-bias.</w:t>
      </w:r>
    </w:p>
    <w:p w14:paraId="1D89BCCC" w14:textId="77777777" w:rsidR="009A4320" w:rsidRPr="00E04581" w:rsidRDefault="009A4320" w:rsidP="001A521D">
      <w:pPr>
        <w:pStyle w:val="ListParagraph"/>
        <w:ind w:left="0"/>
        <w:rPr>
          <w:color w:val="auto"/>
          <w:lang w:eastAsia="zh-CN"/>
        </w:rPr>
      </w:pPr>
    </w:p>
    <w:p w14:paraId="481CB1BB" w14:textId="70846B7B" w:rsidR="009A4320" w:rsidRPr="00E04581" w:rsidRDefault="009A4320" w:rsidP="001A521D">
      <w:pPr>
        <w:pStyle w:val="ListParagraph"/>
        <w:numPr>
          <w:ilvl w:val="2"/>
          <w:numId w:val="18"/>
        </w:numPr>
        <w:rPr>
          <w:color w:val="auto"/>
          <w:lang w:eastAsia="zh-CN"/>
        </w:rPr>
      </w:pPr>
      <w:r w:rsidRPr="00E04581">
        <w:rPr>
          <w:color w:val="auto"/>
          <w:lang w:eastAsia="zh-CN"/>
        </w:rPr>
        <w:t>For each identified protein, calculate the mean-centered intensities across samples (i.e.</w:t>
      </w:r>
      <w:r w:rsidR="00262B23">
        <w:rPr>
          <w:color w:val="auto"/>
          <w:lang w:eastAsia="zh-CN"/>
        </w:rPr>
        <w:t>,</w:t>
      </w:r>
      <w:r w:rsidRPr="00E04581">
        <w:rPr>
          <w:color w:val="auto"/>
          <w:lang w:eastAsia="zh-CN"/>
        </w:rPr>
        <w:t xml:space="preserve"> relative intensities) of matched PSMs and summarize the relative intensities of the PSMs by taking sample-wise average. Convert the relative signals to absolute ones by multiplying the overall-average intensity of </w:t>
      </w:r>
      <w:r w:rsidR="005672F8" w:rsidRPr="00E04581">
        <w:rPr>
          <w:color w:val="auto"/>
          <w:lang w:eastAsia="zh-CN"/>
        </w:rPr>
        <w:t xml:space="preserve">the </w:t>
      </w:r>
      <w:r w:rsidRPr="00E04581">
        <w:rPr>
          <w:color w:val="auto"/>
          <w:lang w:eastAsia="zh-CN"/>
        </w:rPr>
        <w:t>three most abundant matched PSMs.</w:t>
      </w:r>
    </w:p>
    <w:p w14:paraId="0FDB21B0" w14:textId="77777777" w:rsidR="009A4320" w:rsidRPr="00E04581" w:rsidRDefault="009A4320" w:rsidP="001A521D">
      <w:pPr>
        <w:pStyle w:val="ListParagraph"/>
        <w:ind w:left="0"/>
        <w:rPr>
          <w:color w:val="auto"/>
          <w:lang w:eastAsia="zh-CN"/>
        </w:rPr>
      </w:pPr>
    </w:p>
    <w:p w14:paraId="64A80CBD" w14:textId="2DB76C8A" w:rsidR="009A4320" w:rsidRPr="00E04581" w:rsidRDefault="009A4320" w:rsidP="001A521D">
      <w:pPr>
        <w:pStyle w:val="ListParagraph"/>
        <w:numPr>
          <w:ilvl w:val="2"/>
          <w:numId w:val="18"/>
        </w:numPr>
        <w:rPr>
          <w:color w:val="auto"/>
          <w:lang w:eastAsia="zh-CN"/>
        </w:rPr>
      </w:pPr>
      <w:r w:rsidRPr="00E04581">
        <w:rPr>
          <w:color w:val="auto"/>
          <w:lang w:eastAsia="zh-CN"/>
        </w:rPr>
        <w:t>Correct quantification interference using a p</w:t>
      </w:r>
      <w:r w:rsidR="00085023" w:rsidRPr="00E04581">
        <w:rPr>
          <w:color w:val="auto"/>
          <w:lang w:eastAsia="zh-CN"/>
        </w:rPr>
        <w:t>reviously reported y1 ion correction approa</w:t>
      </w:r>
      <w:r w:rsidRPr="00E04581">
        <w:rPr>
          <w:color w:val="auto"/>
          <w:lang w:eastAsia="zh-CN"/>
        </w:rPr>
        <w:t>ch</w:t>
      </w:r>
      <w:r w:rsidRPr="00E04581">
        <w:rPr>
          <w:color w:val="auto"/>
          <w:lang w:eastAsia="zh-CN"/>
        </w:rPr>
        <w:fldChar w:fldCharType="begin">
          <w:fldData xml:space="preserve">PEVuZE5vdGU+PENpdGU+PEF1dGhvcj5OaXU8L0F1dGhvcj48WWVhcj4yMDE3PC9ZZWFyPjxSZWNO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</w:fldData>
        </w:fldChar>
      </w:r>
      <w:r w:rsidR="00EF54F5">
        <w:rPr>
          <w:color w:val="auto"/>
          <w:lang w:eastAsia="zh-CN"/>
        </w:rPr>
        <w:instrText xml:space="preserve"> ADDIN EN.CITE </w:instrText>
      </w:r>
      <w:r w:rsidR="00EF54F5">
        <w:rPr>
          <w:color w:val="auto"/>
          <w:lang w:eastAsia="zh-CN"/>
        </w:rPr>
        <w:fldChar w:fldCharType="begin">
          <w:fldData xml:space="preserve">PEVuZE5vdGU+PENpdGU+PEF1dGhvcj5OaXU8L0F1dGhvcj48WWVhcj4yMDE3PC9ZZWFyPjxSZWNO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</w:fldData>
        </w:fldChar>
      </w:r>
      <w:r w:rsidR="00EF54F5">
        <w:rPr>
          <w:color w:val="auto"/>
          <w:lang w:eastAsia="zh-CN"/>
        </w:rPr>
        <w:instrText xml:space="preserve"> ADDIN EN.CITE.DATA </w:instrText>
      </w:r>
      <w:r w:rsidR="00EF54F5">
        <w:rPr>
          <w:color w:val="auto"/>
          <w:lang w:eastAsia="zh-CN"/>
        </w:rPr>
      </w:r>
      <w:r w:rsidR="00EF54F5">
        <w:rPr>
          <w:color w:val="auto"/>
          <w:lang w:eastAsia="zh-CN"/>
        </w:rPr>
        <w:fldChar w:fldCharType="end"/>
      </w:r>
      <w:r w:rsidRPr="00E04581">
        <w:rPr>
          <w:color w:val="auto"/>
          <w:lang w:eastAsia="zh-CN"/>
        </w:rPr>
      </w:r>
      <w:r w:rsidRPr="00E04581">
        <w:rPr>
          <w:color w:val="auto"/>
          <w:lang w:eastAsia="zh-CN"/>
        </w:rPr>
        <w:fldChar w:fldCharType="separate"/>
      </w:r>
      <w:r w:rsidR="00EF54F5" w:rsidRPr="00EF54F5">
        <w:rPr>
          <w:noProof/>
          <w:color w:val="auto"/>
          <w:vertAlign w:val="superscript"/>
          <w:lang w:eastAsia="zh-CN"/>
        </w:rPr>
        <w:t>37</w:t>
      </w:r>
      <w:r w:rsidRPr="00E04581">
        <w:rPr>
          <w:color w:val="auto"/>
          <w:lang w:eastAsia="zh-CN"/>
        </w:rPr>
        <w:fldChar w:fldCharType="end"/>
      </w:r>
      <w:r w:rsidR="002934CF" w:rsidRPr="00E04581">
        <w:rPr>
          <w:color w:val="auto"/>
          <w:lang w:eastAsia="zh-CN"/>
        </w:rPr>
        <w:t xml:space="preserve"> which assumes that the y1 ion intensity is correlated to the reporter ion intensity. By estimating the linear relationship between y1 and reporter ion intensities from clean scans, the interference level from the contaminated y1 ion intensity in noisy scans is derived and corrected.</w:t>
      </w:r>
      <w:r w:rsidRPr="00E04581">
        <w:rPr>
          <w:color w:val="auto"/>
          <w:lang w:eastAsia="zh-CN"/>
        </w:rPr>
        <w:t xml:space="preserve"> </w:t>
      </w:r>
      <w:r w:rsidR="00EC4D19" w:rsidRPr="00E04581">
        <w:rPr>
          <w:color w:val="auto"/>
          <w:lang w:eastAsia="zh-CN"/>
        </w:rPr>
        <w:t xml:space="preserve"> </w:t>
      </w:r>
    </w:p>
    <w:p w14:paraId="1DFDAA85" w14:textId="77777777" w:rsidR="009A4320" w:rsidRPr="00E04581" w:rsidRDefault="009A4320" w:rsidP="001A521D">
      <w:pPr>
        <w:pStyle w:val="ListParagraph"/>
        <w:ind w:left="0"/>
        <w:rPr>
          <w:color w:val="auto"/>
          <w:lang w:eastAsia="zh-CN"/>
        </w:rPr>
      </w:pPr>
    </w:p>
    <w:p w14:paraId="27836D76" w14:textId="6C0CEB26" w:rsidR="009A4320" w:rsidRPr="00E04581" w:rsidRDefault="00262B23" w:rsidP="001A521D">
      <w:pPr>
        <w:pStyle w:val="ListParagraph"/>
        <w:ind w:left="0"/>
        <w:rPr>
          <w:color w:val="auto"/>
          <w:lang w:eastAsia="zh-CN"/>
        </w:rPr>
      </w:pPr>
      <w:r w:rsidRPr="00E04581">
        <w:rPr>
          <w:color w:val="auto"/>
          <w:lang w:eastAsia="zh-CN"/>
        </w:rPr>
        <w:t>NOTE:</w:t>
      </w:r>
      <w:r w:rsidR="009A4320" w:rsidRPr="00E04581">
        <w:rPr>
          <w:color w:val="auto"/>
          <w:lang w:eastAsia="zh-CN"/>
        </w:rPr>
        <w:t xml:space="preserve"> For TMT-labeled tryptic peptides, K-TMT and R residues are two representative y1 ions (376.27574 Da and 175.11895 Da, respectively) in a</w:t>
      </w:r>
      <w:r w:rsidR="00CC5914" w:rsidRPr="00E04581">
        <w:rPr>
          <w:color w:val="auto"/>
          <w:lang w:eastAsia="zh-CN"/>
        </w:rPr>
        <w:t>n</w:t>
      </w:r>
      <w:r w:rsidR="009A4320" w:rsidRPr="00E04581">
        <w:rPr>
          <w:color w:val="auto"/>
          <w:lang w:eastAsia="zh-CN"/>
        </w:rPr>
        <w:t xml:space="preserve"> MS2 spectrum. If only one y1 ion is detected and is consistent with the identified peptide, </w:t>
      </w:r>
      <w:r w:rsidR="00CC5914" w:rsidRPr="00E04581">
        <w:rPr>
          <w:color w:val="auto"/>
          <w:lang w:eastAsia="zh-CN"/>
        </w:rPr>
        <w:t xml:space="preserve">then </w:t>
      </w:r>
      <w:r w:rsidR="009A4320" w:rsidRPr="00E04581">
        <w:rPr>
          <w:color w:val="auto"/>
          <w:lang w:eastAsia="zh-CN"/>
        </w:rPr>
        <w:t xml:space="preserve">the MS2 </w:t>
      </w:r>
      <w:proofErr w:type="gramStart"/>
      <w:r w:rsidR="009A4320" w:rsidRPr="00E04581">
        <w:rPr>
          <w:color w:val="auto"/>
          <w:lang w:eastAsia="zh-CN"/>
        </w:rPr>
        <w:t>is considered to be</w:t>
      </w:r>
      <w:proofErr w:type="gramEnd"/>
      <w:r w:rsidR="009A4320" w:rsidRPr="00E04581">
        <w:rPr>
          <w:color w:val="auto"/>
          <w:lang w:eastAsia="zh-CN"/>
        </w:rPr>
        <w:t xml:space="preserve"> a clean scan. If both y1 ions are detected, </w:t>
      </w:r>
      <w:r w:rsidR="00CC5914" w:rsidRPr="00E04581">
        <w:rPr>
          <w:color w:val="auto"/>
          <w:lang w:eastAsia="zh-CN"/>
        </w:rPr>
        <w:t xml:space="preserve">then </w:t>
      </w:r>
      <w:r w:rsidR="009A4320" w:rsidRPr="00E04581">
        <w:rPr>
          <w:color w:val="auto"/>
          <w:lang w:eastAsia="zh-CN"/>
        </w:rPr>
        <w:t xml:space="preserve">the MS2 </w:t>
      </w:r>
      <w:proofErr w:type="gramStart"/>
      <w:r w:rsidR="009A4320" w:rsidRPr="00E04581">
        <w:rPr>
          <w:color w:val="auto"/>
          <w:lang w:eastAsia="zh-CN"/>
        </w:rPr>
        <w:t xml:space="preserve">is </w:t>
      </w:r>
      <w:r w:rsidR="00CC5914" w:rsidRPr="00E04581">
        <w:rPr>
          <w:color w:val="auto"/>
          <w:lang w:eastAsia="zh-CN"/>
        </w:rPr>
        <w:t>considered to be</w:t>
      </w:r>
      <w:proofErr w:type="gramEnd"/>
      <w:r w:rsidR="00CC5914" w:rsidRPr="00E04581">
        <w:rPr>
          <w:color w:val="auto"/>
          <w:lang w:eastAsia="zh-CN"/>
        </w:rPr>
        <w:t xml:space="preserve"> </w:t>
      </w:r>
      <w:r w:rsidR="009A4320" w:rsidRPr="00E04581">
        <w:rPr>
          <w:color w:val="auto"/>
          <w:lang w:eastAsia="zh-CN"/>
        </w:rPr>
        <w:t>a noisy scan.</w:t>
      </w:r>
    </w:p>
    <w:p w14:paraId="780B03BB" w14:textId="77777777" w:rsidR="009A4320" w:rsidRPr="00E04581" w:rsidRDefault="009A4320" w:rsidP="001A521D">
      <w:pPr>
        <w:pStyle w:val="ListParagraph"/>
        <w:ind w:left="0"/>
        <w:rPr>
          <w:color w:val="auto"/>
          <w:lang w:eastAsia="zh-CN"/>
        </w:rPr>
      </w:pPr>
    </w:p>
    <w:p w14:paraId="7DB1BAC4" w14:textId="112441B5" w:rsidR="009A4320" w:rsidRPr="00E04581" w:rsidRDefault="009A4320" w:rsidP="001A521D">
      <w:pPr>
        <w:pStyle w:val="ListParagraph"/>
        <w:numPr>
          <w:ilvl w:val="2"/>
          <w:numId w:val="18"/>
        </w:numPr>
        <w:rPr>
          <w:color w:val="auto"/>
          <w:lang w:eastAsia="zh-CN"/>
        </w:rPr>
      </w:pPr>
      <w:r w:rsidRPr="00E04581">
        <w:rPr>
          <w:color w:val="auto"/>
          <w:lang w:eastAsia="zh-CN"/>
        </w:rPr>
        <w:t xml:space="preserve">Transfer the protein quantitation values to a spreadsheet for further analysis. </w:t>
      </w:r>
      <w:r w:rsidR="003A007B" w:rsidRPr="00E04581">
        <w:rPr>
          <w:color w:val="auto"/>
          <w:lang w:eastAsia="zh-CN"/>
        </w:rPr>
        <w:t xml:space="preserve">Use unsupervised data analysis methods such as PCA or clustering analysis to explore the distribution of samples. To identify differentially expressed proteins, use statistical methods </w:t>
      </w:r>
      <w:r w:rsidR="00CC5914" w:rsidRPr="00E04581">
        <w:rPr>
          <w:color w:val="auto"/>
          <w:lang w:eastAsia="zh-CN"/>
        </w:rPr>
        <w:t xml:space="preserve">such as </w:t>
      </w:r>
      <w:r w:rsidR="003A007B" w:rsidRPr="00E04581">
        <w:rPr>
          <w:i/>
          <w:iCs/>
          <w:color w:val="auto"/>
          <w:lang w:eastAsia="zh-CN"/>
        </w:rPr>
        <w:t>t</w:t>
      </w:r>
      <w:r w:rsidR="003A007B" w:rsidRPr="00E04581">
        <w:rPr>
          <w:color w:val="auto"/>
          <w:lang w:eastAsia="zh-CN"/>
        </w:rPr>
        <w:t>-test</w:t>
      </w:r>
      <w:r w:rsidR="00CC5914" w:rsidRPr="00E04581">
        <w:rPr>
          <w:color w:val="auto"/>
          <w:lang w:eastAsia="zh-CN"/>
        </w:rPr>
        <w:t>ing</w:t>
      </w:r>
      <w:r w:rsidR="003A007B" w:rsidRPr="00E04581">
        <w:rPr>
          <w:color w:val="auto"/>
          <w:lang w:eastAsia="zh-CN"/>
        </w:rPr>
        <w:t xml:space="preserve"> and analysis of variance (ANOVA).</w:t>
      </w:r>
    </w:p>
    <w:p w14:paraId="2656F6A7" w14:textId="77777777" w:rsidR="009A4320" w:rsidRPr="00E04581" w:rsidRDefault="009A4320" w:rsidP="001A521D">
      <w:pPr>
        <w:pStyle w:val="ListParagraph"/>
        <w:ind w:left="0"/>
        <w:rPr>
          <w:color w:val="auto"/>
          <w:lang w:eastAsia="zh-CN"/>
        </w:rPr>
      </w:pPr>
    </w:p>
    <w:p w14:paraId="71412B79" w14:textId="0994B2AA" w:rsidR="009A4320" w:rsidRPr="00E04581" w:rsidRDefault="009A4320" w:rsidP="001A521D">
      <w:pPr>
        <w:pStyle w:val="ListParagraph"/>
        <w:numPr>
          <w:ilvl w:val="0"/>
          <w:numId w:val="18"/>
        </w:numPr>
        <w:rPr>
          <w:b/>
          <w:bCs/>
          <w:color w:val="auto"/>
          <w:lang w:eastAsia="zh-CN"/>
        </w:rPr>
      </w:pPr>
      <w:r w:rsidRPr="00E04581">
        <w:rPr>
          <w:b/>
          <w:bCs/>
          <w:color w:val="auto"/>
          <w:lang w:eastAsia="zh-CN"/>
        </w:rPr>
        <w:t xml:space="preserve">MS </w:t>
      </w:r>
      <w:r w:rsidR="00262B23">
        <w:rPr>
          <w:b/>
          <w:bCs/>
          <w:color w:val="auto"/>
          <w:lang w:eastAsia="zh-CN"/>
        </w:rPr>
        <w:t>d</w:t>
      </w:r>
      <w:r w:rsidRPr="00E04581">
        <w:rPr>
          <w:b/>
          <w:bCs/>
          <w:color w:val="auto"/>
          <w:lang w:eastAsia="zh-CN"/>
        </w:rPr>
        <w:t xml:space="preserve">ata </w:t>
      </w:r>
      <w:r w:rsidR="00262B23">
        <w:rPr>
          <w:b/>
          <w:bCs/>
          <w:color w:val="auto"/>
          <w:lang w:eastAsia="zh-CN"/>
        </w:rPr>
        <w:t>v</w:t>
      </w:r>
      <w:r w:rsidRPr="00E04581">
        <w:rPr>
          <w:b/>
          <w:bCs/>
          <w:color w:val="auto"/>
          <w:lang w:eastAsia="zh-CN"/>
        </w:rPr>
        <w:t>alidation</w:t>
      </w:r>
    </w:p>
    <w:p w14:paraId="6C2DB3BF" w14:textId="77777777" w:rsidR="009A4320" w:rsidRPr="00E04581" w:rsidRDefault="009A4320" w:rsidP="001A521D">
      <w:pPr>
        <w:pStyle w:val="ListParagraph"/>
        <w:ind w:left="0"/>
        <w:rPr>
          <w:b/>
          <w:bCs/>
          <w:color w:val="auto"/>
          <w:lang w:eastAsia="zh-CN"/>
        </w:rPr>
      </w:pPr>
    </w:p>
    <w:p w14:paraId="30558AB8" w14:textId="2C6C0A66" w:rsidR="009A4320" w:rsidRPr="00E04581" w:rsidRDefault="009A4320" w:rsidP="001A521D">
      <w:pPr>
        <w:pStyle w:val="ListParagraph"/>
        <w:ind w:left="0"/>
        <w:rPr>
          <w:color w:val="auto"/>
          <w:lang w:eastAsia="zh-CN"/>
        </w:rPr>
      </w:pPr>
      <w:r w:rsidRPr="00E04581">
        <w:rPr>
          <w:color w:val="auto"/>
          <w:lang w:eastAsia="zh-CN"/>
        </w:rPr>
        <w:t xml:space="preserve">NOTE: </w:t>
      </w:r>
      <w:r w:rsidR="0043446C" w:rsidRPr="00E04581">
        <w:rPr>
          <w:color w:val="auto"/>
          <w:lang w:eastAsia="zh-CN"/>
        </w:rPr>
        <w:t>Prior to performing time-consuming biological experiments, use at least one method of validation t</w:t>
      </w:r>
      <w:r w:rsidRPr="00E04581">
        <w:rPr>
          <w:color w:val="auto"/>
          <w:lang w:eastAsia="zh-CN"/>
        </w:rPr>
        <w:t>o evaluate the quality of MS data</w:t>
      </w:r>
      <w:r w:rsidR="00572DF8" w:rsidRPr="00E04581">
        <w:rPr>
          <w:color w:val="auto"/>
          <w:lang w:eastAsia="zh-CN"/>
        </w:rPr>
        <w:t>.</w:t>
      </w:r>
    </w:p>
    <w:p w14:paraId="5CB770B6" w14:textId="77777777" w:rsidR="009A4320" w:rsidRPr="00E04581" w:rsidRDefault="009A4320" w:rsidP="001A521D">
      <w:pPr>
        <w:pStyle w:val="ListParagraph"/>
        <w:ind w:left="0"/>
        <w:rPr>
          <w:color w:val="auto"/>
          <w:lang w:eastAsia="zh-CN"/>
        </w:rPr>
      </w:pPr>
    </w:p>
    <w:p w14:paraId="046BD4FB" w14:textId="03AC1803" w:rsidR="009A4320" w:rsidRPr="00E04581" w:rsidRDefault="009A4320" w:rsidP="001A521D">
      <w:pPr>
        <w:pStyle w:val="ListParagraph"/>
        <w:numPr>
          <w:ilvl w:val="1"/>
          <w:numId w:val="18"/>
        </w:numPr>
        <w:rPr>
          <w:color w:val="auto"/>
          <w:lang w:eastAsia="zh-CN"/>
        </w:rPr>
      </w:pPr>
      <w:r w:rsidRPr="00E04581">
        <w:rPr>
          <w:color w:val="auto"/>
          <w:lang w:eastAsia="zh-CN"/>
        </w:rPr>
        <w:lastRenderedPageBreak/>
        <w:t>Manual</w:t>
      </w:r>
      <w:r w:rsidR="00CC5914" w:rsidRPr="00E04581">
        <w:rPr>
          <w:color w:val="auto"/>
          <w:lang w:eastAsia="zh-CN"/>
        </w:rPr>
        <w:t>ly</w:t>
      </w:r>
      <w:r w:rsidRPr="00E04581">
        <w:rPr>
          <w:color w:val="auto"/>
          <w:lang w:eastAsia="zh-CN"/>
        </w:rPr>
        <w:t xml:space="preserve"> inspect the MS/MS spectra of proteins of interest </w:t>
      </w:r>
      <w:r w:rsidR="00CC5914" w:rsidRPr="00E04581">
        <w:rPr>
          <w:color w:val="auto"/>
          <w:lang w:eastAsia="zh-CN"/>
        </w:rPr>
        <w:t>to</w:t>
      </w:r>
      <w:r w:rsidRPr="00E04581">
        <w:rPr>
          <w:color w:val="auto"/>
          <w:lang w:eastAsia="zh-CN"/>
        </w:rPr>
        <w:t xml:space="preserve"> validat</w:t>
      </w:r>
      <w:r w:rsidR="00CC5914" w:rsidRPr="00E04581">
        <w:rPr>
          <w:color w:val="auto"/>
          <w:lang w:eastAsia="zh-CN"/>
        </w:rPr>
        <w:t>e</w:t>
      </w:r>
      <w:r w:rsidRPr="00E04581">
        <w:rPr>
          <w:color w:val="auto"/>
          <w:lang w:eastAsia="zh-CN"/>
        </w:rPr>
        <w:t xml:space="preserve"> the peptide sequence and TMT reporter ion intensities.</w:t>
      </w:r>
    </w:p>
    <w:p w14:paraId="37D65303" w14:textId="77777777" w:rsidR="009A4320" w:rsidRPr="00E04581" w:rsidRDefault="009A4320" w:rsidP="001A521D">
      <w:pPr>
        <w:pStyle w:val="ListParagraph"/>
        <w:ind w:left="0"/>
        <w:rPr>
          <w:color w:val="auto"/>
          <w:lang w:eastAsia="zh-CN"/>
        </w:rPr>
      </w:pPr>
    </w:p>
    <w:p w14:paraId="3008B185" w14:textId="6DC4CB43" w:rsidR="009A4320" w:rsidRPr="00593E15" w:rsidRDefault="0043446C" w:rsidP="001A521D">
      <w:pPr>
        <w:pStyle w:val="ListParagraph"/>
        <w:numPr>
          <w:ilvl w:val="1"/>
          <w:numId w:val="18"/>
        </w:numPr>
        <w:rPr>
          <w:color w:val="auto"/>
          <w:lang w:eastAsia="zh-CN"/>
        </w:rPr>
      </w:pPr>
      <w:r w:rsidRPr="00E04581">
        <w:rPr>
          <w:color w:val="auto"/>
          <w:lang w:eastAsia="zh-CN"/>
        </w:rPr>
        <w:t xml:space="preserve">Use </w:t>
      </w:r>
      <w:r w:rsidR="009A4320" w:rsidRPr="00E04581">
        <w:rPr>
          <w:color w:val="auto"/>
          <w:lang w:eastAsia="zh-CN"/>
        </w:rPr>
        <w:t xml:space="preserve">antibody-based approaches (e.g., </w:t>
      </w:r>
      <w:r w:rsidR="00A42757" w:rsidRPr="00E04581">
        <w:rPr>
          <w:color w:val="auto"/>
          <w:lang w:eastAsia="zh-CN"/>
        </w:rPr>
        <w:t>w</w:t>
      </w:r>
      <w:r w:rsidR="009A4320" w:rsidRPr="00E04581">
        <w:rPr>
          <w:color w:val="auto"/>
          <w:lang w:eastAsia="zh-CN"/>
        </w:rPr>
        <w:t>estern blot</w:t>
      </w:r>
      <w:r w:rsidR="00A42757" w:rsidRPr="00E04581">
        <w:rPr>
          <w:color w:val="auto"/>
          <w:lang w:eastAsia="zh-CN"/>
        </w:rPr>
        <w:t>ting</w:t>
      </w:r>
      <w:r w:rsidR="009A4320" w:rsidRPr="00E04581">
        <w:rPr>
          <w:color w:val="auto"/>
          <w:lang w:eastAsia="zh-CN"/>
        </w:rPr>
        <w:t xml:space="preserve"> </w:t>
      </w:r>
      <w:r w:rsidRPr="00E04581">
        <w:rPr>
          <w:color w:val="auto"/>
          <w:lang w:eastAsia="zh-CN"/>
        </w:rPr>
        <w:t xml:space="preserve">or </w:t>
      </w:r>
      <w:r w:rsidR="009A4320" w:rsidRPr="00E04581">
        <w:rPr>
          <w:color w:val="auto"/>
          <w:lang w:eastAsia="zh-CN"/>
        </w:rPr>
        <w:t>immunohistochemistry analysis)</w:t>
      </w:r>
      <w:r w:rsidRPr="00E04581">
        <w:rPr>
          <w:color w:val="auto"/>
          <w:lang w:eastAsia="zh-CN"/>
        </w:rPr>
        <w:t xml:space="preserve"> to verify </w:t>
      </w:r>
      <w:r w:rsidR="00570BDD">
        <w:rPr>
          <w:color w:val="auto"/>
          <w:lang w:eastAsia="zh-CN"/>
        </w:rPr>
        <w:t xml:space="preserve">changes in </w:t>
      </w:r>
      <w:r w:rsidRPr="00E04581">
        <w:rPr>
          <w:color w:val="auto"/>
          <w:lang w:eastAsia="zh-CN"/>
        </w:rPr>
        <w:t xml:space="preserve">protein </w:t>
      </w:r>
      <w:r w:rsidR="00570BDD">
        <w:rPr>
          <w:color w:val="auto"/>
          <w:lang w:eastAsia="zh-CN"/>
        </w:rPr>
        <w:t>levels</w:t>
      </w:r>
      <w:r w:rsidR="009A4320" w:rsidRPr="00E04581">
        <w:rPr>
          <w:color w:val="auto"/>
          <w:lang w:eastAsia="zh-CN"/>
        </w:rPr>
        <w:t>.</w:t>
      </w:r>
      <w:r w:rsidR="00593E15">
        <w:rPr>
          <w:color w:val="auto"/>
          <w:lang w:eastAsia="zh-CN"/>
        </w:rPr>
        <w:t xml:space="preserve"> </w:t>
      </w:r>
      <w:r w:rsidR="00570BDD" w:rsidRPr="00593E15">
        <w:rPr>
          <w:color w:val="auto"/>
          <w:lang w:eastAsia="zh-CN"/>
        </w:rPr>
        <w:t xml:space="preserve">To confirm the presence of native peptides, use synthetic </w:t>
      </w:r>
      <w:r w:rsidR="009A4320" w:rsidRPr="00593E15">
        <w:rPr>
          <w:color w:val="auto"/>
          <w:lang w:eastAsia="zh-CN"/>
        </w:rPr>
        <w:t>peptides as internal standards.</w:t>
      </w:r>
      <w:r w:rsidR="00593E15">
        <w:rPr>
          <w:color w:val="auto"/>
          <w:lang w:eastAsia="zh-CN"/>
        </w:rPr>
        <w:t xml:space="preserve"> </w:t>
      </w:r>
      <w:r w:rsidR="009A4320" w:rsidRPr="00593E15">
        <w:rPr>
          <w:color w:val="auto"/>
          <w:lang w:eastAsia="zh-CN"/>
        </w:rPr>
        <w:t>The</w:t>
      </w:r>
      <w:r w:rsidR="00A730FA" w:rsidRPr="00593E15">
        <w:rPr>
          <w:color w:val="auto"/>
          <w:lang w:eastAsia="zh-CN"/>
        </w:rPr>
        <w:t xml:space="preserve"> peptides’</w:t>
      </w:r>
      <w:r w:rsidR="009A4320" w:rsidRPr="00593E15">
        <w:rPr>
          <w:color w:val="auto"/>
          <w:lang w:eastAsia="zh-CN"/>
        </w:rPr>
        <w:t xml:space="preserve"> MS/MS spectra and retention time during LC-MS/MS should be identical under the same condition</w:t>
      </w:r>
      <w:r w:rsidR="00A730FA" w:rsidRPr="00593E15">
        <w:rPr>
          <w:color w:val="auto"/>
          <w:lang w:eastAsia="zh-CN"/>
        </w:rPr>
        <w:t>s</w:t>
      </w:r>
      <w:r w:rsidR="009A4320" w:rsidRPr="00593E15">
        <w:rPr>
          <w:color w:val="auto"/>
          <w:lang w:eastAsia="zh-CN"/>
        </w:rPr>
        <w:t>.</w:t>
      </w:r>
    </w:p>
    <w:p w14:paraId="588F195A" w14:textId="77777777" w:rsidR="009A4320" w:rsidRPr="00E04581" w:rsidRDefault="009A4320" w:rsidP="001A521D">
      <w:pPr>
        <w:pStyle w:val="ListParagraph"/>
        <w:ind w:left="0"/>
        <w:rPr>
          <w:color w:val="auto"/>
          <w:lang w:eastAsia="zh-CN"/>
        </w:rPr>
      </w:pPr>
    </w:p>
    <w:p w14:paraId="04CC69F7" w14:textId="762857B2" w:rsidR="009A4320" w:rsidRPr="00E04581" w:rsidRDefault="0043446C" w:rsidP="001A521D">
      <w:pPr>
        <w:pStyle w:val="ListParagraph"/>
        <w:numPr>
          <w:ilvl w:val="1"/>
          <w:numId w:val="18"/>
        </w:numPr>
        <w:rPr>
          <w:color w:val="auto"/>
          <w:lang w:eastAsia="zh-CN"/>
        </w:rPr>
      </w:pPr>
      <w:r w:rsidRPr="00E04581">
        <w:rPr>
          <w:color w:val="auto"/>
          <w:lang w:eastAsia="zh-CN"/>
        </w:rPr>
        <w:t>Use</w:t>
      </w:r>
      <w:r w:rsidR="00A730FA" w:rsidRPr="00E04581">
        <w:rPr>
          <w:color w:val="auto"/>
          <w:lang w:eastAsia="zh-CN"/>
        </w:rPr>
        <w:t xml:space="preserve"> </w:t>
      </w:r>
      <w:r w:rsidR="009A4320" w:rsidRPr="00E04581">
        <w:rPr>
          <w:color w:val="auto"/>
          <w:lang w:eastAsia="zh-CN"/>
        </w:rPr>
        <w:t>a targeted MS approach</w:t>
      </w:r>
      <w:r w:rsidRPr="00E04581">
        <w:rPr>
          <w:color w:val="auto"/>
          <w:lang w:eastAsia="zh-CN"/>
        </w:rPr>
        <w:t xml:space="preserve"> to verify protein changes</w:t>
      </w:r>
      <w:r w:rsidR="009A4320" w:rsidRPr="00E04581">
        <w:rPr>
          <w:color w:val="auto"/>
          <w:lang w:eastAsia="zh-CN"/>
        </w:rPr>
        <w:t>.</w:t>
      </w:r>
    </w:p>
    <w:bookmarkEnd w:id="9"/>
    <w:bookmarkEnd w:id="10"/>
    <w:p w14:paraId="496AB0B4" w14:textId="77777777" w:rsidR="001C1E49" w:rsidRPr="00E04581" w:rsidRDefault="001C1E49" w:rsidP="001A521D">
      <w:pPr>
        <w:pStyle w:val="NormalWeb"/>
        <w:spacing w:before="0" w:beforeAutospacing="0" w:after="0" w:afterAutospacing="0"/>
        <w:rPr>
          <w:b/>
        </w:rPr>
      </w:pPr>
    </w:p>
    <w:p w14:paraId="4E823494" w14:textId="37AFEB16" w:rsidR="00301D89" w:rsidRPr="00E04581" w:rsidRDefault="006305D7" w:rsidP="001A521D">
      <w:pPr>
        <w:pStyle w:val="NormalWeb"/>
        <w:spacing w:before="0" w:beforeAutospacing="0" w:after="0" w:afterAutospacing="0"/>
        <w:rPr>
          <w:b/>
          <w:bCs/>
        </w:rPr>
      </w:pPr>
      <w:r w:rsidRPr="00E04581">
        <w:rPr>
          <w:b/>
        </w:rPr>
        <w:t>REPRESENTATIVE RESULTS</w:t>
      </w:r>
      <w:r w:rsidR="00EF1462" w:rsidRPr="00E04581">
        <w:rPr>
          <w:b/>
        </w:rPr>
        <w:t>:</w:t>
      </w:r>
      <w:r w:rsidRPr="00E04581">
        <w:rPr>
          <w:b/>
          <w:bCs/>
        </w:rPr>
        <w:t xml:space="preserve"> </w:t>
      </w:r>
    </w:p>
    <w:p w14:paraId="3314B877" w14:textId="11EF1C09" w:rsidR="00E32034" w:rsidRDefault="0043446C" w:rsidP="001A521D">
      <w:pPr>
        <w:pStyle w:val="NormalWeb"/>
        <w:spacing w:before="0" w:beforeAutospacing="0" w:after="0" w:afterAutospacing="0"/>
        <w:rPr>
          <w:color w:val="auto"/>
        </w:rPr>
      </w:pPr>
      <w:r w:rsidRPr="00E04581">
        <w:rPr>
          <w:color w:val="auto"/>
        </w:rPr>
        <w:t>T</w:t>
      </w:r>
      <w:r w:rsidR="00E32034" w:rsidRPr="00E04581">
        <w:rPr>
          <w:color w:val="auto"/>
        </w:rPr>
        <w:t>he protocol for the newly developed TMT</w:t>
      </w:r>
      <w:r w:rsidR="00C27BD9" w:rsidRPr="00E04581">
        <w:rPr>
          <w:color w:val="auto"/>
        </w:rPr>
        <w:t>16</w:t>
      </w:r>
      <w:r w:rsidR="00E32034" w:rsidRPr="00E04581">
        <w:rPr>
          <w:color w:val="auto"/>
        </w:rPr>
        <w:t xml:space="preserve">, including labeling reaction, desalting, and </w:t>
      </w:r>
      <w:r w:rsidR="00166C8F" w:rsidRPr="00E04581">
        <w:rPr>
          <w:color w:val="auto"/>
        </w:rPr>
        <w:t>LC-</w:t>
      </w:r>
      <w:r w:rsidR="00E32034" w:rsidRPr="00E04581">
        <w:rPr>
          <w:color w:val="auto"/>
        </w:rPr>
        <w:t>MS conditions</w:t>
      </w:r>
      <w:r w:rsidRPr="00E04581">
        <w:rPr>
          <w:color w:val="auto"/>
        </w:rPr>
        <w:t>, has been systematically optimized</w:t>
      </w:r>
      <w:r w:rsidRPr="00E04581">
        <w:rPr>
          <w:color w:val="auto"/>
        </w:rPr>
        <w:fldChar w:fldCharType="begin"/>
      </w:r>
      <w:r w:rsidR="00EF54F5">
        <w:rPr>
          <w:color w:val="auto"/>
        </w:rPr>
        <w:instrText xml:space="preserve"> ADDIN EN.CITE &lt;EndNote&gt;&lt;Cite&gt;&lt;Author&gt;Wang&lt;/Author&gt;&lt;Year&gt;2020&lt;/Year&gt;&lt;RecNum&gt;16&lt;/RecNum&gt;&lt;DisplayText&gt;&lt;style face="superscript"&gt;41&lt;/style&gt;&lt;/DisplayText&gt;&lt;record&gt;&lt;rec-number&gt;16&lt;/rec-number&gt;&lt;foreign-keys&gt;&lt;key app="EN" db-id="f9v2xt2pmaass0etr5rx00d3p55szf0fzr5a" timestamp="1588955718"&gt;16&lt;/key&gt;&lt;/foreign-keys&gt;&lt;ref-type name="Journal Article"&gt;17&lt;/ref-type&gt;&lt;contributors&gt;&lt;authors&gt;&lt;author&gt;Wang, Zhen&lt;/author&gt;&lt;author&gt;Yu, Kaiwen&lt;/author&gt;&lt;author&gt;Tan, Haiyan&lt;/author&gt;&lt;author&gt;Wu, Zhiping&lt;/author&gt;&lt;author&gt;Cho, Ji-Hoon&lt;/author&gt;&lt;author&gt;Han, Xian&lt;/author&gt;&lt;author&gt;Sun, Huan&lt;/author&gt;&lt;author&gt;Beach, Thomas G.&lt;/author&gt;&lt;author&gt;Peng, Junmin&lt;/author&gt;&lt;/authors&gt;&lt;/contributors&gt;&lt;titles&gt;&lt;title&gt;27-Plex Tandem Mass Tag Mass Spectrometry for Profiling Brain Proteome in Alzheimer’s Disease&lt;/title&gt;&lt;secondary-title&gt;Analytical Chemistry&lt;/secondary-title&gt;&lt;/titles&gt;&lt;periodical&gt;&lt;full-title&gt;Analytical Chemistry&lt;/full-title&gt;&lt;abbr-1&gt;Anal Chem&lt;/abbr-1&gt;&lt;/periodical&gt;&lt;pages&gt;7162-7170&lt;/pages&gt;&lt;volume&gt;92&lt;/volume&gt;&lt;number&gt;10&lt;/number&gt;&lt;dates&gt;&lt;year&gt;2020&lt;/year&gt;&lt;pub-dates&gt;&lt;date&gt;2020/04/28&lt;/date&gt;&lt;/pub-dates&gt;&lt;/dates&gt;&lt;publisher&gt;American Chemical Society&lt;/publisher&gt;&lt;isbn&gt;0003-2700&lt;/isbn&gt;&lt;urls&gt;&lt;related-urls&gt;&lt;url&gt;https://doi.org/10.1021/acs.analchem.0c00655&lt;/url&gt;&lt;/related-urls&gt;&lt;/urls&gt;&lt;electronic-resource-num&gt;10.1021/acs.analchem.0c00655&lt;/electronic-resource-num&gt;&lt;/record&gt;&lt;/Cite&gt;&lt;/EndNote&gt;</w:instrText>
      </w:r>
      <w:r w:rsidRPr="00E04581">
        <w:rPr>
          <w:color w:val="auto"/>
        </w:rPr>
        <w:fldChar w:fldCharType="separate"/>
      </w:r>
      <w:r w:rsidR="00EF54F5" w:rsidRPr="00EF54F5">
        <w:rPr>
          <w:noProof/>
          <w:color w:val="auto"/>
          <w:vertAlign w:val="superscript"/>
        </w:rPr>
        <w:t>41</w:t>
      </w:r>
      <w:r w:rsidRPr="00E04581">
        <w:rPr>
          <w:color w:val="auto"/>
        </w:rPr>
        <w:fldChar w:fldCharType="end"/>
      </w:r>
      <w:r w:rsidR="00E32034" w:rsidRPr="00E04581">
        <w:rPr>
          <w:color w:val="auto"/>
        </w:rPr>
        <w:t xml:space="preserve">. </w:t>
      </w:r>
      <w:r w:rsidRPr="00E04581">
        <w:rPr>
          <w:color w:val="auto"/>
        </w:rPr>
        <w:t>Furthermore, w</w:t>
      </w:r>
      <w:r w:rsidR="00E32034" w:rsidRPr="00E04581">
        <w:rPr>
          <w:color w:val="auto"/>
        </w:rPr>
        <w:t xml:space="preserve">e directly compared the 11-plex and 16-plex methods </w:t>
      </w:r>
      <w:r w:rsidR="00A23A53">
        <w:rPr>
          <w:rFonts w:hint="eastAsia"/>
          <w:color w:val="auto"/>
          <w:lang w:eastAsia="zh-CN"/>
        </w:rPr>
        <w:t xml:space="preserve">by </w:t>
      </w:r>
      <w:r w:rsidRPr="00E04581">
        <w:rPr>
          <w:color w:val="auto"/>
        </w:rPr>
        <w:t xml:space="preserve">using them to </w:t>
      </w:r>
      <w:r w:rsidR="00E32034" w:rsidRPr="00E04581">
        <w:rPr>
          <w:color w:val="auto"/>
        </w:rPr>
        <w:t>analyz</w:t>
      </w:r>
      <w:r w:rsidRPr="00E04581">
        <w:rPr>
          <w:color w:val="auto"/>
        </w:rPr>
        <w:t>e</w:t>
      </w:r>
      <w:r w:rsidR="00E32034" w:rsidRPr="00E04581">
        <w:rPr>
          <w:color w:val="auto"/>
        </w:rPr>
        <w:t xml:space="preserve"> the same human AD samples</w:t>
      </w:r>
      <w:r w:rsidR="00E32034" w:rsidRPr="00E04581">
        <w:rPr>
          <w:color w:val="auto"/>
        </w:rPr>
        <w:fldChar w:fldCharType="begin"/>
      </w:r>
      <w:r w:rsidR="00EF54F5">
        <w:rPr>
          <w:color w:val="auto"/>
        </w:rPr>
        <w:instrText xml:space="preserve"> ADDIN EN.CITE &lt;EndNote&gt;&lt;Cite&gt;&lt;Author&gt;Wang&lt;/Author&gt;&lt;Year&gt;2020&lt;/Year&gt;&lt;RecNum&gt;16&lt;/RecNum&gt;&lt;DisplayText&gt;&lt;style face="superscript"&gt;41&lt;/style&gt;&lt;/DisplayText&gt;&lt;record&gt;&lt;rec-number&gt;16&lt;/rec-number&gt;&lt;foreign-keys&gt;&lt;key app="EN" db-id="f9v2xt2pmaass0etr5rx00d3p55szf0fzr5a" timestamp="1588955718"&gt;16&lt;/key&gt;&lt;/foreign-keys&gt;&lt;ref-type name="Journal Article"&gt;17&lt;/ref-type&gt;&lt;contributors&gt;&lt;authors&gt;&lt;author&gt;Wang, Zhen&lt;/author&gt;&lt;author&gt;Yu, Kaiwen&lt;/author&gt;&lt;author&gt;Tan, Haiyan&lt;/author&gt;&lt;author&gt;Wu, Zhiping&lt;/author&gt;&lt;author&gt;Cho, Ji-Hoon&lt;/author&gt;&lt;author&gt;Han, Xian&lt;/author&gt;&lt;author&gt;Sun, Huan&lt;/author&gt;&lt;author&gt;Beach, Thomas G.&lt;/author&gt;&lt;author&gt;Peng, Junmin&lt;/author&gt;&lt;/authors&gt;&lt;/contributors&gt;&lt;titles&gt;&lt;title&gt;27-Plex Tandem Mass Tag Mass Spectrometry for Profiling Brain Proteome in Alzheimer’s Disease&lt;/title&gt;&lt;secondary-title&gt;Analytical Chemistry&lt;/secondary-title&gt;&lt;/titles&gt;&lt;periodical&gt;&lt;full-title&gt;Analytical Chemistry&lt;/full-title&gt;&lt;abbr-1&gt;Anal Chem&lt;/abbr-1&gt;&lt;/periodical&gt;&lt;pages&gt;7162-7170&lt;/pages&gt;&lt;volume&gt;92&lt;/volume&gt;&lt;number&gt;10&lt;/number&gt;&lt;dates&gt;&lt;year&gt;2020&lt;/year&gt;&lt;pub-dates&gt;&lt;date&gt;2020/04/28&lt;/date&gt;&lt;/pub-dates&gt;&lt;/dates&gt;&lt;publisher&gt;American Chemical Society&lt;/publisher&gt;&lt;isbn&gt;0003-2700&lt;/isbn&gt;&lt;urls&gt;&lt;related-urls&gt;&lt;url&gt;https://doi.org/10.1021/acs.analchem.0c00655&lt;/url&gt;&lt;/related-urls&gt;&lt;/urls&gt;&lt;electronic-resource-num&gt;10.1021/acs.analchem.0c00655&lt;/electronic-resource-num&gt;&lt;/record&gt;&lt;/Cite&gt;&lt;/EndNote&gt;</w:instrText>
      </w:r>
      <w:r w:rsidR="00E32034" w:rsidRPr="00E04581">
        <w:rPr>
          <w:color w:val="auto"/>
        </w:rPr>
        <w:fldChar w:fldCharType="separate"/>
      </w:r>
      <w:r w:rsidR="00EF54F5" w:rsidRPr="00EF54F5">
        <w:rPr>
          <w:noProof/>
          <w:color w:val="auto"/>
          <w:vertAlign w:val="superscript"/>
        </w:rPr>
        <w:t>41</w:t>
      </w:r>
      <w:r w:rsidR="00E32034" w:rsidRPr="00E04581">
        <w:rPr>
          <w:color w:val="auto"/>
        </w:rPr>
        <w:fldChar w:fldCharType="end"/>
      </w:r>
      <w:r w:rsidR="00E32034" w:rsidRPr="00E04581">
        <w:rPr>
          <w:color w:val="auto"/>
        </w:rPr>
        <w:t>. After optimization</w:t>
      </w:r>
      <w:r w:rsidR="0009429C" w:rsidRPr="00E04581">
        <w:rPr>
          <w:color w:val="auto"/>
        </w:rPr>
        <w:t xml:space="preserve"> of</w:t>
      </w:r>
      <w:r w:rsidR="00E32034" w:rsidRPr="00E04581">
        <w:rPr>
          <w:color w:val="auto"/>
        </w:rPr>
        <w:t xml:space="preserve"> the key parameters for TMT16, both TMT11 and TMT16 methods yield similar proteome coverage</w:t>
      </w:r>
      <w:r w:rsidR="00FE7CE5" w:rsidRPr="00E04581">
        <w:rPr>
          <w:color w:val="auto"/>
        </w:rPr>
        <w:t xml:space="preserve">, </w:t>
      </w:r>
      <w:r w:rsidR="00C27BD9" w:rsidRPr="00E04581">
        <w:rPr>
          <w:color w:val="auto"/>
        </w:rPr>
        <w:t>identifi</w:t>
      </w:r>
      <w:r w:rsidR="0009429C" w:rsidRPr="00E04581">
        <w:rPr>
          <w:color w:val="auto"/>
        </w:rPr>
        <w:t>cation</w:t>
      </w:r>
      <w:r w:rsidR="00262B23">
        <w:rPr>
          <w:color w:val="auto"/>
        </w:rPr>
        <w:t>,</w:t>
      </w:r>
      <w:r w:rsidR="00C27BD9" w:rsidRPr="00E04581">
        <w:rPr>
          <w:color w:val="auto"/>
        </w:rPr>
        <w:t xml:space="preserve"> and quantifi</w:t>
      </w:r>
      <w:r w:rsidR="0009429C" w:rsidRPr="00E04581">
        <w:rPr>
          <w:color w:val="auto"/>
        </w:rPr>
        <w:t>cation</w:t>
      </w:r>
      <w:r w:rsidR="00C27BD9" w:rsidRPr="00E04581">
        <w:rPr>
          <w:color w:val="auto"/>
        </w:rPr>
        <w:t xml:space="preserve"> </w:t>
      </w:r>
      <w:r w:rsidR="00E32034" w:rsidRPr="00E04581">
        <w:rPr>
          <w:color w:val="auto"/>
        </w:rPr>
        <w:t xml:space="preserve">&gt; 100,000 peptides in &gt; 10,000 human proteins. </w:t>
      </w:r>
    </w:p>
    <w:p w14:paraId="37723D0D" w14:textId="77777777" w:rsidR="00262B23" w:rsidRPr="00E04581" w:rsidRDefault="00262B23" w:rsidP="001A521D">
      <w:pPr>
        <w:pStyle w:val="NormalWeb"/>
        <w:spacing w:before="0" w:beforeAutospacing="0" w:after="0" w:afterAutospacing="0"/>
        <w:rPr>
          <w:color w:val="auto"/>
        </w:rPr>
      </w:pPr>
    </w:p>
    <w:p w14:paraId="236AA48A" w14:textId="77777777" w:rsidR="00262B23" w:rsidRDefault="00E5236D" w:rsidP="001A521D">
      <w:pPr>
        <w:pStyle w:val="NormalWeb"/>
        <w:spacing w:before="0" w:beforeAutospacing="0" w:after="0" w:afterAutospacing="0"/>
        <w:rPr>
          <w:color w:val="auto"/>
          <w:lang w:eastAsia="zh-CN"/>
        </w:rPr>
      </w:pPr>
      <w:r w:rsidRPr="00E04581">
        <w:rPr>
          <w:lang w:eastAsia="zh-CN"/>
        </w:rPr>
        <w:t xml:space="preserve">Because </w:t>
      </w:r>
      <w:r w:rsidR="009041B6">
        <w:rPr>
          <w:lang w:eastAsia="zh-CN"/>
        </w:rPr>
        <w:t xml:space="preserve">the </w:t>
      </w:r>
      <w:r w:rsidRPr="00E04581">
        <w:rPr>
          <w:color w:val="auto"/>
        </w:rPr>
        <w:t>TMT</w:t>
      </w:r>
      <w:r w:rsidRPr="00E04581">
        <w:rPr>
          <w:color w:val="auto"/>
          <w:lang w:eastAsia="zh-CN"/>
        </w:rPr>
        <w:t>16</w:t>
      </w:r>
      <w:r w:rsidR="009041B6">
        <w:rPr>
          <w:color w:val="auto"/>
          <w:lang w:eastAsia="zh-CN"/>
        </w:rPr>
        <w:t xml:space="preserve"> reagents</w:t>
      </w:r>
      <w:r w:rsidRPr="00E04581">
        <w:rPr>
          <w:color w:val="auto"/>
        </w:rPr>
        <w:t xml:space="preserve"> </w:t>
      </w:r>
      <w:r w:rsidR="009041B6">
        <w:rPr>
          <w:color w:val="auto"/>
        </w:rPr>
        <w:t>are</w:t>
      </w:r>
      <w:r w:rsidRPr="00E04581">
        <w:rPr>
          <w:color w:val="auto"/>
        </w:rPr>
        <w:t xml:space="preserve"> more hydrophobic than TMT11</w:t>
      </w:r>
      <w:r w:rsidR="009041B6">
        <w:rPr>
          <w:color w:val="auto"/>
        </w:rPr>
        <w:t xml:space="preserve"> reagents</w:t>
      </w:r>
      <w:r w:rsidR="009C0270" w:rsidRPr="00E04581">
        <w:rPr>
          <w:color w:val="auto"/>
          <w:lang w:eastAsia="zh-CN"/>
        </w:rPr>
        <w:t>,</w:t>
      </w:r>
      <w:r w:rsidR="00B30C9C" w:rsidRPr="00E04581">
        <w:rPr>
          <w:color w:val="auto"/>
        </w:rPr>
        <w:t xml:space="preserve"> TMT16</w:t>
      </w:r>
      <w:r w:rsidR="00B30C9C" w:rsidRPr="00E04581">
        <w:rPr>
          <w:color w:val="auto"/>
          <w:lang w:eastAsia="zh-CN"/>
        </w:rPr>
        <w:t>-</w:t>
      </w:r>
      <w:r w:rsidR="00B30C9C" w:rsidRPr="00E04581">
        <w:rPr>
          <w:color w:val="auto"/>
        </w:rPr>
        <w:t xml:space="preserve">labeled peptides </w:t>
      </w:r>
      <w:bookmarkStart w:id="21" w:name="OLE_LINK36"/>
      <w:bookmarkStart w:id="22" w:name="OLE_LINK37"/>
      <w:r w:rsidR="00B30C9C" w:rsidRPr="00E04581">
        <w:rPr>
          <w:color w:val="auto"/>
        </w:rPr>
        <w:t xml:space="preserve">are </w:t>
      </w:r>
      <w:r w:rsidR="009041B6">
        <w:rPr>
          <w:color w:val="auto"/>
          <w:lang w:eastAsia="zh-CN"/>
        </w:rPr>
        <w:t>likely</w:t>
      </w:r>
      <w:r w:rsidR="001F28F7" w:rsidRPr="00E04581">
        <w:rPr>
          <w:color w:val="auto"/>
          <w:lang w:eastAsia="zh-CN"/>
        </w:rPr>
        <w:t xml:space="preserve"> </w:t>
      </w:r>
      <w:r w:rsidR="00B30C9C" w:rsidRPr="00E04581">
        <w:rPr>
          <w:color w:val="auto"/>
        </w:rPr>
        <w:t>to</w:t>
      </w:r>
      <w:bookmarkEnd w:id="21"/>
      <w:bookmarkEnd w:id="22"/>
      <w:r w:rsidR="00B30C9C" w:rsidRPr="00E04581">
        <w:rPr>
          <w:color w:val="auto"/>
        </w:rPr>
        <w:t xml:space="preserve"> be more hydrophobic than TMT11</w:t>
      </w:r>
      <w:r w:rsidR="00B30C9C" w:rsidRPr="00E04581">
        <w:rPr>
          <w:color w:val="auto"/>
          <w:lang w:eastAsia="zh-CN"/>
        </w:rPr>
        <w:t>-</w:t>
      </w:r>
      <w:r w:rsidR="00B30C9C" w:rsidRPr="00E04581">
        <w:rPr>
          <w:color w:val="auto"/>
        </w:rPr>
        <w:t xml:space="preserve">labeled peptides, which may account for different retention time (RT) in RPLC. </w:t>
      </w:r>
      <w:r w:rsidRPr="00E04581">
        <w:rPr>
          <w:color w:val="auto"/>
        </w:rPr>
        <w:t xml:space="preserve">Thus, we evaluated the </w:t>
      </w:r>
      <w:r w:rsidRPr="00E04581">
        <w:rPr>
          <w:color w:val="auto"/>
          <w:lang w:eastAsia="zh-CN"/>
        </w:rPr>
        <w:t>impact of TMT16 on peptide RT</w:t>
      </w:r>
      <w:r w:rsidRPr="00E04581">
        <w:rPr>
          <w:color w:val="auto"/>
        </w:rPr>
        <w:t xml:space="preserve"> </w:t>
      </w:r>
      <w:r w:rsidRPr="00E04581">
        <w:rPr>
          <w:color w:val="auto"/>
          <w:lang w:eastAsia="zh-CN"/>
        </w:rPr>
        <w:t xml:space="preserve">compared with TMT11 by </w:t>
      </w:r>
      <w:r w:rsidR="00C62F63">
        <w:rPr>
          <w:color w:val="auto"/>
          <w:lang w:eastAsia="zh-CN"/>
        </w:rPr>
        <w:t>analyzing the TMT11- and TMT16-</w:t>
      </w:r>
      <w:r w:rsidRPr="00E04581">
        <w:rPr>
          <w:color w:val="auto"/>
          <w:lang w:eastAsia="zh-CN"/>
        </w:rPr>
        <w:t xml:space="preserve">labeled peptide mixture </w:t>
      </w:r>
      <w:r w:rsidR="009041B6">
        <w:rPr>
          <w:color w:val="auto"/>
          <w:lang w:eastAsia="zh-CN"/>
        </w:rPr>
        <w:t>using</w:t>
      </w:r>
      <w:r w:rsidRPr="00E04581">
        <w:rPr>
          <w:color w:val="auto"/>
          <w:lang w:eastAsia="zh-CN"/>
        </w:rPr>
        <w:t xml:space="preserve"> LC-MS/MS</w:t>
      </w:r>
      <w:r w:rsidRPr="00E04581">
        <w:rPr>
          <w:color w:val="auto"/>
        </w:rPr>
        <w:t xml:space="preserve">. We found that TMT16 has a </w:t>
      </w:r>
      <w:r w:rsidRPr="00E04581">
        <w:rPr>
          <w:color w:val="auto"/>
          <w:lang w:eastAsia="zh-CN"/>
        </w:rPr>
        <w:t>significant</w:t>
      </w:r>
      <w:r w:rsidR="009041B6">
        <w:rPr>
          <w:color w:val="auto"/>
        </w:rPr>
        <w:t xml:space="preserve"> </w:t>
      </w:r>
      <w:bookmarkStart w:id="23" w:name="OLE_LINK45"/>
      <w:r w:rsidRPr="00E04581">
        <w:rPr>
          <w:color w:val="auto"/>
        </w:rPr>
        <w:t xml:space="preserve">influence </w:t>
      </w:r>
      <w:bookmarkEnd w:id="23"/>
      <w:r w:rsidRPr="00E04581">
        <w:rPr>
          <w:color w:val="auto"/>
        </w:rPr>
        <w:t xml:space="preserve">on RT to the peptides with </w:t>
      </w:r>
      <w:r w:rsidRPr="00E04581">
        <w:rPr>
          <w:color w:val="auto"/>
          <w:lang w:eastAsia="zh-CN"/>
        </w:rPr>
        <w:t>medium</w:t>
      </w:r>
      <w:r w:rsidRPr="00E04581" w:rsidDel="00E5236D">
        <w:rPr>
          <w:color w:val="auto"/>
        </w:rPr>
        <w:t xml:space="preserve"> </w:t>
      </w:r>
      <w:r w:rsidRPr="00E04581">
        <w:rPr>
          <w:color w:val="auto"/>
        </w:rPr>
        <w:t xml:space="preserve">hydrophobicity but has </w:t>
      </w:r>
      <w:r w:rsidRPr="00E04581">
        <w:rPr>
          <w:color w:val="auto"/>
          <w:lang w:eastAsia="zh-CN"/>
        </w:rPr>
        <w:t xml:space="preserve">little effect </w:t>
      </w:r>
      <w:r w:rsidRPr="00E04581">
        <w:rPr>
          <w:color w:val="auto"/>
        </w:rPr>
        <w:t>on the peptides of extremely high or low hydrophobicity. Therefore, the similar starting and ending buffer B concentrations in the LC gradient can be used for different TMT-labeled peptides</w:t>
      </w:r>
      <w:r w:rsidRPr="00E04581">
        <w:rPr>
          <w:color w:val="auto"/>
          <w:lang w:eastAsia="zh-CN"/>
        </w:rPr>
        <w:t>.</w:t>
      </w:r>
    </w:p>
    <w:p w14:paraId="787C1C91" w14:textId="3B57692D" w:rsidR="00E5236D" w:rsidRPr="00E04581" w:rsidRDefault="00E5236D" w:rsidP="001A521D">
      <w:pPr>
        <w:pStyle w:val="NormalWeb"/>
        <w:spacing w:before="0" w:beforeAutospacing="0" w:after="0" w:afterAutospacing="0"/>
        <w:rPr>
          <w:color w:val="auto"/>
          <w:lang w:eastAsia="zh-CN"/>
        </w:rPr>
      </w:pPr>
      <w:r w:rsidRPr="00E04581">
        <w:rPr>
          <w:color w:val="auto"/>
          <w:lang w:eastAsia="zh-CN"/>
        </w:rPr>
        <w:t xml:space="preserve"> </w:t>
      </w:r>
    </w:p>
    <w:p w14:paraId="1EB01A6C" w14:textId="673335CB" w:rsidR="00B26572" w:rsidRDefault="00B26572" w:rsidP="001A521D">
      <w:pPr>
        <w:pStyle w:val="NormalWeb"/>
        <w:spacing w:before="0" w:beforeAutospacing="0" w:after="0" w:afterAutospacing="0"/>
        <w:rPr>
          <w:color w:val="auto"/>
        </w:rPr>
      </w:pPr>
      <w:r w:rsidRPr="00E04581">
        <w:rPr>
          <w:color w:val="auto"/>
        </w:rPr>
        <w:t>We then optimized the online RPLC gradient</w:t>
      </w:r>
      <w:r w:rsidR="00977C1A" w:rsidRPr="00E04581">
        <w:rPr>
          <w:color w:val="auto"/>
          <w:lang w:eastAsia="zh-CN"/>
        </w:rPr>
        <w:t xml:space="preserve"> for TMT16-labeled sample</w:t>
      </w:r>
      <w:r w:rsidRPr="00E04581">
        <w:rPr>
          <w:color w:val="auto"/>
        </w:rPr>
        <w:t xml:space="preserve">. The gradient for </w:t>
      </w:r>
      <w:r w:rsidR="009A4320" w:rsidRPr="00E04581">
        <w:rPr>
          <w:color w:val="auto"/>
        </w:rPr>
        <w:t>TMT16</w:t>
      </w:r>
      <w:r w:rsidRPr="00E04581">
        <w:rPr>
          <w:color w:val="auto"/>
        </w:rPr>
        <w:t xml:space="preserve"> is very similar to that of TMT11. The </w:t>
      </w:r>
      <w:r w:rsidR="00CC5914" w:rsidRPr="00E04581">
        <w:rPr>
          <w:color w:val="auto"/>
        </w:rPr>
        <w:t xml:space="preserve">percentage of </w:t>
      </w:r>
      <w:r w:rsidRPr="00E04581">
        <w:rPr>
          <w:color w:val="auto"/>
        </w:rPr>
        <w:t>starting and ending buffer B are the same (e.g.</w:t>
      </w:r>
      <w:r w:rsidR="00262B23">
        <w:rPr>
          <w:color w:val="auto"/>
        </w:rPr>
        <w:t>,</w:t>
      </w:r>
      <w:r w:rsidRPr="00E04581">
        <w:rPr>
          <w:color w:val="auto"/>
        </w:rPr>
        <w:t xml:space="preserve"> 1</w:t>
      </w:r>
      <w:r w:rsidR="00FE7CE5" w:rsidRPr="00E04581">
        <w:rPr>
          <w:color w:val="auto"/>
        </w:rPr>
        <w:t>8</w:t>
      </w:r>
      <w:r w:rsidRPr="00E04581">
        <w:rPr>
          <w:color w:val="auto"/>
        </w:rPr>
        <w:t>% to 45%). But we noticed that the number of identified peptide</w:t>
      </w:r>
      <w:r w:rsidR="004862D5" w:rsidRPr="00E04581">
        <w:rPr>
          <w:color w:val="auto"/>
        </w:rPr>
        <w:t>s</w:t>
      </w:r>
      <w:r w:rsidR="00903AC4" w:rsidRPr="00E04581">
        <w:rPr>
          <w:color w:val="auto"/>
        </w:rPr>
        <w:t xml:space="preserve"> in TMT16</w:t>
      </w:r>
      <w:r w:rsidRPr="00E04581">
        <w:rPr>
          <w:color w:val="auto"/>
        </w:rPr>
        <w:t xml:space="preserve"> dropped quickly at </w:t>
      </w:r>
      <w:r w:rsidR="00977C1A" w:rsidRPr="00E04581">
        <w:rPr>
          <w:color w:val="auto"/>
          <w:lang w:eastAsia="zh-CN"/>
        </w:rPr>
        <w:t xml:space="preserve">around </w:t>
      </w:r>
      <w:r w:rsidRPr="00E04581">
        <w:rPr>
          <w:color w:val="auto"/>
        </w:rPr>
        <w:t>40% buffer B when using the same gradient that is used for TMT11. Thus, we slightly reduced the time of the gradient between 40%</w:t>
      </w:r>
      <w:r w:rsidR="00903AC4" w:rsidRPr="00E04581">
        <w:rPr>
          <w:color w:val="auto"/>
        </w:rPr>
        <w:t xml:space="preserve"> and </w:t>
      </w:r>
      <w:r w:rsidRPr="00E04581">
        <w:rPr>
          <w:color w:val="auto"/>
        </w:rPr>
        <w:t>45%. We also made minor adjustments to this gradient for different fractions and different samples</w:t>
      </w:r>
      <w:r w:rsidR="00A23A53">
        <w:rPr>
          <w:rFonts w:hint="eastAsia"/>
          <w:color w:val="auto"/>
          <w:lang w:eastAsia="zh-CN"/>
        </w:rPr>
        <w:t xml:space="preserve">. </w:t>
      </w:r>
      <w:r w:rsidRPr="00E04581">
        <w:rPr>
          <w:color w:val="auto"/>
        </w:rPr>
        <w:t>After the gradient optimization, the identified peptides were evenly distributed throughout the gradient (</w:t>
      </w:r>
      <w:r w:rsidRPr="00E04581">
        <w:rPr>
          <w:b/>
          <w:bCs/>
          <w:color w:val="auto"/>
        </w:rPr>
        <w:t>Fig</w:t>
      </w:r>
      <w:r w:rsidR="001974A3">
        <w:rPr>
          <w:b/>
          <w:bCs/>
          <w:color w:val="auto"/>
        </w:rPr>
        <w:t xml:space="preserve">ure </w:t>
      </w:r>
      <w:r w:rsidRPr="00E04581">
        <w:rPr>
          <w:b/>
          <w:bCs/>
          <w:color w:val="auto"/>
        </w:rPr>
        <w:t>4</w:t>
      </w:r>
      <w:r w:rsidR="00A374BE" w:rsidRPr="00E04581">
        <w:rPr>
          <w:b/>
          <w:bCs/>
          <w:color w:val="auto"/>
        </w:rPr>
        <w:t>A</w:t>
      </w:r>
      <w:r w:rsidRPr="00E04581">
        <w:rPr>
          <w:color w:val="auto"/>
        </w:rPr>
        <w:t>).</w:t>
      </w:r>
    </w:p>
    <w:p w14:paraId="32A388AF" w14:textId="77777777" w:rsidR="001974A3" w:rsidRPr="00E04581" w:rsidRDefault="001974A3" w:rsidP="001A521D">
      <w:pPr>
        <w:pStyle w:val="NormalWeb"/>
        <w:spacing w:before="0" w:beforeAutospacing="0" w:after="0" w:afterAutospacing="0"/>
        <w:rPr>
          <w:color w:val="auto"/>
          <w:lang w:eastAsia="zh-CN"/>
        </w:rPr>
      </w:pPr>
    </w:p>
    <w:p w14:paraId="64E89DEF" w14:textId="405FC98A" w:rsidR="009C0270" w:rsidRPr="00E04581" w:rsidRDefault="009C0270" w:rsidP="001A521D">
      <w:pPr>
        <w:pStyle w:val="NormalWeb"/>
        <w:spacing w:before="0" w:beforeAutospacing="0" w:after="0" w:afterAutospacing="0"/>
        <w:rPr>
          <w:color w:val="auto"/>
          <w:lang w:eastAsia="zh-CN"/>
        </w:rPr>
      </w:pPr>
      <w:r w:rsidRPr="00E04581">
        <w:rPr>
          <w:color w:val="auto"/>
        </w:rPr>
        <w:t xml:space="preserve">To maximize the number of proteins identified and accurately quantified </w:t>
      </w:r>
      <w:r w:rsidR="00825D65">
        <w:rPr>
          <w:color w:val="auto"/>
        </w:rPr>
        <w:t>using</w:t>
      </w:r>
      <w:r w:rsidRPr="00E04581">
        <w:rPr>
          <w:color w:val="auto"/>
        </w:rPr>
        <w:t xml:space="preserve"> the TMT16 method, we optimized the normalized collision energy (NCE) for the TMT16-labeled samples</w:t>
      </w:r>
      <w:r w:rsidR="00825D65">
        <w:rPr>
          <w:color w:val="auto"/>
        </w:rPr>
        <w:t xml:space="preserve"> </w:t>
      </w:r>
      <w:r w:rsidRPr="00E04581">
        <w:rPr>
          <w:color w:val="auto"/>
        </w:rPr>
        <w:t>in our previous report</w:t>
      </w:r>
      <w:r w:rsidRPr="00E04581">
        <w:rPr>
          <w:color w:val="auto"/>
        </w:rPr>
        <w:fldChar w:fldCharType="begin"/>
      </w:r>
      <w:r w:rsidR="00EF54F5">
        <w:rPr>
          <w:color w:val="auto"/>
        </w:rPr>
        <w:instrText xml:space="preserve"> ADDIN EN.CITE &lt;EndNote&gt;&lt;Cite&gt;&lt;Author&gt;Wang&lt;/Author&gt;&lt;Year&gt;2020&lt;/Year&gt;&lt;RecNum&gt;16&lt;/RecNum&gt;&lt;DisplayText&gt;&lt;style face="superscript"&gt;41&lt;/style&gt;&lt;/DisplayText&gt;&lt;record&gt;&lt;rec-number&gt;16&lt;/rec-number&gt;&lt;foreign-keys&gt;&lt;key app="EN" db-id="f9v2xt2pmaass0etr5rx00d3p55szf0fzr5a" timestamp="1588955718"&gt;16&lt;/key&gt;&lt;/foreign-keys&gt;&lt;ref-type name="Journal Article"&gt;17&lt;/ref-type&gt;&lt;contributors&gt;&lt;authors&gt;&lt;author&gt;Wang, Zhen&lt;/author&gt;&lt;author&gt;Yu, Kaiwen&lt;/author&gt;&lt;author&gt;Tan, Haiyan&lt;/author&gt;&lt;author&gt;Wu, Zhiping&lt;/author&gt;&lt;author&gt;Cho, Ji-Hoon&lt;/author&gt;&lt;author&gt;Han, Xian&lt;/author&gt;&lt;author&gt;Sun, Huan&lt;/author&gt;&lt;author&gt;Beach, Thomas G.&lt;/author&gt;&lt;author&gt;Peng, Junmin&lt;/author&gt;&lt;/authors&gt;&lt;/contributors&gt;&lt;titles&gt;&lt;title&gt;27-Plex Tandem Mass Tag Mass Spectrometry for Profiling Brain Proteome in Alzheimer’s Disease&lt;/title&gt;&lt;secondary-title&gt;Analytical Chemistry&lt;/secondary-title&gt;&lt;/titles&gt;&lt;periodical&gt;&lt;full-title&gt;Analytical Chemistry&lt;/full-title&gt;&lt;abbr-1&gt;Anal Chem&lt;/abbr-1&gt;&lt;/periodical&gt;&lt;pages&gt;7162-7170&lt;/pages&gt;&lt;volume&gt;92&lt;/volume&gt;&lt;number&gt;10&lt;/number&gt;&lt;dates&gt;&lt;year&gt;2020&lt;/year&gt;&lt;pub-dates&gt;&lt;date&gt;2020/04/28&lt;/date&gt;&lt;/pub-dates&gt;&lt;/dates&gt;&lt;publisher&gt;American Chemical Society&lt;/publisher&gt;&lt;isbn&gt;0003-2700&lt;/isbn&gt;&lt;urls&gt;&lt;related-urls&gt;&lt;url&gt;https://doi.org/10.1021/acs.analchem.0c00655&lt;/url&gt;&lt;/related-urls&gt;&lt;/urls&gt;&lt;electronic-resource-num&gt;10.1021/acs.analchem.0c00655&lt;/electronic-resource-num&gt;&lt;/record&gt;&lt;/Cite&gt;&lt;/EndNote&gt;</w:instrText>
      </w:r>
      <w:r w:rsidRPr="00E04581">
        <w:rPr>
          <w:color w:val="auto"/>
        </w:rPr>
        <w:fldChar w:fldCharType="separate"/>
      </w:r>
      <w:r w:rsidR="00EF54F5" w:rsidRPr="00EF54F5">
        <w:rPr>
          <w:noProof/>
          <w:color w:val="auto"/>
          <w:vertAlign w:val="superscript"/>
        </w:rPr>
        <w:t>41</w:t>
      </w:r>
      <w:r w:rsidRPr="00E04581">
        <w:rPr>
          <w:color w:val="auto"/>
        </w:rPr>
        <w:fldChar w:fldCharType="end"/>
      </w:r>
      <w:r w:rsidRPr="00E04581">
        <w:rPr>
          <w:color w:val="auto"/>
        </w:rPr>
        <w:t xml:space="preserve">. Different NCEs (from 20% to 40%) were tested on the mass spectrometer during LC-MS/MS runs. Balancing the number of protein identifications and the reporter ion intensity, an NCE of 30-32.5% was chosen as the optimal HCD collision energy to be used for TMT16-labeled samples. </w:t>
      </w:r>
    </w:p>
    <w:p w14:paraId="1EE146C4" w14:textId="77777777" w:rsidR="001974A3" w:rsidRDefault="001974A3" w:rsidP="001A521D">
      <w:pPr>
        <w:pStyle w:val="NormalWeb"/>
        <w:spacing w:before="0" w:beforeAutospacing="0" w:after="0" w:afterAutospacing="0"/>
        <w:rPr>
          <w:color w:val="auto"/>
        </w:rPr>
      </w:pPr>
    </w:p>
    <w:p w14:paraId="5A23CD88" w14:textId="0AA96055" w:rsidR="006F7A76" w:rsidRPr="00E04581" w:rsidRDefault="00FE7CE5" w:rsidP="001A521D">
      <w:pPr>
        <w:pStyle w:val="NormalWeb"/>
        <w:spacing w:before="0" w:beforeAutospacing="0" w:after="0" w:afterAutospacing="0"/>
        <w:rPr>
          <w:color w:val="auto"/>
          <w:lang w:eastAsia="zh-CN"/>
        </w:rPr>
      </w:pPr>
      <w:r w:rsidRPr="00E04581">
        <w:rPr>
          <w:color w:val="auto"/>
        </w:rPr>
        <w:t>Ratio compression</w:t>
      </w:r>
      <w:r w:rsidR="00C27BD9" w:rsidRPr="00E04581">
        <w:rPr>
          <w:color w:val="auto"/>
        </w:rPr>
        <w:t xml:space="preserve"> </w:t>
      </w:r>
      <w:r w:rsidR="00D464EF" w:rsidRPr="00E04581">
        <w:rPr>
          <w:color w:val="auto"/>
        </w:rPr>
        <w:t>caused by co-eluted interfering ions</w:t>
      </w:r>
      <w:r w:rsidR="00B26572" w:rsidRPr="00E04581">
        <w:rPr>
          <w:color w:val="auto"/>
        </w:rPr>
        <w:t xml:space="preserve"> ha</w:t>
      </w:r>
      <w:r w:rsidR="005C1C4A">
        <w:rPr>
          <w:rFonts w:hint="eastAsia"/>
          <w:color w:val="auto"/>
          <w:lang w:eastAsia="zh-CN"/>
        </w:rPr>
        <w:t>s</w:t>
      </w:r>
      <w:r w:rsidR="00B26572" w:rsidRPr="00E04581">
        <w:rPr>
          <w:color w:val="auto"/>
        </w:rPr>
        <w:t xml:space="preserve"> been a limitation of the isobaric </w:t>
      </w:r>
      <w:r w:rsidR="00B26572" w:rsidRPr="00E04581">
        <w:rPr>
          <w:color w:val="auto"/>
        </w:rPr>
        <w:lastRenderedPageBreak/>
        <w:t xml:space="preserve">labeling techniques for protein quantitation. </w:t>
      </w:r>
      <w:r w:rsidR="00825D65">
        <w:rPr>
          <w:color w:val="auto"/>
        </w:rPr>
        <w:t>A p</w:t>
      </w:r>
      <w:r w:rsidR="00B26572" w:rsidRPr="00E04581">
        <w:rPr>
          <w:color w:val="auto"/>
        </w:rPr>
        <w:t>reviously published stud</w:t>
      </w:r>
      <w:r w:rsidR="006F7A76" w:rsidRPr="00E04581">
        <w:rPr>
          <w:color w:val="auto"/>
          <w:lang w:eastAsia="zh-CN"/>
        </w:rPr>
        <w:t>y</w:t>
      </w:r>
      <w:r w:rsidR="00B26572" w:rsidRPr="00E04581">
        <w:rPr>
          <w:color w:val="auto"/>
        </w:rPr>
        <w:t xml:space="preserve"> using TMT11 method show that </w:t>
      </w:r>
      <w:r w:rsidRPr="00E04581">
        <w:rPr>
          <w:color w:val="auto"/>
        </w:rPr>
        <w:t>ratio compression</w:t>
      </w:r>
      <w:r w:rsidR="00B26572" w:rsidRPr="00E04581">
        <w:rPr>
          <w:color w:val="auto"/>
        </w:rPr>
        <w:t xml:space="preserve"> can be nearly eliminated by extensive LC pre-fractionation, optimiz</w:t>
      </w:r>
      <w:r w:rsidR="004862D5" w:rsidRPr="00E04581">
        <w:rPr>
          <w:color w:val="auto"/>
        </w:rPr>
        <w:t>ed</w:t>
      </w:r>
      <w:r w:rsidR="00B26572" w:rsidRPr="00E04581">
        <w:rPr>
          <w:color w:val="auto"/>
        </w:rPr>
        <w:t xml:space="preserve"> MS settings</w:t>
      </w:r>
      <w:r w:rsidR="00842765" w:rsidRPr="00E04581">
        <w:rPr>
          <w:color w:val="auto"/>
        </w:rPr>
        <w:t>,</w:t>
      </w:r>
      <w:r w:rsidR="00B26572" w:rsidRPr="00E04581">
        <w:rPr>
          <w:color w:val="auto"/>
        </w:rPr>
        <w:t xml:space="preserve"> and post-MS data correction strate</w:t>
      </w:r>
      <w:r w:rsidR="00542E2D">
        <w:rPr>
          <w:rFonts w:hint="eastAsia"/>
          <w:color w:val="auto"/>
          <w:lang w:eastAsia="zh-CN"/>
        </w:rPr>
        <w:t>gies</w:t>
      </w:r>
      <w:r w:rsidR="00D464EF" w:rsidRPr="00E04581">
        <w:rPr>
          <w:color w:val="auto"/>
        </w:rPr>
        <w:fldChar w:fldCharType="begin">
          <w:fldData xml:space="preserve">PEVuZE5vdGU+PENpdGU+PEF1dGhvcj5OaXU8L0F1dGhvcj48WWVhcj4yMDE3PC9ZZWFyPjxSZWNO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</w:fldData>
        </w:fldChar>
      </w:r>
      <w:r w:rsidR="00EF54F5">
        <w:rPr>
          <w:color w:val="auto"/>
        </w:rPr>
        <w:instrText xml:space="preserve"> ADDIN EN.CITE </w:instrText>
      </w:r>
      <w:r w:rsidR="00EF54F5">
        <w:rPr>
          <w:color w:val="auto"/>
        </w:rPr>
        <w:fldChar w:fldCharType="begin">
          <w:fldData xml:space="preserve">PEVuZE5vdGU+PENpdGU+PEF1dGhvcj5OaXU8L0F1dGhvcj48WWVhcj4yMDE3PC9ZZWFyPjxSZWNO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</w:fldData>
        </w:fldChar>
      </w:r>
      <w:r w:rsidR="00EF54F5">
        <w:rPr>
          <w:color w:val="auto"/>
        </w:rPr>
        <w:instrText xml:space="preserve"> ADDIN EN.CITE.DATA </w:instrText>
      </w:r>
      <w:r w:rsidR="00EF54F5">
        <w:rPr>
          <w:color w:val="auto"/>
        </w:rPr>
      </w:r>
      <w:r w:rsidR="00EF54F5">
        <w:rPr>
          <w:color w:val="auto"/>
        </w:rPr>
        <w:fldChar w:fldCharType="end"/>
      </w:r>
      <w:r w:rsidR="00D464EF" w:rsidRPr="00E04581">
        <w:rPr>
          <w:color w:val="auto"/>
        </w:rPr>
      </w:r>
      <w:r w:rsidR="00D464EF" w:rsidRPr="00E04581">
        <w:rPr>
          <w:color w:val="auto"/>
        </w:rPr>
        <w:fldChar w:fldCharType="separate"/>
      </w:r>
      <w:r w:rsidR="00EF54F5" w:rsidRPr="00EF54F5">
        <w:rPr>
          <w:noProof/>
          <w:color w:val="auto"/>
          <w:vertAlign w:val="superscript"/>
        </w:rPr>
        <w:t>37</w:t>
      </w:r>
      <w:r w:rsidR="00D464EF" w:rsidRPr="00E04581">
        <w:rPr>
          <w:color w:val="auto"/>
        </w:rPr>
        <w:fldChar w:fldCharType="end"/>
      </w:r>
      <w:r w:rsidR="00B26572" w:rsidRPr="00E04581">
        <w:rPr>
          <w:color w:val="auto"/>
        </w:rPr>
        <w:t xml:space="preserve">. </w:t>
      </w:r>
      <w:r w:rsidR="00AA0EB3" w:rsidRPr="00E04581">
        <w:rPr>
          <w:color w:val="auto"/>
        </w:rPr>
        <w:t xml:space="preserve">We used </w:t>
      </w:r>
      <w:r w:rsidR="00AA0EB3" w:rsidRPr="00E04581">
        <w:rPr>
          <w:color w:val="auto"/>
          <w:lang w:eastAsia="zh-CN"/>
        </w:rPr>
        <w:t xml:space="preserve">these </w:t>
      </w:r>
      <w:r w:rsidR="00AA0EB3" w:rsidRPr="00E04581">
        <w:rPr>
          <w:color w:val="auto"/>
        </w:rPr>
        <w:t xml:space="preserve">strategies </w:t>
      </w:r>
      <w:r w:rsidR="00AA0EB3" w:rsidRPr="00E04581">
        <w:rPr>
          <w:color w:val="000000" w:themeColor="text1"/>
          <w:kern w:val="2"/>
          <w:lang w:eastAsia="zh-CN"/>
        </w:rPr>
        <w:t xml:space="preserve">including pre-MS extensive fractionation (40 basic pH LC fractions), application of narrow isolation window (1 </w:t>
      </w:r>
      <w:r w:rsidR="00AA0EB3" w:rsidRPr="00E04581">
        <w:rPr>
          <w:i/>
          <w:color w:val="000000" w:themeColor="text1"/>
          <w:kern w:val="2"/>
          <w:lang w:eastAsia="zh-CN"/>
        </w:rPr>
        <w:t>m/z</w:t>
      </w:r>
      <w:r w:rsidR="00AA0EB3" w:rsidRPr="00E04581">
        <w:rPr>
          <w:color w:val="000000" w:themeColor="text1"/>
          <w:kern w:val="2"/>
          <w:lang w:eastAsia="zh-CN"/>
        </w:rPr>
        <w:t>) in the MS setting, and y1 ion correction in both TMT11 and TMT</w:t>
      </w:r>
      <w:r w:rsidR="006B33F8" w:rsidRPr="00E04581">
        <w:rPr>
          <w:color w:val="000000" w:themeColor="text1"/>
          <w:kern w:val="2"/>
          <w:lang w:eastAsia="zh-CN"/>
        </w:rPr>
        <w:t>16</w:t>
      </w:r>
      <w:r w:rsidR="00AA0EB3" w:rsidRPr="00E04581">
        <w:rPr>
          <w:color w:val="000000" w:themeColor="text1"/>
          <w:kern w:val="2"/>
          <w:lang w:eastAsia="zh-CN"/>
        </w:rPr>
        <w:t xml:space="preserve"> proteome analyses of the same samples. After examining the correlation curve of protein fold change between TMT11 and TMT</w:t>
      </w:r>
      <w:r w:rsidR="006B33F8" w:rsidRPr="00E04581">
        <w:rPr>
          <w:color w:val="000000" w:themeColor="text1"/>
          <w:kern w:val="2"/>
          <w:lang w:eastAsia="zh-CN"/>
        </w:rPr>
        <w:t>16</w:t>
      </w:r>
      <w:r w:rsidR="00AA0EB3" w:rsidRPr="00E04581">
        <w:rPr>
          <w:color w:val="000000" w:themeColor="text1"/>
          <w:kern w:val="2"/>
          <w:lang w:eastAsia="zh-CN"/>
        </w:rPr>
        <w:t xml:space="preserve"> dataset</w:t>
      </w:r>
      <w:r w:rsidR="009F7B96">
        <w:rPr>
          <w:rFonts w:hint="eastAsia"/>
          <w:color w:val="000000" w:themeColor="text1"/>
          <w:kern w:val="2"/>
          <w:lang w:eastAsia="zh-CN"/>
        </w:rPr>
        <w:t>s</w:t>
      </w:r>
      <w:r w:rsidR="00AA0EB3" w:rsidRPr="00E04581">
        <w:rPr>
          <w:color w:val="000000" w:themeColor="text1"/>
          <w:kern w:val="2"/>
          <w:lang w:eastAsia="zh-CN"/>
        </w:rPr>
        <w:t>, we found the slope was very close to 1, indicating that the ratio compression in TMT</w:t>
      </w:r>
      <w:r w:rsidR="006B33F8" w:rsidRPr="00E04581">
        <w:rPr>
          <w:color w:val="000000" w:themeColor="text1"/>
          <w:kern w:val="2"/>
          <w:lang w:eastAsia="zh-CN"/>
        </w:rPr>
        <w:t>16</w:t>
      </w:r>
      <w:r w:rsidR="00AA0EB3" w:rsidRPr="00E04581">
        <w:rPr>
          <w:color w:val="000000" w:themeColor="text1"/>
          <w:kern w:val="2"/>
          <w:lang w:eastAsia="zh-CN"/>
        </w:rPr>
        <w:t xml:space="preserve"> was not visibly higher than that in TMT11 under our experimental condition</w:t>
      </w:r>
      <w:r w:rsidR="00AA0EB3" w:rsidRPr="00E04581">
        <w:rPr>
          <w:color w:val="000000" w:themeColor="text1"/>
        </w:rPr>
        <w:fldChar w:fldCharType="begin"/>
      </w:r>
      <w:r w:rsidR="00EF54F5">
        <w:rPr>
          <w:color w:val="000000" w:themeColor="text1"/>
        </w:rPr>
        <w:instrText xml:space="preserve"> ADDIN EN.CITE &lt;EndNote&gt;&lt;Cite&gt;&lt;Author&gt;Wang&lt;/Author&gt;&lt;Year&gt;2020&lt;/Year&gt;&lt;RecNum&gt;16&lt;/RecNum&gt;&lt;DisplayText&gt;&lt;style face="superscript"&gt;41&lt;/style&gt;&lt;/DisplayText&gt;&lt;record&gt;&lt;rec-number&gt;16&lt;/rec-number&gt;&lt;foreign-keys&gt;&lt;key app="EN" db-id="f9v2xt2pmaass0etr5rx00d3p55szf0fzr5a" timestamp="1588955718"&gt;16&lt;/key&gt;&lt;/foreign-keys&gt;&lt;ref-type name="Journal Article"&gt;17&lt;/ref-type&gt;&lt;contributors&gt;&lt;authors&gt;&lt;author&gt;Wang, Zhen&lt;/author&gt;&lt;author&gt;Yu, Kaiwen&lt;/author&gt;&lt;author&gt;Tan, Haiyan&lt;/author&gt;&lt;author&gt;Wu, Zhiping&lt;/author&gt;&lt;author&gt;Cho, Ji-Hoon&lt;/author&gt;&lt;author&gt;Han, Xian&lt;/author&gt;&lt;author&gt;Sun, Huan&lt;/author&gt;&lt;author&gt;Beach, Thomas G.&lt;/author&gt;&lt;author&gt;Peng, Junmin&lt;/author&gt;&lt;/authors&gt;&lt;/contributors&gt;&lt;titles&gt;&lt;title&gt;27-Plex Tandem Mass Tag Mass Spectrometry for Profiling Brain Proteome in Alzheimer’s Disease&lt;/title&gt;&lt;secondary-title&gt;Analytical Chemistry&lt;/secondary-title&gt;&lt;/titles&gt;&lt;periodical&gt;&lt;full-title&gt;Analytical Chemistry&lt;/full-title&gt;&lt;abbr-1&gt;Anal Chem&lt;/abbr-1&gt;&lt;/periodical&gt;&lt;pages&gt;7162-7170&lt;/pages&gt;&lt;volume&gt;92&lt;/volume&gt;&lt;number&gt;10&lt;/number&gt;&lt;dates&gt;&lt;year&gt;2020&lt;/year&gt;&lt;pub-dates&gt;&lt;date&gt;2020/04/28&lt;/date&gt;&lt;/pub-dates&gt;&lt;/dates&gt;&lt;publisher&gt;American Chemical Society&lt;/publisher&gt;&lt;isbn&gt;0003-2700&lt;/isbn&gt;&lt;urls&gt;&lt;related-urls&gt;&lt;url&gt;https://doi.org/10.1021/acs.analchem.0c00655&lt;/url&gt;&lt;/related-urls&gt;&lt;/urls&gt;&lt;electronic-resource-num&gt;10.1021/acs.analchem.0c00655&lt;/electronic-resource-num&gt;&lt;/record&gt;&lt;/Cite&gt;&lt;/EndNote&gt;</w:instrText>
      </w:r>
      <w:r w:rsidR="00AA0EB3" w:rsidRPr="00E04581">
        <w:rPr>
          <w:color w:val="000000" w:themeColor="text1"/>
        </w:rPr>
        <w:fldChar w:fldCharType="separate"/>
      </w:r>
      <w:r w:rsidR="00EF54F5" w:rsidRPr="00EF54F5">
        <w:rPr>
          <w:noProof/>
          <w:color w:val="000000" w:themeColor="text1"/>
          <w:vertAlign w:val="superscript"/>
        </w:rPr>
        <w:t>41</w:t>
      </w:r>
      <w:r w:rsidR="00AA0EB3" w:rsidRPr="00E04581">
        <w:rPr>
          <w:color w:val="000000" w:themeColor="text1"/>
        </w:rPr>
        <w:fldChar w:fldCharType="end"/>
      </w:r>
      <w:r w:rsidR="00AA0EB3" w:rsidRPr="00E04581">
        <w:rPr>
          <w:color w:val="000000" w:themeColor="text1"/>
          <w:lang w:eastAsia="zh-CN"/>
        </w:rPr>
        <w:t>.</w:t>
      </w:r>
      <w:r w:rsidR="00AA0EB3" w:rsidRPr="00E04581">
        <w:rPr>
          <w:color w:val="000000" w:themeColor="text1"/>
          <w:kern w:val="2"/>
          <w:lang w:eastAsia="zh-CN"/>
        </w:rPr>
        <w:t xml:space="preserve"> The consistent result</w:t>
      </w:r>
      <w:r w:rsidR="00116252">
        <w:rPr>
          <w:rFonts w:hint="eastAsia"/>
          <w:color w:val="000000" w:themeColor="text1"/>
          <w:kern w:val="2"/>
          <w:lang w:eastAsia="zh-CN"/>
        </w:rPr>
        <w:t>s</w:t>
      </w:r>
      <w:r w:rsidR="00116252">
        <w:rPr>
          <w:color w:val="000000" w:themeColor="text1"/>
          <w:kern w:val="2"/>
          <w:lang w:eastAsia="zh-CN"/>
        </w:rPr>
        <w:t xml:space="preserve"> w</w:t>
      </w:r>
      <w:r w:rsidR="00116252">
        <w:rPr>
          <w:rFonts w:hint="eastAsia"/>
          <w:color w:val="000000" w:themeColor="text1"/>
          <w:kern w:val="2"/>
          <w:lang w:eastAsia="zh-CN"/>
        </w:rPr>
        <w:t>ere</w:t>
      </w:r>
      <w:r w:rsidR="00AA0EB3" w:rsidRPr="00E04581">
        <w:rPr>
          <w:color w:val="000000" w:themeColor="text1"/>
          <w:kern w:val="2"/>
          <w:lang w:eastAsia="zh-CN"/>
        </w:rPr>
        <w:t xml:space="preserve"> reported </w:t>
      </w:r>
      <w:r w:rsidR="00116252">
        <w:rPr>
          <w:rFonts w:hint="eastAsia"/>
          <w:color w:val="000000" w:themeColor="text1"/>
          <w:kern w:val="2"/>
          <w:lang w:eastAsia="zh-CN"/>
        </w:rPr>
        <w:t xml:space="preserve">that </w:t>
      </w:r>
      <w:r w:rsidR="00116252" w:rsidRPr="00E04581">
        <w:rPr>
          <w:lang w:eastAsia="zh-CN"/>
        </w:rPr>
        <w:t>the ratio compression has no difference when multiplexing level was increased from 11 to 16</w:t>
      </w:r>
      <w:r w:rsidR="00116252" w:rsidRPr="00E04581">
        <w:rPr>
          <w:lang w:eastAsia="zh-CN"/>
        </w:rPr>
        <w:fldChar w:fldCharType="begin">
          <w:fldData xml:space="preserve">PEVuZE5vdGU+PENpdGU+PEF1dGhvcj5MaTwvQXV0aG9yPjxZZWFyPjIwMjA8L1llYXI+PFJlY051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</w:fldData>
        </w:fldChar>
      </w:r>
      <w:r w:rsidR="00116252">
        <w:rPr>
          <w:lang w:eastAsia="zh-CN"/>
        </w:rPr>
        <w:instrText xml:space="preserve"> ADDIN EN.CITE </w:instrText>
      </w:r>
      <w:r w:rsidR="00116252">
        <w:rPr>
          <w:lang w:eastAsia="zh-CN"/>
        </w:rPr>
        <w:fldChar w:fldCharType="begin">
          <w:fldData xml:space="preserve">PEVuZE5vdGU+PENpdGU+PEF1dGhvcj5MaTwvQXV0aG9yPjxZZWFyPjIwMjA8L1llYXI+PFJlY051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</w:fldData>
        </w:fldChar>
      </w:r>
      <w:r w:rsidR="00116252">
        <w:rPr>
          <w:lang w:eastAsia="zh-CN"/>
        </w:rPr>
        <w:instrText xml:space="preserve"> ADDIN EN.CITE.DATA </w:instrText>
      </w:r>
      <w:r w:rsidR="00116252">
        <w:rPr>
          <w:lang w:eastAsia="zh-CN"/>
        </w:rPr>
      </w:r>
      <w:r w:rsidR="00116252">
        <w:rPr>
          <w:lang w:eastAsia="zh-CN"/>
        </w:rPr>
        <w:fldChar w:fldCharType="end"/>
      </w:r>
      <w:r w:rsidR="00116252" w:rsidRPr="00E04581">
        <w:rPr>
          <w:lang w:eastAsia="zh-CN"/>
        </w:rPr>
      </w:r>
      <w:r w:rsidR="00116252" w:rsidRPr="00E04581">
        <w:rPr>
          <w:lang w:eastAsia="zh-CN"/>
        </w:rPr>
        <w:fldChar w:fldCharType="separate"/>
      </w:r>
      <w:r w:rsidR="00116252" w:rsidRPr="00EF54F5">
        <w:rPr>
          <w:noProof/>
          <w:vertAlign w:val="superscript"/>
          <w:lang w:eastAsia="zh-CN"/>
        </w:rPr>
        <w:t>13,45</w:t>
      </w:r>
      <w:r w:rsidR="00116252" w:rsidRPr="00E04581">
        <w:rPr>
          <w:lang w:eastAsia="zh-CN"/>
        </w:rPr>
        <w:fldChar w:fldCharType="end"/>
      </w:r>
      <w:r w:rsidR="00116252" w:rsidRPr="00E04581">
        <w:rPr>
          <w:lang w:eastAsia="zh-CN"/>
        </w:rPr>
        <w:t xml:space="preserve">. </w:t>
      </w:r>
      <w:r w:rsidR="00116252" w:rsidRPr="00E04581">
        <w:t>Thus, previously published strategies can be used to alleviate ratio compression, thereby significantly improving quantitation accuracy</w:t>
      </w:r>
      <w:r w:rsidR="00116252" w:rsidRPr="00E04581">
        <w:fldChar w:fldCharType="begin">
          <w:fldData xml:space="preserve">PEVuZE5vdGU+PENpdGU+PEF1dGhvcj5IaWdoPC9BdXRob3I+PFllYXI+MjAxNzwvWWVhcj48UmVj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=
</w:fldData>
        </w:fldChar>
      </w:r>
      <w:r w:rsidR="00116252">
        <w:instrText xml:space="preserve"> ADDIN EN.CITE </w:instrText>
      </w:r>
      <w:r w:rsidR="00116252">
        <w:fldChar w:fldCharType="begin">
          <w:fldData xml:space="preserve">PEVuZE5vdGU+PENpdGU+PEF1dGhvcj5IaWdoPC9BdXRob3I+PFllYXI+MjAxNzwvWWVhcj48UmVj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=
</w:fldData>
        </w:fldChar>
      </w:r>
      <w:r w:rsidR="00116252">
        <w:instrText xml:space="preserve"> ADDIN EN.CITE.DATA </w:instrText>
      </w:r>
      <w:r w:rsidR="00116252">
        <w:fldChar w:fldCharType="end"/>
      </w:r>
      <w:r w:rsidR="00116252" w:rsidRPr="00E04581">
        <w:fldChar w:fldCharType="separate"/>
      </w:r>
      <w:r w:rsidR="00116252" w:rsidRPr="00EF54F5">
        <w:rPr>
          <w:noProof/>
          <w:vertAlign w:val="superscript"/>
        </w:rPr>
        <w:t>27,37,44,46</w:t>
      </w:r>
      <w:r w:rsidR="00116252" w:rsidRPr="00E04581">
        <w:fldChar w:fldCharType="end"/>
      </w:r>
      <w:r w:rsidR="00116252" w:rsidRPr="00E04581">
        <w:t>.</w:t>
      </w:r>
    </w:p>
    <w:p w14:paraId="7139DBC7" w14:textId="77777777" w:rsidR="001974A3" w:rsidRDefault="001974A3" w:rsidP="001A521D">
      <w:pPr>
        <w:pStyle w:val="NormalWeb"/>
        <w:spacing w:before="0" w:beforeAutospacing="0" w:after="0" w:afterAutospacing="0"/>
        <w:rPr>
          <w:color w:val="auto"/>
        </w:rPr>
      </w:pPr>
    </w:p>
    <w:p w14:paraId="194B414B" w14:textId="00FE5A93" w:rsidR="003450DE" w:rsidRDefault="006F7A76" w:rsidP="001A521D">
      <w:pPr>
        <w:pStyle w:val="NormalWeb"/>
        <w:spacing w:before="0" w:beforeAutospacing="0" w:after="0" w:afterAutospacing="0"/>
        <w:rPr>
          <w:color w:val="auto"/>
        </w:rPr>
      </w:pPr>
      <w:r w:rsidRPr="00E04581">
        <w:rPr>
          <w:color w:val="auto"/>
        </w:rPr>
        <w:t>Finally, we compared the number of PSMs, unique peptide</w:t>
      </w:r>
      <w:r w:rsidR="00542E2D">
        <w:rPr>
          <w:rFonts w:hint="eastAsia"/>
          <w:color w:val="auto"/>
          <w:lang w:eastAsia="zh-CN"/>
        </w:rPr>
        <w:t>s</w:t>
      </w:r>
      <w:r w:rsidRPr="00E04581">
        <w:rPr>
          <w:color w:val="auto"/>
        </w:rPr>
        <w:t xml:space="preserve"> and unique proteins quantified in TMT11</w:t>
      </w:r>
      <w:r w:rsidRPr="00E04581">
        <w:rPr>
          <w:color w:val="auto"/>
          <w:lang w:eastAsia="zh-CN"/>
        </w:rPr>
        <w:t>-</w:t>
      </w:r>
      <w:r w:rsidRPr="00E04581">
        <w:rPr>
          <w:color w:val="auto"/>
        </w:rPr>
        <w:t xml:space="preserve"> versus TMT16</w:t>
      </w:r>
      <w:r w:rsidRPr="00E04581">
        <w:rPr>
          <w:color w:val="auto"/>
          <w:lang w:eastAsia="zh-CN"/>
        </w:rPr>
        <w:t>-</w:t>
      </w:r>
      <w:r w:rsidRPr="00E04581">
        <w:rPr>
          <w:color w:val="auto"/>
        </w:rPr>
        <w:t>labeled samples (</w:t>
      </w:r>
      <w:r w:rsidRPr="00E04581">
        <w:rPr>
          <w:b/>
          <w:bCs/>
          <w:color w:val="auto"/>
        </w:rPr>
        <w:t>Fig</w:t>
      </w:r>
      <w:r w:rsidR="001974A3">
        <w:rPr>
          <w:b/>
          <w:bCs/>
          <w:color w:val="auto"/>
        </w:rPr>
        <w:t>ure</w:t>
      </w:r>
      <w:r w:rsidRPr="00E04581">
        <w:rPr>
          <w:b/>
          <w:bCs/>
          <w:color w:val="auto"/>
        </w:rPr>
        <w:t xml:space="preserve"> 4B</w:t>
      </w:r>
      <w:r w:rsidRPr="00E04581">
        <w:rPr>
          <w:color w:val="auto"/>
        </w:rPr>
        <w:t xml:space="preserve">). The results show that PSMs of both methods are </w:t>
      </w:r>
      <w:r w:rsidR="00542E2D" w:rsidRPr="00E04581">
        <w:rPr>
          <w:color w:val="auto"/>
        </w:rPr>
        <w:t>compa</w:t>
      </w:r>
      <w:r w:rsidR="00542E2D">
        <w:rPr>
          <w:color w:val="auto"/>
        </w:rPr>
        <w:t>rable</w:t>
      </w:r>
      <w:r w:rsidR="00542E2D">
        <w:rPr>
          <w:color w:val="auto"/>
          <w:lang w:eastAsia="zh-CN"/>
        </w:rPr>
        <w:t>;</w:t>
      </w:r>
      <w:r w:rsidRPr="00E04581">
        <w:rPr>
          <w:color w:val="auto"/>
        </w:rPr>
        <w:t xml:space="preserve"> however, the quantified proteins and pep</w:t>
      </w:r>
      <w:r w:rsidR="00542E2D">
        <w:rPr>
          <w:color w:val="auto"/>
        </w:rPr>
        <w:t>tides are slightly lower in TMT</w:t>
      </w:r>
      <w:r w:rsidRPr="00E04581">
        <w:rPr>
          <w:color w:val="auto"/>
        </w:rPr>
        <w:t>16 method, which is consistent with other reports</w:t>
      </w:r>
      <w:r w:rsidRPr="00E04581">
        <w:rPr>
          <w:color w:val="auto"/>
        </w:rPr>
        <w:fldChar w:fldCharType="begin">
          <w:fldData xml:space="preserve">PEVuZE5vdGU+PENpdGU+PEF1dGhvcj5UaG9tcHNvbjwvQXV0aG9yPjxZZWFyPjIwMTk8L1llYXI+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</w:fldData>
        </w:fldChar>
      </w:r>
      <w:r w:rsidRPr="00E04581">
        <w:rPr>
          <w:color w:val="auto"/>
        </w:rPr>
        <w:instrText xml:space="preserve"> ADDIN EN.CITE </w:instrText>
      </w:r>
      <w:r w:rsidRPr="00E04581">
        <w:rPr>
          <w:color w:val="auto"/>
        </w:rPr>
        <w:fldChar w:fldCharType="begin">
          <w:fldData xml:space="preserve">PEVuZE5vdGU+PENpdGU+PEF1dGhvcj5UaG9tcHNvbjwvQXV0aG9yPjxZZWFyPjIwMTk8L1llYXI+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</w:fldData>
        </w:fldChar>
      </w:r>
      <w:r w:rsidRPr="00E04581">
        <w:rPr>
          <w:color w:val="auto"/>
        </w:rPr>
        <w:instrText xml:space="preserve"> ADDIN EN.CITE.DATA </w:instrText>
      </w:r>
      <w:r w:rsidRPr="00E04581">
        <w:rPr>
          <w:color w:val="auto"/>
        </w:rPr>
      </w:r>
      <w:r w:rsidRPr="00E04581">
        <w:rPr>
          <w:color w:val="auto"/>
        </w:rPr>
        <w:fldChar w:fldCharType="end"/>
      </w:r>
      <w:r w:rsidRPr="00E04581">
        <w:rPr>
          <w:color w:val="auto"/>
        </w:rPr>
      </w:r>
      <w:r w:rsidRPr="00E04581">
        <w:rPr>
          <w:color w:val="auto"/>
        </w:rPr>
        <w:fldChar w:fldCharType="separate"/>
      </w:r>
      <w:r w:rsidRPr="00E04581">
        <w:rPr>
          <w:noProof/>
          <w:color w:val="auto"/>
          <w:vertAlign w:val="superscript"/>
        </w:rPr>
        <w:t>12,13</w:t>
      </w:r>
      <w:r w:rsidRPr="00E04581">
        <w:rPr>
          <w:color w:val="auto"/>
        </w:rPr>
        <w:fldChar w:fldCharType="end"/>
      </w:r>
      <w:r w:rsidRPr="00E04581">
        <w:rPr>
          <w:color w:val="auto"/>
        </w:rPr>
        <w:t>. Our results indicate that the improvements in the TMT16 process along with the use of optimized LC-MS parameters provide high-throughput</w:t>
      </w:r>
      <w:r w:rsidR="00542E2D">
        <w:rPr>
          <w:rFonts w:hint="eastAsia"/>
          <w:color w:val="auto"/>
          <w:lang w:eastAsia="zh-CN"/>
        </w:rPr>
        <w:t>,</w:t>
      </w:r>
      <w:r w:rsidRPr="00E04581">
        <w:rPr>
          <w:color w:val="auto"/>
        </w:rPr>
        <w:t xml:space="preserve"> deep proteome profiling of biological samples.</w:t>
      </w:r>
    </w:p>
    <w:p w14:paraId="38E56A08" w14:textId="77777777" w:rsidR="001974A3" w:rsidRPr="00E04581" w:rsidRDefault="001974A3" w:rsidP="001A521D">
      <w:pPr>
        <w:pStyle w:val="NormalWeb"/>
        <w:spacing w:before="0" w:beforeAutospacing="0" w:after="0" w:afterAutospacing="0"/>
        <w:rPr>
          <w:color w:val="auto"/>
          <w:lang w:eastAsia="zh-CN"/>
        </w:rPr>
      </w:pPr>
    </w:p>
    <w:p w14:paraId="52A3D45C" w14:textId="4EA0D0BD" w:rsidR="00F50A47" w:rsidRPr="00E04581" w:rsidRDefault="00F50A47" w:rsidP="001A521D">
      <w:pPr>
        <w:widowControl/>
        <w:autoSpaceDE/>
        <w:autoSpaceDN/>
        <w:adjustRightInd/>
        <w:jc w:val="left"/>
        <w:rPr>
          <w:color w:val="808080" w:themeColor="background1" w:themeShade="80"/>
        </w:rPr>
      </w:pPr>
      <w:r w:rsidRPr="00E04581">
        <w:rPr>
          <w:b/>
        </w:rPr>
        <w:t>FIGURE LEGENDS</w:t>
      </w:r>
      <w:r w:rsidRPr="00E04581">
        <w:rPr>
          <w:color w:val="auto"/>
        </w:rPr>
        <w:t>:</w:t>
      </w:r>
    </w:p>
    <w:p w14:paraId="7216B14C" w14:textId="1B2D9694" w:rsidR="00F50A47" w:rsidRPr="00E04581" w:rsidRDefault="00F50A47" w:rsidP="001A521D">
      <w:pPr>
        <w:rPr>
          <w:color w:val="000000" w:themeColor="text1"/>
          <w:shd w:val="clear" w:color="auto" w:fill="FFFFFF"/>
        </w:rPr>
      </w:pPr>
      <w:r w:rsidRPr="00E04581">
        <w:rPr>
          <w:b/>
          <w:color w:val="000000" w:themeColor="text1"/>
        </w:rPr>
        <w:t>Figure 1: Structure of the 16-plex TMT reagent.</w:t>
      </w:r>
      <w:r w:rsidRPr="00E04581">
        <w:rPr>
          <w:bCs/>
          <w:color w:val="000000" w:themeColor="text1"/>
        </w:rPr>
        <w:t xml:space="preserve"> </w:t>
      </w:r>
      <w:r w:rsidRPr="001974A3">
        <w:rPr>
          <w:bCs/>
          <w:color w:val="000000" w:themeColor="text1"/>
        </w:rPr>
        <w:t>(</w:t>
      </w:r>
      <w:r w:rsidRPr="00E04581">
        <w:rPr>
          <w:b/>
          <w:color w:val="000000" w:themeColor="text1"/>
        </w:rPr>
        <w:t>A</w:t>
      </w:r>
      <w:r w:rsidRPr="001974A3">
        <w:rPr>
          <w:bCs/>
          <w:color w:val="000000" w:themeColor="text1"/>
        </w:rPr>
        <w:t>)</w:t>
      </w:r>
      <w:r w:rsidR="001974A3">
        <w:rPr>
          <w:bCs/>
          <w:color w:val="000000" w:themeColor="text1"/>
        </w:rPr>
        <w:t xml:space="preserve"> </w:t>
      </w:r>
      <w:r w:rsidR="001B65AA" w:rsidRPr="00E04581">
        <w:rPr>
          <w:color w:val="000000" w:themeColor="text1"/>
          <w:shd w:val="clear" w:color="auto" w:fill="FFFFFF"/>
        </w:rPr>
        <w:t>S</w:t>
      </w:r>
      <w:r w:rsidRPr="00E04581">
        <w:rPr>
          <w:color w:val="000000" w:themeColor="text1"/>
          <w:shd w:val="clear" w:color="auto" w:fill="FFFFFF"/>
        </w:rPr>
        <w:t xml:space="preserve">tructure of the 16-plex TMT reagent, labeling process, mass shift after labeling, and the mass of the reporter ion are shown. </w:t>
      </w:r>
      <w:r w:rsidRPr="001974A3">
        <w:rPr>
          <w:color w:val="000000" w:themeColor="text1"/>
          <w:shd w:val="clear" w:color="auto" w:fill="FFFFFF"/>
        </w:rPr>
        <w:t>(</w:t>
      </w:r>
      <w:r w:rsidRPr="00E04581">
        <w:rPr>
          <w:b/>
          <w:bCs/>
          <w:color w:val="000000" w:themeColor="text1"/>
          <w:shd w:val="clear" w:color="auto" w:fill="FFFFFF"/>
        </w:rPr>
        <w:t>B</w:t>
      </w:r>
      <w:r w:rsidRPr="001974A3">
        <w:rPr>
          <w:color w:val="000000" w:themeColor="text1"/>
          <w:shd w:val="clear" w:color="auto" w:fill="FFFFFF"/>
        </w:rPr>
        <w:t>)</w:t>
      </w:r>
      <w:r w:rsidRPr="00E04581">
        <w:rPr>
          <w:b/>
          <w:bCs/>
          <w:color w:val="000000" w:themeColor="text1"/>
        </w:rPr>
        <w:t xml:space="preserve"> </w:t>
      </w:r>
      <w:r w:rsidRPr="00E04581">
        <w:rPr>
          <w:color w:val="000000" w:themeColor="text1"/>
          <w:shd w:val="clear" w:color="auto" w:fill="FFFFFF"/>
        </w:rPr>
        <w:t>Heavy isotope</w:t>
      </w:r>
      <w:r w:rsidR="00842765" w:rsidRPr="00E04581">
        <w:rPr>
          <w:color w:val="000000" w:themeColor="text1"/>
          <w:shd w:val="clear" w:color="auto" w:fill="FFFFFF"/>
        </w:rPr>
        <w:t>–</w:t>
      </w:r>
      <w:r w:rsidRPr="00E04581">
        <w:rPr>
          <w:color w:val="000000" w:themeColor="text1"/>
          <w:shd w:val="clear" w:color="auto" w:fill="FFFFFF"/>
        </w:rPr>
        <w:t>labeled structures of the reporter ions of TMT16 reagents.</w:t>
      </w:r>
    </w:p>
    <w:p w14:paraId="6B9CB5AE" w14:textId="77777777" w:rsidR="00F50A47" w:rsidRPr="00E04581" w:rsidRDefault="00F50A47" w:rsidP="001A521D">
      <w:pPr>
        <w:rPr>
          <w:color w:val="000000" w:themeColor="text1"/>
          <w:shd w:val="clear" w:color="auto" w:fill="FFFFFF"/>
        </w:rPr>
      </w:pPr>
    </w:p>
    <w:p w14:paraId="75F2C4D3" w14:textId="6D09B571" w:rsidR="00F50A47" w:rsidRPr="00E04581" w:rsidRDefault="00F50A47" w:rsidP="001A521D">
      <w:pPr>
        <w:rPr>
          <w:b/>
          <w:color w:val="000000" w:themeColor="text1"/>
        </w:rPr>
      </w:pPr>
      <w:r w:rsidRPr="00E04581">
        <w:rPr>
          <w:b/>
          <w:color w:val="000000" w:themeColor="text1"/>
        </w:rPr>
        <w:t>Figure 2: Workflow of</w:t>
      </w:r>
      <w:r w:rsidRPr="00E04581">
        <w:rPr>
          <w:b/>
          <w:bCs/>
          <w:color w:val="000000" w:themeColor="text1"/>
        </w:rPr>
        <w:t xml:space="preserve"> </w:t>
      </w:r>
      <w:r w:rsidRPr="00E04581">
        <w:rPr>
          <w:b/>
          <w:bCs/>
          <w:color w:val="000000" w:themeColor="text1"/>
          <w:shd w:val="clear" w:color="auto" w:fill="FFFFFF"/>
        </w:rPr>
        <w:t>proteome profiling by 16-plex TMT-LC/LC-MS/MS.</w:t>
      </w:r>
      <w:r w:rsidRPr="00E04581">
        <w:rPr>
          <w:b/>
          <w:color w:val="000000" w:themeColor="text1"/>
          <w:lang w:eastAsia="zh-CN"/>
        </w:rPr>
        <w:t xml:space="preserve"> </w:t>
      </w:r>
      <w:r w:rsidRPr="00E04581">
        <w:rPr>
          <w:color w:val="000000" w:themeColor="text1"/>
          <w:shd w:val="clear" w:color="auto" w:fill="FFFFFF"/>
        </w:rPr>
        <w:t xml:space="preserve">Protein extracted from </w:t>
      </w:r>
      <w:r w:rsidR="007A4906" w:rsidRPr="00E04581">
        <w:rPr>
          <w:color w:val="000000" w:themeColor="text1"/>
          <w:shd w:val="clear" w:color="auto" w:fill="FFFFFF"/>
        </w:rPr>
        <w:t xml:space="preserve">16 </w:t>
      </w:r>
      <w:r w:rsidRPr="00E04581">
        <w:rPr>
          <w:color w:val="000000" w:themeColor="text1"/>
          <w:shd w:val="clear" w:color="auto" w:fill="FFFFFF"/>
        </w:rPr>
        <w:t>biological tissue samples w</w:t>
      </w:r>
      <w:r w:rsidR="00842765" w:rsidRPr="00E04581">
        <w:rPr>
          <w:color w:val="000000" w:themeColor="text1"/>
          <w:shd w:val="clear" w:color="auto" w:fill="FFFFFF"/>
        </w:rPr>
        <w:t>as</w:t>
      </w:r>
      <w:r w:rsidRPr="00E04581">
        <w:rPr>
          <w:color w:val="000000" w:themeColor="text1"/>
          <w:shd w:val="clear" w:color="auto" w:fill="FFFFFF"/>
        </w:rPr>
        <w:t xml:space="preserve"> digested and labeled</w:t>
      </w:r>
      <w:r w:rsidRPr="00E04581">
        <w:rPr>
          <w:color w:val="000000" w:themeColor="text1"/>
          <w:shd w:val="clear" w:color="auto" w:fill="FFFFFF"/>
          <w:lang w:eastAsia="zh-CN"/>
        </w:rPr>
        <w:t xml:space="preserve"> </w:t>
      </w:r>
      <w:r w:rsidRPr="00E04581">
        <w:rPr>
          <w:color w:val="000000" w:themeColor="text1"/>
          <w:shd w:val="clear" w:color="auto" w:fill="FFFFFF"/>
        </w:rPr>
        <w:t xml:space="preserve">with </w:t>
      </w:r>
      <w:r w:rsidRPr="00E04581">
        <w:rPr>
          <w:color w:val="auto"/>
          <w:shd w:val="clear" w:color="auto" w:fill="FFFFFF"/>
        </w:rPr>
        <w:t>16</w:t>
      </w:r>
      <w:r w:rsidR="00FC2B7C" w:rsidRPr="00E04581">
        <w:rPr>
          <w:color w:val="FF0000"/>
          <w:shd w:val="clear" w:color="auto" w:fill="FFFFFF"/>
        </w:rPr>
        <w:t xml:space="preserve"> </w:t>
      </w:r>
      <w:r w:rsidRPr="00E04581">
        <w:rPr>
          <w:color w:val="000000" w:themeColor="text1"/>
          <w:shd w:val="clear" w:color="auto" w:fill="FFFFFF"/>
        </w:rPr>
        <w:t xml:space="preserve">different TMT tags. Samples from 16 channels are pooled equally, and the mixture is fractionated </w:t>
      </w:r>
      <w:r w:rsidR="00A67508" w:rsidRPr="00E04581">
        <w:rPr>
          <w:color w:val="000000" w:themeColor="text1"/>
          <w:shd w:val="clear" w:color="auto" w:fill="FFFFFF"/>
        </w:rPr>
        <w:t xml:space="preserve">and concatenated </w:t>
      </w:r>
      <w:r w:rsidRPr="00E04581">
        <w:rPr>
          <w:color w:val="000000" w:themeColor="text1"/>
          <w:shd w:val="clear" w:color="auto" w:fill="FFFFFF"/>
        </w:rPr>
        <w:t>into 40 fractions by offline basic pH reverse-phase liquid chromatography (</w:t>
      </w:r>
      <w:r w:rsidR="007A4906" w:rsidRPr="00E04581">
        <w:rPr>
          <w:color w:val="000000" w:themeColor="text1"/>
          <w:shd w:val="clear" w:color="auto" w:fill="FFFFFF"/>
        </w:rPr>
        <w:t>RP</w:t>
      </w:r>
      <w:r w:rsidRPr="00E04581">
        <w:rPr>
          <w:color w:val="000000" w:themeColor="text1"/>
          <w:shd w:val="clear" w:color="auto" w:fill="FFFFFF"/>
        </w:rPr>
        <w:t>LC). Each fraction is further analyzed by acidic RPLC coupled with high-resolution mass spectrometr</w:t>
      </w:r>
      <w:r w:rsidR="00842765" w:rsidRPr="00E04581">
        <w:rPr>
          <w:color w:val="000000" w:themeColor="text1"/>
          <w:shd w:val="clear" w:color="auto" w:fill="FFFFFF"/>
        </w:rPr>
        <w:t>y</w:t>
      </w:r>
      <w:r w:rsidRPr="00E04581">
        <w:rPr>
          <w:color w:val="000000" w:themeColor="text1"/>
          <w:shd w:val="clear" w:color="auto" w:fill="FFFFFF"/>
        </w:rPr>
        <w:t>. The MS/MS raw files were</w:t>
      </w:r>
      <w:r w:rsidRPr="00E04581">
        <w:rPr>
          <w:color w:val="000000" w:themeColor="text1"/>
          <w:shd w:val="clear" w:color="auto" w:fill="FFFFFF"/>
          <w:lang w:eastAsia="zh-CN"/>
        </w:rPr>
        <w:t xml:space="preserve"> </w:t>
      </w:r>
      <w:r w:rsidRPr="00E04581">
        <w:rPr>
          <w:color w:val="000000" w:themeColor="text1"/>
          <w:shd w:val="clear" w:color="auto" w:fill="FFFFFF"/>
        </w:rPr>
        <w:t>processed.</w:t>
      </w:r>
      <w:r w:rsidR="00010C12" w:rsidRPr="00E04581">
        <w:rPr>
          <w:color w:val="000000" w:themeColor="text1"/>
          <w:shd w:val="clear" w:color="auto" w:fill="FFFFFF"/>
        </w:rPr>
        <w:t xml:space="preserve"> The brain tissue picture is cited from Medium.com with some modifications.</w:t>
      </w:r>
    </w:p>
    <w:p w14:paraId="7D75D327" w14:textId="77777777" w:rsidR="00F50A47" w:rsidRPr="00E04581" w:rsidRDefault="00F50A47" w:rsidP="001A521D">
      <w:pPr>
        <w:rPr>
          <w:color w:val="000000" w:themeColor="text1"/>
          <w:shd w:val="clear" w:color="auto" w:fill="FFFFFF"/>
        </w:rPr>
      </w:pPr>
    </w:p>
    <w:p w14:paraId="2C326CCA" w14:textId="19DA1082" w:rsidR="00F50A47" w:rsidRPr="00E04581" w:rsidRDefault="00F50A47" w:rsidP="001A521D">
      <w:pPr>
        <w:rPr>
          <w:color w:val="000000" w:themeColor="text1"/>
          <w:shd w:val="clear" w:color="auto" w:fill="FFFFFF"/>
        </w:rPr>
      </w:pPr>
      <w:r w:rsidRPr="00E04581">
        <w:rPr>
          <w:b/>
          <w:color w:val="000000" w:themeColor="text1"/>
        </w:rPr>
        <w:t xml:space="preserve">Figure 3: Protein quality control. </w:t>
      </w:r>
      <w:r w:rsidRPr="001974A3">
        <w:rPr>
          <w:bCs/>
          <w:color w:val="000000" w:themeColor="text1"/>
        </w:rPr>
        <w:t>(</w:t>
      </w:r>
      <w:r w:rsidRPr="00E04581">
        <w:rPr>
          <w:b/>
          <w:color w:val="000000" w:themeColor="text1"/>
        </w:rPr>
        <w:t>A</w:t>
      </w:r>
      <w:r w:rsidRPr="001974A3">
        <w:rPr>
          <w:bCs/>
          <w:color w:val="000000" w:themeColor="text1"/>
        </w:rPr>
        <w:t>)</w:t>
      </w:r>
      <w:r w:rsidRPr="00E04581">
        <w:rPr>
          <w:bCs/>
          <w:color w:val="000000" w:themeColor="text1"/>
        </w:rPr>
        <w:t xml:space="preserve"> </w:t>
      </w:r>
      <w:r w:rsidRPr="00E04581">
        <w:rPr>
          <w:color w:val="000000" w:themeColor="text1"/>
          <w:shd w:val="clear" w:color="auto" w:fill="FFFFFF"/>
        </w:rPr>
        <w:t xml:space="preserve">Quantification of extracted protein from tissue on a short SDS gel with BSA as </w:t>
      </w:r>
      <w:r w:rsidR="00842765" w:rsidRPr="00E04581">
        <w:rPr>
          <w:color w:val="000000" w:themeColor="text1"/>
          <w:shd w:val="clear" w:color="auto" w:fill="FFFFFF"/>
        </w:rPr>
        <w:t xml:space="preserve">the </w:t>
      </w:r>
      <w:r w:rsidRPr="00E04581">
        <w:rPr>
          <w:color w:val="000000" w:themeColor="text1"/>
          <w:shd w:val="clear" w:color="auto" w:fill="FFFFFF"/>
        </w:rPr>
        <w:t xml:space="preserve">standard. The standard curve plots the BSA concentration and Coomassie-stained protein band intensity used for quantification. </w:t>
      </w:r>
      <w:r w:rsidRPr="001974A3">
        <w:rPr>
          <w:color w:val="000000" w:themeColor="text1"/>
          <w:shd w:val="clear" w:color="auto" w:fill="FFFFFF"/>
        </w:rPr>
        <w:t>(</w:t>
      </w:r>
      <w:r w:rsidRPr="00E04581">
        <w:rPr>
          <w:b/>
          <w:bCs/>
          <w:color w:val="000000" w:themeColor="text1"/>
          <w:shd w:val="clear" w:color="auto" w:fill="FFFFFF"/>
        </w:rPr>
        <w:t>B</w:t>
      </w:r>
      <w:r w:rsidRPr="001974A3">
        <w:rPr>
          <w:color w:val="000000" w:themeColor="text1"/>
          <w:shd w:val="clear" w:color="auto" w:fill="FFFFFF"/>
        </w:rPr>
        <w:t>)</w:t>
      </w:r>
      <w:r w:rsidRPr="00E04581">
        <w:rPr>
          <w:b/>
          <w:bCs/>
          <w:color w:val="000000" w:themeColor="text1"/>
        </w:rPr>
        <w:t xml:space="preserve"> </w:t>
      </w:r>
      <w:r w:rsidRPr="00E04581">
        <w:rPr>
          <w:color w:val="000000" w:themeColor="text1"/>
          <w:shd w:val="clear" w:color="auto" w:fill="FFFFFF"/>
        </w:rPr>
        <w:t>SDS gel used for protein quality assay.</w:t>
      </w:r>
    </w:p>
    <w:p w14:paraId="25845155" w14:textId="77777777" w:rsidR="00F50A47" w:rsidRPr="00E04581" w:rsidRDefault="00F50A47" w:rsidP="001A521D">
      <w:pPr>
        <w:rPr>
          <w:color w:val="000000" w:themeColor="text1"/>
          <w:shd w:val="clear" w:color="auto" w:fill="FFFFFF"/>
        </w:rPr>
      </w:pPr>
    </w:p>
    <w:p w14:paraId="6030FC73" w14:textId="436FB159" w:rsidR="00F50A47" w:rsidRDefault="00F50A47" w:rsidP="001A521D">
      <w:pPr>
        <w:rPr>
          <w:color w:val="000000" w:themeColor="text1"/>
          <w:shd w:val="clear" w:color="auto" w:fill="FFFFFF"/>
        </w:rPr>
      </w:pPr>
      <w:r w:rsidRPr="00E04581">
        <w:rPr>
          <w:b/>
          <w:color w:val="000000" w:themeColor="text1"/>
        </w:rPr>
        <w:t xml:space="preserve">Figure 4: Representative results. </w:t>
      </w:r>
      <w:r w:rsidRPr="001974A3">
        <w:rPr>
          <w:color w:val="000000" w:themeColor="text1"/>
          <w:shd w:val="clear" w:color="auto" w:fill="FFFFFF"/>
        </w:rPr>
        <w:t>(</w:t>
      </w:r>
      <w:r w:rsidR="005802F3" w:rsidRPr="00E04581">
        <w:rPr>
          <w:b/>
          <w:bCs/>
          <w:color w:val="000000" w:themeColor="text1"/>
          <w:shd w:val="clear" w:color="auto" w:fill="FFFFFF"/>
        </w:rPr>
        <w:t>A</w:t>
      </w:r>
      <w:r w:rsidRPr="001974A3">
        <w:rPr>
          <w:color w:val="000000" w:themeColor="text1"/>
          <w:shd w:val="clear" w:color="auto" w:fill="FFFFFF"/>
        </w:rPr>
        <w:t>)</w:t>
      </w:r>
      <w:r w:rsidRPr="00E04581">
        <w:rPr>
          <w:color w:val="000000" w:themeColor="text1"/>
          <w:shd w:val="clear" w:color="auto" w:fill="FFFFFF"/>
        </w:rPr>
        <w:t xml:space="preserve"> Peptide distribution in acidic LC. The optimized gradient of buffer B after correction of dead volume is aligned in the same plot. </w:t>
      </w:r>
      <w:r w:rsidR="001974A3" w:rsidRPr="001974A3">
        <w:rPr>
          <w:color w:val="000000" w:themeColor="text1"/>
          <w:shd w:val="clear" w:color="auto" w:fill="FFFFFF"/>
        </w:rPr>
        <w:t>(</w:t>
      </w:r>
      <w:r w:rsidR="005802F3" w:rsidRPr="00E04581">
        <w:rPr>
          <w:b/>
          <w:bCs/>
          <w:color w:val="000000" w:themeColor="text1"/>
          <w:shd w:val="clear" w:color="auto" w:fill="FFFFFF"/>
        </w:rPr>
        <w:t>B</w:t>
      </w:r>
      <w:r w:rsidRPr="001974A3">
        <w:rPr>
          <w:color w:val="000000" w:themeColor="text1"/>
          <w:shd w:val="clear" w:color="auto" w:fill="FFFFFF"/>
        </w:rPr>
        <w:t>)</w:t>
      </w:r>
      <w:r w:rsidRPr="00E04581">
        <w:rPr>
          <w:b/>
          <w:bCs/>
          <w:color w:val="000000" w:themeColor="text1"/>
          <w:shd w:val="clear" w:color="auto" w:fill="FFFFFF"/>
        </w:rPr>
        <w:t xml:space="preserve"> </w:t>
      </w:r>
      <w:r w:rsidRPr="00E04581">
        <w:rPr>
          <w:color w:val="000000" w:themeColor="text1"/>
          <w:shd w:val="clear" w:color="auto" w:fill="FFFFFF"/>
        </w:rPr>
        <w:t xml:space="preserve">The histogram </w:t>
      </w:r>
      <w:r w:rsidR="00842765" w:rsidRPr="00E04581">
        <w:rPr>
          <w:color w:val="000000" w:themeColor="text1"/>
          <w:shd w:val="clear" w:color="auto" w:fill="FFFFFF"/>
        </w:rPr>
        <w:t xml:space="preserve">shows </w:t>
      </w:r>
      <w:r w:rsidRPr="00E04581">
        <w:rPr>
          <w:color w:val="000000" w:themeColor="text1"/>
          <w:shd w:val="clear" w:color="auto" w:fill="FFFFFF"/>
        </w:rPr>
        <w:t>the number of quantified PSM, unique peptide</w:t>
      </w:r>
      <w:r w:rsidR="00842765" w:rsidRPr="00E04581">
        <w:rPr>
          <w:color w:val="000000" w:themeColor="text1"/>
          <w:shd w:val="clear" w:color="auto" w:fill="FFFFFF"/>
        </w:rPr>
        <w:t>,</w:t>
      </w:r>
      <w:r w:rsidRPr="00E04581">
        <w:rPr>
          <w:color w:val="000000" w:themeColor="text1"/>
          <w:shd w:val="clear" w:color="auto" w:fill="FFFFFF"/>
        </w:rPr>
        <w:t xml:space="preserve"> and unique protein in TMT11 and TMT16 methods.</w:t>
      </w:r>
    </w:p>
    <w:p w14:paraId="2EF38770" w14:textId="77777777" w:rsidR="005F19D7" w:rsidRDefault="005F19D7" w:rsidP="001A521D">
      <w:pPr>
        <w:rPr>
          <w:color w:val="000000" w:themeColor="text1"/>
          <w:shd w:val="clear" w:color="auto" w:fill="FFFFFF"/>
        </w:rPr>
      </w:pPr>
    </w:p>
    <w:p w14:paraId="45E83061" w14:textId="3F6085C6" w:rsidR="0068333B" w:rsidRPr="0068333B" w:rsidRDefault="0068333B" w:rsidP="001A521D">
      <w:pPr>
        <w:rPr>
          <w:b/>
          <w:bCs/>
          <w:color w:val="000000" w:themeColor="text1"/>
          <w:shd w:val="clear" w:color="auto" w:fill="FFFFFF"/>
          <w:lang w:eastAsia="zh-CN"/>
        </w:rPr>
      </w:pPr>
      <w:r w:rsidRPr="00C722B6">
        <w:rPr>
          <w:b/>
          <w:bCs/>
          <w:color w:val="000000" w:themeColor="text1"/>
          <w:shd w:val="clear" w:color="auto" w:fill="FFFFFF"/>
        </w:rPr>
        <w:t>Table 1</w:t>
      </w:r>
      <w:r w:rsidR="006D5A70" w:rsidRPr="00C722B6">
        <w:rPr>
          <w:b/>
          <w:bCs/>
          <w:color w:val="000000" w:themeColor="text1"/>
          <w:shd w:val="clear" w:color="auto" w:fill="FFFFFF"/>
        </w:rPr>
        <w:t xml:space="preserve">: </w:t>
      </w:r>
      <w:r w:rsidR="005F19D7" w:rsidRPr="00C722B6">
        <w:rPr>
          <w:b/>
          <w:bCs/>
          <w:color w:val="000000" w:themeColor="text1"/>
          <w:shd w:val="clear" w:color="auto" w:fill="FFFFFF"/>
        </w:rPr>
        <w:t>R</w:t>
      </w:r>
      <w:r w:rsidR="006D5A70" w:rsidRPr="00C722B6">
        <w:rPr>
          <w:b/>
          <w:bCs/>
          <w:color w:val="000000" w:themeColor="text1"/>
          <w:shd w:val="clear" w:color="auto" w:fill="FFFFFF"/>
        </w:rPr>
        <w:t>epresentative data showing the process of sample pooling in step 3.3</w:t>
      </w:r>
      <w:r w:rsidR="006D5A70">
        <w:rPr>
          <w:color w:val="000000" w:themeColor="text1"/>
          <w:shd w:val="clear" w:color="auto" w:fill="FFFFFF"/>
        </w:rPr>
        <w:t>.</w:t>
      </w:r>
    </w:p>
    <w:p w14:paraId="371B01F5" w14:textId="77777777" w:rsidR="006F7A76" w:rsidRPr="00E04581" w:rsidRDefault="006F7A76" w:rsidP="001A521D">
      <w:pPr>
        <w:rPr>
          <w:color w:val="000000" w:themeColor="text1"/>
          <w:shd w:val="clear" w:color="auto" w:fill="FFFFFF"/>
          <w:lang w:eastAsia="zh-CN"/>
        </w:rPr>
      </w:pPr>
    </w:p>
    <w:p w14:paraId="64B8CF78" w14:textId="530A236E" w:rsidR="006305D7" w:rsidRPr="00E04581" w:rsidRDefault="006305D7" w:rsidP="001A521D">
      <w:pPr>
        <w:widowControl/>
        <w:autoSpaceDE/>
        <w:autoSpaceDN/>
        <w:adjustRightInd/>
        <w:jc w:val="left"/>
        <w:rPr>
          <w:b/>
        </w:rPr>
      </w:pPr>
      <w:r w:rsidRPr="00E04581">
        <w:rPr>
          <w:b/>
        </w:rPr>
        <w:t>DISCUSSION</w:t>
      </w:r>
      <w:r w:rsidRPr="00E04581">
        <w:rPr>
          <w:b/>
          <w:bCs/>
        </w:rPr>
        <w:t xml:space="preserve">: </w:t>
      </w:r>
    </w:p>
    <w:p w14:paraId="2D120A2E" w14:textId="5E6AE450" w:rsidR="00B643C1" w:rsidRPr="00E04581" w:rsidRDefault="00307FA6" w:rsidP="001A521D">
      <w:pPr>
        <w:rPr>
          <w:lang w:eastAsia="zh-CN"/>
        </w:rPr>
      </w:pPr>
      <w:r w:rsidRPr="00E04581">
        <w:t>A</w:t>
      </w:r>
      <w:r w:rsidR="006F5365" w:rsidRPr="00E04581">
        <w:t xml:space="preserve">n optimized protocol for </w:t>
      </w:r>
      <w:r w:rsidR="009A4320" w:rsidRPr="00E04581">
        <w:t>TMT16</w:t>
      </w:r>
      <w:r w:rsidR="00B07596" w:rsidRPr="00E04581">
        <w:t>-</w:t>
      </w:r>
      <w:r w:rsidR="006F5365" w:rsidRPr="00E04581">
        <w:t xml:space="preserve">based </w:t>
      </w:r>
      <w:r w:rsidR="00692525" w:rsidRPr="00E04581">
        <w:t>deep proteome profiling</w:t>
      </w:r>
      <w:r w:rsidR="00C94197" w:rsidRPr="00E04581">
        <w:t xml:space="preserve"> </w:t>
      </w:r>
      <w:r w:rsidR="006F5365" w:rsidRPr="00E04581">
        <w:t>has been implemented successfully in earlier publications</w:t>
      </w:r>
      <w:r w:rsidR="00015B95" w:rsidRPr="00E04581">
        <w:fldChar w:fldCharType="begin">
          <w:fldData xml:space="preserve">PEVuZE5vdGU+PENpdGU+PEF1dGhvcj5XYW5nPC9BdXRob3I+PFllYXI+MjAyMDwvWWVhcj48UmVj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</w:fldData>
        </w:fldChar>
      </w:r>
      <w:r w:rsidR="00EF54F5">
        <w:instrText xml:space="preserve"> ADDIN EN.CITE </w:instrText>
      </w:r>
      <w:r w:rsidR="00EF54F5">
        <w:fldChar w:fldCharType="begin">
          <w:fldData xml:space="preserve">PEVuZE5vdGU+PENpdGU+PEF1dGhvcj5XYW5nPC9BdXRob3I+PFllYXI+MjAyMDwvWWVhcj48UmVj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</w:fldData>
        </w:fldChar>
      </w:r>
      <w:r w:rsidR="00EF54F5">
        <w:instrText xml:space="preserve"> ADDIN EN.CITE.DATA </w:instrText>
      </w:r>
      <w:r w:rsidR="00EF54F5">
        <w:fldChar w:fldCharType="end"/>
      </w:r>
      <w:r w:rsidR="00015B95" w:rsidRPr="00E04581">
        <w:fldChar w:fldCharType="separate"/>
      </w:r>
      <w:r w:rsidR="00EF54F5" w:rsidRPr="00EF54F5">
        <w:rPr>
          <w:noProof/>
          <w:vertAlign w:val="superscript"/>
        </w:rPr>
        <w:t>12,13,41</w:t>
      </w:r>
      <w:r w:rsidR="00015B95" w:rsidRPr="00E04581">
        <w:fldChar w:fldCharType="end"/>
      </w:r>
      <w:r w:rsidR="006F5365" w:rsidRPr="00E04581">
        <w:t xml:space="preserve">. With this </w:t>
      </w:r>
      <w:r w:rsidRPr="00E04581">
        <w:t xml:space="preserve">current </w:t>
      </w:r>
      <w:r w:rsidR="006F5365" w:rsidRPr="00E04581">
        <w:t xml:space="preserve">protocol, more than 10,000 unique proteins from up to 16 different samples can be routinely quantified in a single experiment with high precision. </w:t>
      </w:r>
    </w:p>
    <w:p w14:paraId="0F0BB9B8" w14:textId="77777777" w:rsidR="006F5365" w:rsidRPr="00E04581" w:rsidRDefault="006F5365" w:rsidP="001A521D"/>
    <w:p w14:paraId="4FE08DD3" w14:textId="5D31F20F" w:rsidR="006F5365" w:rsidRPr="00E04581" w:rsidRDefault="006F5365" w:rsidP="001A521D">
      <w:pPr>
        <w:rPr>
          <w:lang w:eastAsia="zh-CN"/>
        </w:rPr>
      </w:pPr>
      <w:r w:rsidRPr="00E04581">
        <w:t>To obtain high</w:t>
      </w:r>
      <w:r w:rsidR="00DF7288" w:rsidRPr="00E04581">
        <w:t>-</w:t>
      </w:r>
      <w:r w:rsidRPr="00E04581">
        <w:t>quality results, it is important to pay attention to critical steps throughout the protocol. In addition to all the QC steps discussed in our previous article</w:t>
      </w:r>
      <w:r w:rsidR="00015B95" w:rsidRPr="00E04581">
        <w:fldChar w:fldCharType="begin"/>
      </w:r>
      <w:r w:rsidR="0094613F" w:rsidRPr="00E04581">
        <w:instrText xml:space="preserve"> ADDIN EN.CITE &lt;EndNote&gt;&lt;Cite&gt;&lt;Author&gt;High&lt;/Author&gt;&lt;Year&gt;2017&lt;/Year&gt;&lt;RecNum&gt;15&lt;/RecNum&gt;&lt;DisplayText&gt;&lt;style face="superscript"&gt;27&lt;/style&gt;&lt;/DisplayText&gt;&lt;record&gt;&lt;rec-number&gt;15&lt;/rec-number&gt;&lt;foreign-keys&gt;&lt;key app="EN" db-id="f9v2xt2pmaass0etr5rx00d3p55szf0fzr5a" timestamp="1588953806"&gt;15&lt;/key&gt;&lt;/foreign-keys&gt;&lt;ref-type name="Journal Article"&gt;17&lt;/ref-type&gt;&lt;contributors&gt;&lt;authors&gt;&lt;author&gt;High, Anthony A.&lt;/author&gt;&lt;author&gt;Tan, Haiyan&lt;/author&gt;&lt;author&gt;Pagala, Vishwajeeth R.&lt;/author&gt;&lt;author&gt;Niu, Mingming&lt;/author&gt;&lt;author&gt;Cho, Ji-Hoon&lt;/author&gt;&lt;author&gt;Wang, Xusheng&lt;/author&gt;&lt;author&gt;Bai, Bing&lt;/author&gt;&lt;author&gt;Peng, Junmin&lt;/author&gt;&lt;/authors&gt;&lt;/contributors&gt;&lt;titles&gt;&lt;title&gt;Deep Proteome Profiling by Isobaric Labeling, Extensive Liquid Chromatography, Mass Spectrometry, and Software-assisted Quantification&lt;/title&gt;&lt;secondary-title&gt;Journal of Visualized Experiments &lt;/secondary-title&gt;&lt;alt-title&gt;J Vis Exp&lt;/alt-title&gt;&lt;/titles&gt;&lt;periodical&gt;&lt;full-title&gt;Journal of Visualized Experiments&lt;/full-title&gt;&lt;abbr-1&gt;Journal of visualized experiments&lt;/abbr-1&gt;&lt;/periodical&gt;&lt;pages&gt;e56474&lt;/pages&gt;&lt;volume&gt;129&lt;/volume&gt;&lt;keywords&gt;&lt;keyword&gt;Chromatography, Liquid/*methods&lt;/keyword&gt;&lt;keyword&gt;Computational Biology/methods&lt;/keyword&gt;&lt;keyword&gt;Gene Expression Profiling/*methods&lt;/keyword&gt;&lt;keyword&gt;Humans&lt;/keyword&gt;&lt;keyword&gt;Proteomics/*methods&lt;/keyword&gt;&lt;keyword&gt;Software&lt;/keyword&gt;&lt;keyword&gt;Tandem Mass Spectrometry/*methods&lt;/keyword&gt;&lt;/keywords&gt;&lt;dates&gt;&lt;year&gt;2017&lt;/year&gt;&lt;/dates&gt;&lt;publisher&gt;MyJove Corporation&lt;/publisher&gt;&lt;isbn&gt;1940-087X&lt;/isbn&gt;&lt;accession-num&gt;29286450&lt;/accession-num&gt;&lt;urls&gt;&lt;related-urls&gt;&lt;url&gt;https://pubmed.ncbi.nlm.nih.gov/29286450&lt;/url&gt;&lt;url&gt;https://www.ncbi.nlm.nih.gov/pmc/articles/PMC5755397/&lt;/url&gt;&lt;/related-urls&gt;&lt;/urls&gt;&lt;electronic-resource-num&gt;10.3791/56474&lt;/electronic-resource-num&gt;&lt;remote-database-name&gt;PubMed&lt;/remote-database-name&gt;&lt;language&gt;eng&lt;/language&gt;&lt;/record&gt;&lt;/Cite&gt;&lt;/EndNote&gt;</w:instrText>
      </w:r>
      <w:r w:rsidR="00015B95" w:rsidRPr="00E04581">
        <w:fldChar w:fldCharType="separate"/>
      </w:r>
      <w:r w:rsidR="00EB2A49" w:rsidRPr="00E04581">
        <w:rPr>
          <w:noProof/>
          <w:vertAlign w:val="superscript"/>
        </w:rPr>
        <w:t>27</w:t>
      </w:r>
      <w:r w:rsidR="00015B95" w:rsidRPr="00E04581">
        <w:fldChar w:fldCharType="end"/>
      </w:r>
      <w:r w:rsidRPr="00E04581">
        <w:t xml:space="preserve">, </w:t>
      </w:r>
      <w:r w:rsidR="00B466A8" w:rsidRPr="00E04581">
        <w:t>we include</w:t>
      </w:r>
      <w:r w:rsidRPr="00E04581">
        <w:t xml:space="preserve"> additional </w:t>
      </w:r>
      <w:r w:rsidR="00FC35DE" w:rsidRPr="00E04581">
        <w:rPr>
          <w:lang w:eastAsia="zh-CN"/>
        </w:rPr>
        <w:t>essential</w:t>
      </w:r>
      <w:r w:rsidRPr="00E04581">
        <w:t xml:space="preserve"> steps specific for </w:t>
      </w:r>
      <w:r w:rsidR="00B466A8" w:rsidRPr="00E04581">
        <w:t xml:space="preserve">the </w:t>
      </w:r>
      <w:r w:rsidR="009A4320" w:rsidRPr="00E04581">
        <w:t>TMT16</w:t>
      </w:r>
      <w:r w:rsidRPr="00E04581">
        <w:t xml:space="preserve"> process. These steps are </w:t>
      </w:r>
      <w:r w:rsidR="00E30F2A">
        <w:rPr>
          <w:rFonts w:hint="eastAsia"/>
          <w:lang w:eastAsia="zh-CN"/>
        </w:rPr>
        <w:t>important</w:t>
      </w:r>
      <w:r w:rsidRPr="00E04581">
        <w:t xml:space="preserve"> in insur</w:t>
      </w:r>
      <w:r w:rsidR="00015B95" w:rsidRPr="00E04581">
        <w:t>ing</w:t>
      </w:r>
      <w:r w:rsidRPr="00E04581">
        <w:t xml:space="preserve"> a successful experiment. </w:t>
      </w:r>
      <w:r w:rsidR="00B07596" w:rsidRPr="00E04581">
        <w:t xml:space="preserve">For example, </w:t>
      </w:r>
      <w:r w:rsidRPr="00E04581">
        <w:t xml:space="preserve">TMT reaction </w:t>
      </w:r>
      <w:r w:rsidR="00962D50" w:rsidRPr="00E04581">
        <w:rPr>
          <w:color w:val="201F1E"/>
        </w:rPr>
        <w:t xml:space="preserve">derivatives </w:t>
      </w:r>
      <w:r w:rsidRPr="00E04581">
        <w:t>(</w:t>
      </w:r>
      <w:r w:rsidR="00962D50" w:rsidRPr="00E04581">
        <w:rPr>
          <w:color w:val="201F1E"/>
        </w:rPr>
        <w:t>e.g.</w:t>
      </w:r>
      <w:r w:rsidR="001974A3">
        <w:rPr>
          <w:color w:val="201F1E"/>
        </w:rPr>
        <w:t>,</w:t>
      </w:r>
      <w:r w:rsidR="00962D50" w:rsidRPr="00E04581">
        <w:rPr>
          <w:color w:val="201F1E"/>
        </w:rPr>
        <w:t xml:space="preserve"> </w:t>
      </w:r>
      <w:r w:rsidR="00962D50" w:rsidRPr="00E04581">
        <w:rPr>
          <w:color w:val="201F1E"/>
          <w:lang w:eastAsia="zh-CN"/>
        </w:rPr>
        <w:t xml:space="preserve">TMTpro-NHOH from hydroxylamine quenching </w:t>
      </w:r>
      <w:r w:rsidR="00E30F2A" w:rsidRPr="00E04581">
        <w:rPr>
          <w:color w:val="201F1E"/>
          <w:lang w:eastAsia="zh-CN"/>
        </w:rPr>
        <w:t>reaction</w:t>
      </w:r>
      <w:r w:rsidR="00962D50" w:rsidRPr="00E04581">
        <w:rPr>
          <w:color w:val="201F1E"/>
          <w:lang w:eastAsia="zh-CN"/>
        </w:rPr>
        <w:t xml:space="preserve"> and TMTpro-OH from TMT hydroxylation</w:t>
      </w:r>
      <w:r w:rsidRPr="00E04581">
        <w:t xml:space="preserve">) are detected as prominent singly charged ions </w:t>
      </w:r>
      <w:r w:rsidR="00925E01" w:rsidRPr="00E04581">
        <w:t>before desalting by</w:t>
      </w:r>
      <w:r w:rsidRPr="00E04581">
        <w:t xml:space="preserve"> the LC-MS/MS analysis</w:t>
      </w:r>
      <w:r w:rsidR="00C94197" w:rsidRPr="00E04581">
        <w:t>.</w:t>
      </w:r>
      <w:r w:rsidRPr="00E04581">
        <w:t xml:space="preserve"> </w:t>
      </w:r>
      <w:r w:rsidR="00C94197" w:rsidRPr="00E04581">
        <w:t>I</w:t>
      </w:r>
      <w:r w:rsidRPr="00E04581">
        <w:t xml:space="preserve">t is </w:t>
      </w:r>
      <w:r w:rsidR="00542E2D" w:rsidRPr="00E04581">
        <w:t xml:space="preserve">critical </w:t>
      </w:r>
      <w:r w:rsidRPr="00E04581">
        <w:t>to remove them during the desalting step.</w:t>
      </w:r>
      <w:r w:rsidR="00B07596" w:rsidRPr="00E04581">
        <w:t xml:space="preserve"> </w:t>
      </w:r>
      <w:r w:rsidR="00E1335F">
        <w:rPr>
          <w:rFonts w:hint="eastAsia"/>
          <w:lang w:eastAsia="zh-CN"/>
        </w:rPr>
        <w:t xml:space="preserve">We have tested different desalting conditions and found that the addition of </w:t>
      </w:r>
      <w:r w:rsidR="00E1335F">
        <w:rPr>
          <w:lang w:eastAsia="zh-CN"/>
        </w:rPr>
        <w:t>5% A</w:t>
      </w:r>
      <w:r w:rsidR="00E1335F">
        <w:rPr>
          <w:rFonts w:hint="eastAsia"/>
          <w:lang w:eastAsia="zh-CN"/>
        </w:rPr>
        <w:t>C</w:t>
      </w:r>
      <w:r w:rsidR="00E1335F" w:rsidRPr="00E1335F">
        <w:rPr>
          <w:lang w:eastAsia="zh-CN"/>
        </w:rPr>
        <w:t xml:space="preserve">N </w:t>
      </w:r>
      <w:r w:rsidR="00E1335F">
        <w:rPr>
          <w:rFonts w:hint="eastAsia"/>
          <w:lang w:eastAsia="zh-CN"/>
        </w:rPr>
        <w:t xml:space="preserve">in regular wash buffer combined with </w:t>
      </w:r>
      <w:r w:rsidR="00194476" w:rsidRPr="00E1335F">
        <w:rPr>
          <w:lang w:eastAsia="zh-CN"/>
        </w:rPr>
        <w:t>10</w:t>
      </w:r>
      <w:r w:rsidR="00194476" w:rsidRPr="00E04581">
        <w:rPr>
          <w:lang w:eastAsia="zh-CN"/>
        </w:rPr>
        <w:t xml:space="preserve"> </w:t>
      </w:r>
      <w:r w:rsidR="00194476" w:rsidRPr="00E04581">
        <w:rPr>
          <w:color w:val="auto"/>
          <w:lang w:eastAsia="zh-CN"/>
        </w:rPr>
        <w:t>×</w:t>
      </w:r>
      <w:r w:rsidR="00194476" w:rsidRPr="00E1335F">
        <w:rPr>
          <w:lang w:eastAsia="zh-CN"/>
        </w:rPr>
        <w:t xml:space="preserve"> bed volumes</w:t>
      </w:r>
      <w:r w:rsidR="00194476">
        <w:rPr>
          <w:rFonts w:hint="eastAsia"/>
          <w:lang w:eastAsia="zh-CN"/>
        </w:rPr>
        <w:t xml:space="preserve"> wash for three times </w:t>
      </w:r>
      <w:r w:rsidR="00194476" w:rsidRPr="00194476">
        <w:rPr>
          <w:lang w:eastAsia="zh-CN"/>
        </w:rPr>
        <w:t xml:space="preserve">effectively </w:t>
      </w:r>
      <w:r w:rsidR="00194476">
        <w:rPr>
          <w:rFonts w:hint="eastAsia"/>
          <w:lang w:eastAsia="zh-CN"/>
        </w:rPr>
        <w:t>removed</w:t>
      </w:r>
      <w:r w:rsidR="00194476" w:rsidRPr="00194476">
        <w:rPr>
          <w:lang w:eastAsia="zh-CN"/>
        </w:rPr>
        <w:t xml:space="preserve"> the </w:t>
      </w:r>
      <w:r w:rsidR="00194476" w:rsidRPr="00E04581">
        <w:rPr>
          <w:color w:val="201F1E"/>
        </w:rPr>
        <w:t>derivatives</w:t>
      </w:r>
      <w:r w:rsidR="00073D61" w:rsidRPr="00E04581">
        <w:fldChar w:fldCharType="begin"/>
      </w:r>
      <w:r w:rsidR="00EF54F5">
        <w:instrText xml:space="preserve"> ADDIN EN.CITE &lt;EndNote&gt;&lt;Cite&gt;&lt;Author&gt;Wang&lt;/Author&gt;&lt;Year&gt;2020&lt;/Year&gt;&lt;RecNum&gt;16&lt;/RecNum&gt;&lt;DisplayText&gt;&lt;style face="superscript"&gt;41&lt;/style&gt;&lt;/DisplayText&gt;&lt;record&gt;&lt;rec-number&gt;16&lt;/rec-number&gt;&lt;foreign-keys&gt;&lt;key app="EN" db-id="f9v2xt2pmaass0etr5rx00d3p55szf0fzr5a" timestamp="1588955718"&gt;16&lt;/key&gt;&lt;/foreign-keys&gt;&lt;ref-type name="Journal Article"&gt;17&lt;/ref-type&gt;&lt;contributors&gt;&lt;authors&gt;&lt;author&gt;Wang, Zhen&lt;/author&gt;&lt;author&gt;Yu, Kaiwen&lt;/author&gt;&lt;author&gt;Tan, Haiyan&lt;/author&gt;&lt;author&gt;Wu, Zhiping&lt;/author&gt;&lt;author&gt;Cho, Ji-Hoon&lt;/author&gt;&lt;author&gt;Han, Xian&lt;/author&gt;&lt;author&gt;Sun, Huan&lt;/author&gt;&lt;author&gt;Beach, Thomas G.&lt;/author&gt;&lt;author&gt;Peng, Junmin&lt;/author&gt;&lt;/authors&gt;&lt;/contributors&gt;&lt;titles&gt;&lt;title&gt;27-Plex Tandem Mass Tag Mass Spectrometry for Profiling Brain Proteome in Alzheimer’s Disease&lt;/title&gt;&lt;secondary-title&gt;Analytical Chemistry&lt;/secondary-title&gt;&lt;/titles&gt;&lt;periodical&gt;&lt;full-title&gt;Analytical Chemistry&lt;/full-title&gt;&lt;abbr-1&gt;Anal Chem&lt;/abbr-1&gt;&lt;/periodical&gt;&lt;pages&gt;7162-7170&lt;/pages&gt;&lt;volume&gt;92&lt;/volume&gt;&lt;number&gt;10&lt;/number&gt;&lt;dates&gt;&lt;year&gt;2020&lt;/year&gt;&lt;pub-dates&gt;&lt;date&gt;2020/04/28&lt;/date&gt;&lt;/pub-dates&gt;&lt;/dates&gt;&lt;publisher&gt;American Chemical Society&lt;/publisher&gt;&lt;isbn&gt;0003-2700&lt;/isbn&gt;&lt;urls&gt;&lt;related-urls&gt;&lt;url&gt;https://doi.org/10.1021/acs.analchem.0c00655&lt;/url&gt;&lt;/related-urls&gt;&lt;/urls&gt;&lt;electronic-resource-num&gt;10.1021/acs.analchem.0c00655&lt;/electronic-resource-num&gt;&lt;/record&gt;&lt;/Cite&gt;&lt;/EndNote&gt;</w:instrText>
      </w:r>
      <w:r w:rsidR="00073D61" w:rsidRPr="00E04581">
        <w:fldChar w:fldCharType="separate"/>
      </w:r>
      <w:r w:rsidR="00EF54F5" w:rsidRPr="00EF54F5">
        <w:rPr>
          <w:noProof/>
          <w:vertAlign w:val="superscript"/>
        </w:rPr>
        <w:t>41</w:t>
      </w:r>
      <w:r w:rsidR="00073D61" w:rsidRPr="00E04581">
        <w:fldChar w:fldCharType="end"/>
      </w:r>
      <w:r w:rsidRPr="00E04581">
        <w:t>.</w:t>
      </w:r>
      <w:r w:rsidR="00F024C1" w:rsidRPr="00E04581">
        <w:t xml:space="preserve"> </w:t>
      </w:r>
      <w:r w:rsidR="00197004" w:rsidRPr="00E04581">
        <w:t>In addition, TMT</w:t>
      </w:r>
      <w:r w:rsidR="00197004" w:rsidRPr="00E04581">
        <w:rPr>
          <w:lang w:eastAsia="zh-CN"/>
        </w:rPr>
        <w:t>16</w:t>
      </w:r>
      <w:r w:rsidR="00197004" w:rsidRPr="00E04581">
        <w:t xml:space="preserve"> has an increased mass </w:t>
      </w:r>
      <w:r w:rsidR="002F2042">
        <w:t>compared to</w:t>
      </w:r>
      <w:r w:rsidR="002F2042" w:rsidRPr="00E04581">
        <w:t xml:space="preserve"> </w:t>
      </w:r>
      <w:r w:rsidR="00197004" w:rsidRPr="00E04581">
        <w:t xml:space="preserve">TMT11, therefore the full scan range starts from a higher </w:t>
      </w:r>
      <w:r w:rsidR="00197004" w:rsidRPr="00E30F2A">
        <w:rPr>
          <w:i/>
        </w:rPr>
        <w:t>m/z</w:t>
      </w:r>
      <w:r w:rsidR="00197004" w:rsidRPr="00E04581">
        <w:t xml:space="preserve"> (450 instead of 410) for TMT</w:t>
      </w:r>
      <w:r w:rsidR="00197004" w:rsidRPr="00E04581">
        <w:rPr>
          <w:lang w:eastAsia="zh-CN"/>
        </w:rPr>
        <w:t>16-</w:t>
      </w:r>
      <w:r w:rsidR="00197004" w:rsidRPr="00E04581">
        <w:t>labeled sample</w:t>
      </w:r>
      <w:r w:rsidR="002F2042">
        <w:t>s</w:t>
      </w:r>
      <w:r w:rsidR="00197004" w:rsidRPr="00E04581">
        <w:t>. Moreover, as the  optimal collision energy for a peptide depends on the mass-to-charge and charge state of the precursor ion</w:t>
      </w:r>
      <w:r w:rsidR="00197004" w:rsidRPr="00E04581">
        <w:fldChar w:fldCharType="begin"/>
      </w:r>
      <w:r w:rsidR="00197004" w:rsidRPr="00E04581">
        <w:instrText xml:space="preserve"> ADDIN EN.CITE &lt;EndNote&gt;&lt;Cite&gt;&lt;Author&gt;Kelstrup&lt;/Author&gt;&lt;Year&gt;2014&lt;/Year&gt;&lt;RecNum&gt;33&lt;/RecNum&gt;&lt;DisplayText&gt;&lt;style face="superscript"&gt;21&lt;/style&gt;&lt;/DisplayText&gt;&lt;record&gt;&lt;rec-number&gt;33&lt;/rec-number&gt;&lt;foreign-keys&gt;&lt;key app="EN" db-id="f9v2xt2pmaass0etr5rx00d3p55szf0fzr5a" timestamp="1590163717"&gt;33&lt;/key&gt;&lt;/foreign-keys&gt;&lt;ref-type name="Journal Article"&gt;17&lt;/ref-type&gt;&lt;contributors&gt;&lt;authors&gt;&lt;author&gt;Kelstrup, Christian D.&lt;/author&gt;&lt;author&gt;Jersie-Christensen, Rosa R.&lt;/author&gt;&lt;author&gt;Batth, Tanveer S.&lt;/author&gt;&lt;author&gt;Arrey, Tabiwang N.&lt;/author&gt;&lt;author&gt;Kuehn, Andreas&lt;/author&gt;&lt;author&gt;Kellmann, Markus&lt;/author&gt;&lt;author&gt;Olsen, Jesper V.&lt;/author&gt;&lt;/authors&gt;&lt;/contributors&gt;&lt;titles&gt;&lt;title&gt;Rapid and Deep Proteomes by Faster Sequencing on a Benchtop Quadrupole Ultra-High-Field Orbitrap Mass Spectrometer&lt;/title&gt;&lt;secondary-title&gt;Journal of Proteome Research&lt;/secondary-title&gt;&lt;/titles&gt;&lt;periodical&gt;&lt;full-title&gt;Journal of Proteome Research&lt;/full-title&gt;&lt;/periodical&gt;&lt;pages&gt;6187-6195&lt;/pages&gt;&lt;volume&gt;13&lt;/volume&gt;&lt;number&gt;12&lt;/number&gt;&lt;dates&gt;&lt;year&gt;2014&lt;/year&gt;&lt;pub-dates&gt;&lt;date&gt;2014/12/05&lt;/date&gt;&lt;/pub-dates&gt;&lt;/dates&gt;&lt;publisher&gt;American Chemical Society&lt;/publisher&gt;&lt;isbn&gt;1535-3893&lt;/isbn&gt;&lt;urls&gt;&lt;related-urls&gt;&lt;url&gt;https://doi.org/10.1021/pr500985w&lt;/url&gt;&lt;/related-urls&gt;&lt;/urls&gt;&lt;electronic-resource-num&gt;10.1021/pr500985w&lt;/electronic-resource-num&gt;&lt;/record&gt;&lt;/Cite&gt;&lt;/EndNote&gt;</w:instrText>
      </w:r>
      <w:r w:rsidR="00197004" w:rsidRPr="00E04581">
        <w:fldChar w:fldCharType="separate"/>
      </w:r>
      <w:r w:rsidR="00197004" w:rsidRPr="00E04581">
        <w:rPr>
          <w:noProof/>
          <w:vertAlign w:val="superscript"/>
        </w:rPr>
        <w:t>21</w:t>
      </w:r>
      <w:r w:rsidR="00197004" w:rsidRPr="00E04581">
        <w:fldChar w:fldCharType="end"/>
      </w:r>
      <w:r w:rsidR="00197004" w:rsidRPr="00E04581">
        <w:t>, the peptides labeled with different chemical labeling tags may have different optimal collision energies. For TMT</w:t>
      </w:r>
      <w:r w:rsidR="00197004" w:rsidRPr="00E04581">
        <w:rPr>
          <w:lang w:eastAsia="zh-CN"/>
        </w:rPr>
        <w:t>16</w:t>
      </w:r>
      <w:r w:rsidR="00197004" w:rsidRPr="00E04581">
        <w:t xml:space="preserve">, </w:t>
      </w:r>
      <w:r w:rsidR="00194476">
        <w:rPr>
          <w:rFonts w:hint="eastAsia"/>
          <w:lang w:eastAsia="zh-CN"/>
        </w:rPr>
        <w:t xml:space="preserve">the </w:t>
      </w:r>
      <w:r w:rsidR="00194476" w:rsidRPr="00E04581">
        <w:t>collision energy</w:t>
      </w:r>
      <w:r w:rsidR="00194476" w:rsidRPr="00194476">
        <w:t xml:space="preserve"> 30-32.5</w:t>
      </w:r>
      <w:r w:rsidR="00194476">
        <w:rPr>
          <w:rFonts w:hint="eastAsia"/>
          <w:lang w:eastAsia="zh-CN"/>
        </w:rPr>
        <w:t>%</w:t>
      </w:r>
      <w:r w:rsidR="00194476" w:rsidRPr="00194476">
        <w:t xml:space="preserve"> is optimal for TMT16</w:t>
      </w:r>
      <w:r w:rsidR="00194476">
        <w:rPr>
          <w:rFonts w:hint="eastAsia"/>
          <w:lang w:eastAsia="zh-CN"/>
        </w:rPr>
        <w:t>, which is slightly lower than TMT11.</w:t>
      </w:r>
      <w:r w:rsidR="00194476" w:rsidRPr="00194476">
        <w:t xml:space="preserve"> </w:t>
      </w:r>
    </w:p>
    <w:p w14:paraId="17304C1F" w14:textId="77777777" w:rsidR="002F2042" w:rsidRPr="00E04581" w:rsidRDefault="002F2042" w:rsidP="001A521D">
      <w:pPr>
        <w:rPr>
          <w:lang w:eastAsia="zh-CN"/>
        </w:rPr>
      </w:pPr>
    </w:p>
    <w:p w14:paraId="4A3F1540" w14:textId="139B1C84" w:rsidR="006F5365" w:rsidRPr="00E04581" w:rsidRDefault="006F5365" w:rsidP="001A521D">
      <w:r w:rsidRPr="00E04581">
        <w:t xml:space="preserve">Isobaric labeling is a powerful technique that provides high multiplexing capability. </w:t>
      </w:r>
      <w:r w:rsidR="00B466A8" w:rsidRPr="00E04581">
        <w:t xml:space="preserve">Although </w:t>
      </w:r>
      <w:r w:rsidR="00D8646D">
        <w:rPr>
          <w:rFonts w:hint="eastAsia"/>
          <w:lang w:eastAsia="zh-CN"/>
        </w:rPr>
        <w:t xml:space="preserve">other </w:t>
      </w:r>
      <w:r w:rsidRPr="00E04581">
        <w:t>techniques such as SILAC (stable isotope labeling by amino acids in cell culture)</w:t>
      </w:r>
      <w:r w:rsidR="00440633" w:rsidRPr="00E04581">
        <w:fldChar w:fldCharType="begin"/>
      </w:r>
      <w:r w:rsidR="00EF54F5">
        <w:instrText xml:space="preserve"> ADDIN EN.CITE &lt;EndNote&gt;&lt;Cite&gt;&lt;Author&gt;Ong&lt;/Author&gt;&lt;Year&gt;2002&lt;/Year&gt;&lt;RecNum&gt;44&lt;/RecNum&gt;&lt;DisplayText&gt;&lt;style face="superscript"&gt;47&lt;/style&gt;&lt;/DisplayText&gt;&lt;record&gt;&lt;rec-number&gt;44&lt;/rec-number&gt;&lt;foreign-keys&gt;&lt;key app="EN" db-id="f9v2xt2pmaass0etr5rx00d3p55szf0fzr5a" timestamp="1590167551"&gt;44&lt;/key&gt;&lt;/foreign-keys&gt;&lt;ref-type name="Journal Article"&gt;17&lt;/ref-type&gt;&lt;contributors&gt;&lt;authors&gt;&lt;author&gt;Ong, Shao-En&lt;/author&gt;&lt;author&gt;Blagoev, Blagoy&lt;/author&gt;&lt;author&gt;Kratchmarova, Irina&lt;/author&gt;&lt;author&gt;Kristensen, Dan Bach&lt;/author&gt;&lt;author&gt;Steen, Hanno&lt;/author&gt;&lt;author&gt;Pandey, Akhilesh&lt;/author&gt;&lt;author&gt;Mann, Matthias&lt;/author&gt;&lt;/authors&gt;&lt;/contributors&gt;&lt;titles&gt;&lt;title&gt;Stable Isotope Labeling by Amino Acids in Cell Culture, SILAC, as a Simple and Accurate Approach to Expression Proteomics&lt;/title&gt;&lt;secondary-title&gt;Molecular &amp;amp; Cellular Proteomics&lt;/secondary-title&gt;&lt;/titles&gt;&lt;periodical&gt;&lt;full-title&gt;Molecular &amp;amp; Cellular Proteomics&lt;/full-title&gt;&lt;/periodical&gt;&lt;pages&gt;376&lt;/pages&gt;&lt;volume&gt;1&lt;/volume&gt;&lt;number&gt;5&lt;/number&gt;&lt;dates&gt;&lt;year&gt;2002&lt;/year&gt;&lt;/dates&gt;&lt;urls&gt;&lt;related-urls&gt;&lt;url&gt;http://www.mcponline.org/content/1/5/376.abstract&lt;/url&gt;&lt;/related-urls&gt;&lt;/urls&gt;&lt;electronic-resource-num&gt;10.1074/mcp.M200025-MCP200&lt;/electronic-resource-num&gt;&lt;/record&gt;&lt;/Cite&gt;&lt;/EndNote&gt;</w:instrText>
      </w:r>
      <w:r w:rsidR="00440633" w:rsidRPr="00E04581">
        <w:fldChar w:fldCharType="separate"/>
      </w:r>
      <w:r w:rsidR="00EF54F5" w:rsidRPr="00EF54F5">
        <w:rPr>
          <w:noProof/>
          <w:vertAlign w:val="superscript"/>
        </w:rPr>
        <w:t>47</w:t>
      </w:r>
      <w:r w:rsidR="00440633" w:rsidRPr="00E04581">
        <w:fldChar w:fldCharType="end"/>
      </w:r>
      <w:r w:rsidRPr="00E04581">
        <w:t xml:space="preserve"> and</w:t>
      </w:r>
      <w:bookmarkStart w:id="24" w:name="OLE_LINK46"/>
      <w:r w:rsidRPr="00E04581">
        <w:t xml:space="preserve"> label</w:t>
      </w:r>
      <w:r w:rsidR="00B466A8" w:rsidRPr="00E04581">
        <w:t>-</w:t>
      </w:r>
      <w:r w:rsidRPr="00E04581">
        <w:t xml:space="preserve">free </w:t>
      </w:r>
      <w:bookmarkEnd w:id="24"/>
      <w:r w:rsidRPr="00E04581">
        <w:t>provide alternat</w:t>
      </w:r>
      <w:r w:rsidR="00B466A8" w:rsidRPr="00E04581">
        <w:t>iv</w:t>
      </w:r>
      <w:r w:rsidRPr="00E04581">
        <w:t>e strategies for quantitating proteins</w:t>
      </w:r>
      <w:r w:rsidR="002C573A" w:rsidRPr="00E04581">
        <w:fldChar w:fldCharType="begin"/>
      </w:r>
      <w:r w:rsidR="00EF54F5">
        <w:instrText xml:space="preserve"> ADDIN EN.CITE &lt;EndNote&gt;&lt;Cite&gt;&lt;Author&gt;Cox&lt;/Author&gt;&lt;Year&gt;2014&lt;/Year&gt;&lt;RecNum&gt;45&lt;/RecNum&gt;&lt;DisplayText&gt;&lt;style face="superscript"&gt;48&lt;/style&gt;&lt;/DisplayText&gt;&lt;record&gt;&lt;rec-number&gt;45&lt;/rec-number&gt;&lt;foreign-keys&gt;&lt;key app="EN" db-id="f9v2xt2pmaass0etr5rx00d3p55szf0fzr5a" timestamp="1590169969"&gt;45&lt;/key&gt;&lt;/foreign-keys&gt;&lt;ref-type name="Journal Article"&gt;17&lt;/ref-type&gt;&lt;contributors&gt;&lt;authors&gt;&lt;author&gt;Cox, Jürgen&lt;/author&gt;&lt;author&gt;Hein, Marco Y.&lt;/author&gt;&lt;author&gt;Luber, Christian A.&lt;/author&gt;&lt;author&gt;Paron, Igor&lt;/author&gt;&lt;author&gt;Nagaraj, Nagarjuna&lt;/author&gt;&lt;author&gt;Mann, Matthias&lt;/author&gt;&lt;/authors&gt;&lt;/contributors&gt;&lt;titles&gt;&lt;title&gt;Accurate Proteome-wide Label-free Quantification by Delayed Normalization and Maximal Peptide Ratio Extraction, Termed MaxLFQ&lt;/title&gt;&lt;secondary-title&gt;Molecular &amp;amp; Cellular Proteomics&lt;/secondary-title&gt;&lt;/titles&gt;&lt;periodical&gt;&lt;full-title&gt;Molecular &amp;amp; Cellular Proteomics&lt;/full-title&gt;&lt;/periodical&gt;&lt;pages&gt;2513&lt;/pages&gt;&lt;volume&gt;13&lt;/volume&gt;&lt;number&gt;9&lt;/number&gt;&lt;dates&gt;&lt;year&gt;2014&lt;/year&gt;&lt;/dates&gt;&lt;urls&gt;&lt;related-urls&gt;&lt;url&gt;http://www.mcponline.org/content/13/9/2513.abstract&lt;/url&gt;&lt;/related-urls&gt;&lt;/urls&gt;&lt;electronic-resource-num&gt;10.1074/mcp.M113.031591&lt;/electronic-resource-num&gt;&lt;/record&gt;&lt;/Cite&gt;&lt;/EndNote&gt;</w:instrText>
      </w:r>
      <w:r w:rsidR="002C573A" w:rsidRPr="00E04581">
        <w:fldChar w:fldCharType="separate"/>
      </w:r>
      <w:r w:rsidR="00EF54F5" w:rsidRPr="00EF54F5">
        <w:rPr>
          <w:noProof/>
          <w:vertAlign w:val="superscript"/>
        </w:rPr>
        <w:t>48</w:t>
      </w:r>
      <w:r w:rsidR="002C573A" w:rsidRPr="00E04581">
        <w:fldChar w:fldCharType="end"/>
      </w:r>
      <w:r w:rsidR="00355EB9" w:rsidRPr="00E04581">
        <w:t>,</w:t>
      </w:r>
      <w:r w:rsidR="009F7B96">
        <w:t xml:space="preserve"> they suffer from </w:t>
      </w:r>
      <w:r w:rsidRPr="00E04581">
        <w:t xml:space="preserve">low throughput. </w:t>
      </w:r>
      <w:r w:rsidR="009A4320" w:rsidRPr="00E04581">
        <w:t>TMT16</w:t>
      </w:r>
      <w:r w:rsidRPr="00E04581">
        <w:t xml:space="preserve"> </w:t>
      </w:r>
      <w:r w:rsidR="00077155">
        <w:t>can</w:t>
      </w:r>
      <w:r w:rsidRPr="00E04581">
        <w:t xml:space="preserve"> quantitate proteins across 16 different biological samples in theory</w:t>
      </w:r>
      <w:r w:rsidR="00B466A8" w:rsidRPr="00E04581">
        <w:t>.</w:t>
      </w:r>
      <w:r w:rsidRPr="00E04581">
        <w:t xml:space="preserve"> </w:t>
      </w:r>
      <w:r w:rsidR="00B466A8" w:rsidRPr="00E04581">
        <w:t xml:space="preserve">However, </w:t>
      </w:r>
      <w:r w:rsidRPr="00E04581">
        <w:t>it is much more common to use some of these channels as biological replicates</w:t>
      </w:r>
      <w:r w:rsidR="00B466A8" w:rsidRPr="00E04581">
        <w:t>,</w:t>
      </w:r>
      <w:r w:rsidRPr="00E04581">
        <w:t xml:space="preserve"> provid</w:t>
      </w:r>
      <w:r w:rsidR="00B466A8" w:rsidRPr="00E04581">
        <w:t>ing</w:t>
      </w:r>
      <w:r w:rsidRPr="00E04581">
        <w:t xml:space="preserve"> more statistical power and </w:t>
      </w:r>
      <w:r w:rsidR="00FF5BF8" w:rsidRPr="00E04581">
        <w:t>help</w:t>
      </w:r>
      <w:r w:rsidR="00B466A8" w:rsidRPr="00E04581">
        <w:t>ing</w:t>
      </w:r>
      <w:r w:rsidR="00FF5BF8" w:rsidRPr="00E04581">
        <w:t xml:space="preserve"> generate reliable</w:t>
      </w:r>
      <w:r w:rsidRPr="00E04581">
        <w:t xml:space="preserve"> data. </w:t>
      </w:r>
      <w:r w:rsidR="00226D82" w:rsidRPr="00E04581">
        <w:t>U</w:t>
      </w:r>
      <w:r w:rsidRPr="00E04581">
        <w:t xml:space="preserve">sing replicates or even triplicates </w:t>
      </w:r>
      <w:r w:rsidR="00226D82" w:rsidRPr="00E04581">
        <w:t>is very critical</w:t>
      </w:r>
      <w:r w:rsidR="00B466A8" w:rsidRPr="00E04581">
        <w:t>,</w:t>
      </w:r>
      <w:r w:rsidRPr="00E04581">
        <w:t xml:space="preserve"> especially in systems where the expected change in protein concentration is nominal. It is important to understand the biology of the system </w:t>
      </w:r>
      <w:r w:rsidR="00226D82" w:rsidRPr="00E04581">
        <w:t>before designing the experiment to include the appropriate number of replicates.</w:t>
      </w:r>
      <w:r w:rsidR="00302128">
        <w:t xml:space="preserve"> </w:t>
      </w:r>
      <w:r w:rsidR="006954D8">
        <w:t>Certain biological systems are not ideally suited for some of the quality control steps in this protocol.</w:t>
      </w:r>
      <w:r w:rsidR="00302128">
        <w:t xml:space="preserve"> </w:t>
      </w:r>
      <w:r w:rsidR="006954D8">
        <w:rPr>
          <w:rFonts w:asciiTheme="minorHAnsi" w:hAnsiTheme="minorHAnsi" w:cstheme="minorHAnsi"/>
          <w:color w:val="auto"/>
        </w:rPr>
        <w:t xml:space="preserve">The </w:t>
      </w:r>
      <w:r w:rsidR="006954D8" w:rsidRPr="00246190">
        <w:rPr>
          <w:rFonts w:asciiTheme="minorHAnsi" w:hAnsiTheme="minorHAnsi" w:cstheme="minorHAnsi"/>
          <w:color w:val="auto"/>
        </w:rPr>
        <w:t xml:space="preserve">premix ratio test </w:t>
      </w:r>
      <w:r w:rsidR="006954D8">
        <w:rPr>
          <w:rFonts w:asciiTheme="minorHAnsi" w:hAnsiTheme="minorHAnsi" w:cstheme="minorHAnsi"/>
          <w:color w:val="auto"/>
        </w:rPr>
        <w:t xml:space="preserve">is not used </w:t>
      </w:r>
      <w:r w:rsidR="006954D8" w:rsidRPr="00246190">
        <w:rPr>
          <w:rFonts w:asciiTheme="minorHAnsi" w:hAnsiTheme="minorHAnsi" w:cstheme="minorHAnsi"/>
          <w:color w:val="auto"/>
        </w:rPr>
        <w:t>when using immunoprecipitation samples for the protocol</w:t>
      </w:r>
      <w:r w:rsidR="006954D8">
        <w:rPr>
          <w:rFonts w:asciiTheme="minorHAnsi" w:hAnsiTheme="minorHAnsi" w:cstheme="minorHAnsi"/>
          <w:color w:val="auto"/>
        </w:rPr>
        <w:t xml:space="preserve"> due the</w:t>
      </w:r>
      <w:r w:rsidR="006954D8" w:rsidRPr="00246190">
        <w:rPr>
          <w:rFonts w:asciiTheme="minorHAnsi" w:hAnsiTheme="minorHAnsi" w:cstheme="minorHAnsi"/>
          <w:color w:val="auto"/>
        </w:rPr>
        <w:t xml:space="preserve"> large percentage of</w:t>
      </w:r>
      <w:r w:rsidR="006954D8">
        <w:rPr>
          <w:rFonts w:asciiTheme="minorHAnsi" w:hAnsiTheme="minorHAnsi" w:cstheme="minorHAnsi"/>
          <w:color w:val="auto"/>
        </w:rPr>
        <w:t xml:space="preserve"> </w:t>
      </w:r>
      <w:r w:rsidR="006954D8" w:rsidRPr="00246190">
        <w:rPr>
          <w:rFonts w:asciiTheme="minorHAnsi" w:hAnsiTheme="minorHAnsi" w:cstheme="minorHAnsi"/>
          <w:color w:val="auto"/>
        </w:rPr>
        <w:t>proteins</w:t>
      </w:r>
      <w:r w:rsidR="006954D8">
        <w:rPr>
          <w:rFonts w:asciiTheme="minorHAnsi" w:hAnsiTheme="minorHAnsi" w:cstheme="minorHAnsi"/>
          <w:color w:val="auto"/>
        </w:rPr>
        <w:t xml:space="preserve"> expected</w:t>
      </w:r>
      <w:r w:rsidR="006954D8" w:rsidRPr="00246190">
        <w:rPr>
          <w:rFonts w:asciiTheme="minorHAnsi" w:hAnsiTheme="minorHAnsi" w:cstheme="minorHAnsi"/>
          <w:color w:val="auto"/>
        </w:rPr>
        <w:t xml:space="preserve"> to change. In </w:t>
      </w:r>
      <w:r w:rsidR="006954D8">
        <w:rPr>
          <w:rFonts w:asciiTheme="minorHAnsi" w:hAnsiTheme="minorHAnsi" w:cstheme="minorHAnsi"/>
          <w:color w:val="auto"/>
        </w:rPr>
        <w:t>these</w:t>
      </w:r>
      <w:r w:rsidR="006954D8" w:rsidRPr="00246190">
        <w:rPr>
          <w:rFonts w:asciiTheme="minorHAnsi" w:hAnsiTheme="minorHAnsi" w:cstheme="minorHAnsi"/>
          <w:color w:val="auto"/>
        </w:rPr>
        <w:t xml:space="preserve"> cases, the </w:t>
      </w:r>
      <w:r w:rsidR="00302128">
        <w:rPr>
          <w:rFonts w:asciiTheme="minorHAnsi" w:hAnsiTheme="minorHAnsi" w:cstheme="minorHAnsi"/>
          <w:color w:val="auto"/>
        </w:rPr>
        <w:t xml:space="preserve">results would get skewed with </w:t>
      </w:r>
      <w:r w:rsidR="006954D8" w:rsidRPr="00246190">
        <w:rPr>
          <w:rFonts w:asciiTheme="minorHAnsi" w:hAnsiTheme="minorHAnsi" w:cstheme="minorHAnsi"/>
          <w:color w:val="auto"/>
        </w:rPr>
        <w:t xml:space="preserve">premix test. This is also true </w:t>
      </w:r>
      <w:r w:rsidR="00302128">
        <w:rPr>
          <w:rFonts w:asciiTheme="minorHAnsi" w:hAnsiTheme="minorHAnsi" w:cstheme="minorHAnsi"/>
          <w:color w:val="auto"/>
        </w:rPr>
        <w:t xml:space="preserve">in cases where </w:t>
      </w:r>
      <w:r w:rsidR="006954D8" w:rsidRPr="00246190">
        <w:rPr>
          <w:rFonts w:asciiTheme="minorHAnsi" w:hAnsiTheme="minorHAnsi" w:cstheme="minorHAnsi"/>
          <w:color w:val="auto"/>
        </w:rPr>
        <w:t>at least 1 of the 10 samples is expected to vary greatly in protein expression (empty vector, proteasome inhibition, etc.)</w:t>
      </w:r>
      <w:r w:rsidR="006954D8">
        <w:rPr>
          <w:rFonts w:asciiTheme="minorHAnsi" w:hAnsiTheme="minorHAnsi" w:cstheme="minorHAnsi"/>
          <w:color w:val="auto"/>
        </w:rPr>
        <w:t xml:space="preserve">. </w:t>
      </w:r>
      <w:r w:rsidRPr="00E04581">
        <w:t xml:space="preserve">It is also </w:t>
      </w:r>
      <w:r w:rsidR="00F024C1" w:rsidRPr="00E04581">
        <w:t xml:space="preserve">suggested </w:t>
      </w:r>
      <w:r w:rsidRPr="00E04581">
        <w:t>to use a TMT channel as a</w:t>
      </w:r>
      <w:r w:rsidR="00B466A8" w:rsidRPr="00E04581">
        <w:t>n</w:t>
      </w:r>
      <w:r w:rsidRPr="00E04581">
        <w:t xml:space="preserve"> “</w:t>
      </w:r>
      <w:r w:rsidR="002F224C" w:rsidRPr="00E04581">
        <w:t xml:space="preserve">internal </w:t>
      </w:r>
      <w:r w:rsidR="00F024C1" w:rsidRPr="00E04581">
        <w:t>reference</w:t>
      </w:r>
      <w:r w:rsidRPr="00E04581">
        <w:t xml:space="preserve">” that can then be used </w:t>
      </w:r>
      <w:r w:rsidR="00393A91" w:rsidRPr="00E04581">
        <w:rPr>
          <w:lang w:eastAsia="zh-CN"/>
        </w:rPr>
        <w:t xml:space="preserve">to  combine </w:t>
      </w:r>
      <w:r w:rsidRPr="00E04581">
        <w:t xml:space="preserve">multiple </w:t>
      </w:r>
      <w:r w:rsidR="00F024C1" w:rsidRPr="00E04581">
        <w:t xml:space="preserve">batches of </w:t>
      </w:r>
      <w:r w:rsidR="009A4320" w:rsidRPr="00E04581">
        <w:t>TMT16</w:t>
      </w:r>
      <w:r w:rsidRPr="00E04581">
        <w:t xml:space="preserve"> experiments</w:t>
      </w:r>
      <w:r w:rsidR="00FD78BC" w:rsidRPr="00E04581">
        <w:fldChar w:fldCharType="begin"/>
      </w:r>
      <w:r w:rsidR="00EF54F5">
        <w:instrText xml:space="preserve"> ADDIN EN.CITE &lt;EndNote&gt;&lt;Cite&gt;&lt;Author&gt;Brenes&lt;/Author&gt;&lt;Year&gt;2019&lt;/Year&gt;&lt;RecNum&gt;46&lt;/RecNum&gt;&lt;DisplayText&gt;&lt;style face="superscript"&gt;49&lt;/style&gt;&lt;/DisplayText&gt;&lt;record&gt;&lt;rec-number&gt;46&lt;/rec-number&gt;&lt;foreign-keys&gt;&lt;key app="EN" db-id="f9v2xt2pmaass0etr5rx00d3p55szf0fzr5a" timestamp="1590188166"&gt;46&lt;/key&gt;&lt;/foreign-keys&gt;&lt;ref-type name="Journal Article"&gt;17&lt;/ref-type&gt;&lt;contributors&gt;&lt;authors&gt;&lt;author&gt;Brenes, Alejandro&lt;/author&gt;&lt;author&gt;Hukelmann, Jens&lt;/author&gt;&lt;author&gt;Bensaddek, Dalila&lt;/author&gt;&lt;author&gt;Lamond, Angus I.&lt;/author&gt;&lt;/authors&gt;&lt;/contributors&gt;&lt;titles&gt;&lt;title&gt;Multibatch TMT Reveals False Positives, Batch Effects and Missing Values&lt;/title&gt;&lt;secondary-title&gt;Molecular &amp;amp; cellular proteomics &lt;/secondary-title&gt;&lt;alt-title&gt;Mol Cell Proteomics&lt;/alt-title&gt;&lt;/titles&gt;&lt;periodical&gt;&lt;full-title&gt;Molecular &amp;amp; Cellular Proteomics&lt;/full-title&gt;&lt;/periodical&gt;&lt;alt-periodical&gt;&lt;full-title&gt;Molecular &amp;amp; Cellular Proteomics&lt;/full-title&gt;&lt;abbr-1&gt;Mol Cell Proteomics&lt;/abbr-1&gt;&lt;/alt-periodical&gt;&lt;pages&gt;1967-1980&lt;/pages&gt;&lt;volume&gt;18&lt;/volume&gt;&lt;number&gt;10&lt;/number&gt;&lt;edition&gt;2019/07/22&lt;/edition&gt;&lt;keywords&gt;&lt;keyword&gt;*Tandem mass spectrometry&lt;/keyword&gt;&lt;keyword&gt;*bioinformatics&lt;/keyword&gt;&lt;keyword&gt;*computational biology&lt;/keyword&gt;&lt;keyword&gt;*data analysis&lt;/keyword&gt;&lt;keyword&gt;*data evaluation&lt;/keyword&gt;&lt;keyword&gt;*false positives&lt;/keyword&gt;&lt;keyword&gt;*ipsc&lt;/keyword&gt;&lt;keyword&gt;*isobaric tags&lt;/keyword&gt;&lt;keyword&gt;*mass spectrometry&lt;/keyword&gt;&lt;/keywords&gt;&lt;dates&gt;&lt;year&gt;2019&lt;/year&gt;&lt;/dates&gt;&lt;publisher&gt;The American Society for Biochemistry and Molecular Biology&lt;/publisher&gt;&lt;isbn&gt;1535-9484&amp;#xD;1535-9476&lt;/isbn&gt;&lt;accession-num&gt;31332098&lt;/accession-num&gt;&lt;urls&gt;&lt;related-urls&gt;&lt;url&gt;https://pubmed.ncbi.nlm.nih.gov/31332098&lt;/url&gt;&lt;url&gt;https://www.ncbi.nlm.nih.gov/pmc/articles/PMC6773557/&lt;/url&gt;&lt;/related-urls&gt;&lt;/urls&gt;&lt;electronic-resource-num&gt;10.1074/mcp.RA119.001472&lt;/electronic-resource-num&gt;&lt;remote-database-name&gt;PubMed&lt;/remote-database-name&gt;&lt;language&gt;eng&lt;/language&gt;&lt;/record&gt;&lt;/Cite&gt;&lt;/EndNote&gt;</w:instrText>
      </w:r>
      <w:r w:rsidR="00FD78BC" w:rsidRPr="00E04581">
        <w:fldChar w:fldCharType="separate"/>
      </w:r>
      <w:r w:rsidR="00EF54F5" w:rsidRPr="00EF54F5">
        <w:rPr>
          <w:noProof/>
          <w:vertAlign w:val="superscript"/>
        </w:rPr>
        <w:t>49</w:t>
      </w:r>
      <w:r w:rsidR="00FD78BC" w:rsidRPr="00E04581">
        <w:fldChar w:fldCharType="end"/>
      </w:r>
      <w:r w:rsidRPr="00E04581">
        <w:t xml:space="preserve">.  </w:t>
      </w:r>
    </w:p>
    <w:p w14:paraId="711F1648" w14:textId="77777777" w:rsidR="006F5365" w:rsidRPr="00E04581" w:rsidRDefault="006F5365" w:rsidP="001A521D"/>
    <w:p w14:paraId="50A6C6C9" w14:textId="186F21D4" w:rsidR="006F5365" w:rsidRPr="00E04581" w:rsidRDefault="006F5365" w:rsidP="001A521D">
      <w:r w:rsidRPr="00E04581">
        <w:t>This protocol can be used for high</w:t>
      </w:r>
      <w:r w:rsidR="00B466A8" w:rsidRPr="00E04581">
        <w:t>-</w:t>
      </w:r>
      <w:r w:rsidRPr="00E04581">
        <w:t>throughput global proteome profiling of complex biological samples to study differentially expressed proteins</w:t>
      </w:r>
      <w:r w:rsidR="00B466A8" w:rsidRPr="00E04581">
        <w:t xml:space="preserve"> and</w:t>
      </w:r>
      <w:r w:rsidRPr="00E04581">
        <w:t xml:space="preserve"> cell signaling pathways and </w:t>
      </w:r>
      <w:r w:rsidR="00C94197" w:rsidRPr="00E04581">
        <w:t xml:space="preserve">to </w:t>
      </w:r>
      <w:r w:rsidRPr="00E04581">
        <w:t xml:space="preserve">understand disease biology. In addition, with slight modifications to the protocol, it can be used to study post-translational modifications such as phosphorylation, ubiquitination, methylation, and acetylation. Taking an integrated approach combining exhaustive large-scale proteomic </w:t>
      </w:r>
      <w:r w:rsidRPr="00E04581">
        <w:lastRenderedPageBreak/>
        <w:t xml:space="preserve">analysis along with other </w:t>
      </w:r>
      <w:r w:rsidR="0026322D" w:rsidRPr="00E04581">
        <w:t>-</w:t>
      </w:r>
      <w:r w:rsidRPr="00E04581">
        <w:t>omics pipelines such as genomics, transcriptomics, and metabolomics can provide insights to broaden understanding of intricate biological systems</w:t>
      </w:r>
      <w:r w:rsidR="00393A91" w:rsidRPr="00E04581">
        <w:fldChar w:fldCharType="begin">
          <w:fldData xml:space="preserve">PEVuZE5vdGU+PENpdGU+PEF1dGhvcj5UYW48L0F1dGhvcj48WWVhcj4yMDE3PC9ZZWFyPjxSZWNO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</w:fldData>
        </w:fldChar>
      </w:r>
      <w:r w:rsidR="00EF54F5">
        <w:instrText xml:space="preserve"> ADDIN EN.CITE </w:instrText>
      </w:r>
      <w:r w:rsidR="00EF54F5">
        <w:fldChar w:fldCharType="begin">
          <w:fldData xml:space="preserve">PEVuZE5vdGU+PENpdGU+PEF1dGhvcj5UYW48L0F1dGhvcj48WWVhcj4yMDE3PC9ZZWFyPjxSZWNO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</w:fldData>
        </w:fldChar>
      </w:r>
      <w:r w:rsidR="00EF54F5">
        <w:instrText xml:space="preserve"> ADDIN EN.CITE.DATA </w:instrText>
      </w:r>
      <w:r w:rsidR="00EF54F5">
        <w:fldChar w:fldCharType="end"/>
      </w:r>
      <w:r w:rsidR="00393A91" w:rsidRPr="00E04581">
        <w:fldChar w:fldCharType="separate"/>
      </w:r>
      <w:r w:rsidR="00EF54F5" w:rsidRPr="00EF54F5">
        <w:rPr>
          <w:noProof/>
          <w:vertAlign w:val="superscript"/>
        </w:rPr>
        <w:t>30,50</w:t>
      </w:r>
      <w:r w:rsidR="00393A91" w:rsidRPr="00E04581">
        <w:fldChar w:fldCharType="end"/>
      </w:r>
      <w:r w:rsidRPr="00E04581">
        <w:t>.</w:t>
      </w:r>
    </w:p>
    <w:p w14:paraId="78728D18" w14:textId="706614AE" w:rsidR="00014314" w:rsidRPr="00E04581" w:rsidRDefault="00014314" w:rsidP="001A521D">
      <w:pPr>
        <w:rPr>
          <w:color w:val="auto"/>
        </w:rPr>
      </w:pPr>
    </w:p>
    <w:p w14:paraId="1734505F" w14:textId="0A500A98" w:rsidR="00AA03DF" w:rsidRPr="00E04581" w:rsidRDefault="00AA03DF" w:rsidP="001A521D">
      <w:pPr>
        <w:pStyle w:val="NormalWeb"/>
        <w:spacing w:before="0" w:beforeAutospacing="0" w:after="0" w:afterAutospacing="0"/>
        <w:rPr>
          <w:color w:val="808080"/>
        </w:rPr>
      </w:pPr>
      <w:r w:rsidRPr="00E04581">
        <w:rPr>
          <w:b/>
          <w:bCs/>
        </w:rPr>
        <w:t xml:space="preserve">ACKNOWLEDGMENTS: </w:t>
      </w:r>
    </w:p>
    <w:p w14:paraId="2D96E92E" w14:textId="5E644C68" w:rsidR="00AA03DF" w:rsidRPr="00E04581" w:rsidRDefault="00C12133" w:rsidP="001A521D">
      <w:r w:rsidRPr="00E04581">
        <w:t>This work was partially supported by the National Institutes of Health (R01GM114260, R01AG047928, R01AG053987, RF1AG064909</w:t>
      </w:r>
      <w:r w:rsidR="000722A4" w:rsidRPr="00E04581">
        <w:t>, and U54NS110435</w:t>
      </w:r>
      <w:r w:rsidRPr="00E04581">
        <w:t xml:space="preserve">) and ALSAC (American Lebanese Syrian Associated Charities). The MS analysis was performed in </w:t>
      </w:r>
      <w:r w:rsidR="00B466A8" w:rsidRPr="00E04581">
        <w:t>St. Jude Children’s Research Hospital’s</w:t>
      </w:r>
      <w:r w:rsidR="00B466A8" w:rsidRPr="00E04581" w:rsidDel="00B466A8">
        <w:t xml:space="preserve"> </w:t>
      </w:r>
      <w:r w:rsidRPr="00E04581">
        <w:t xml:space="preserve">Center of Proteomics and Metabolomics, </w:t>
      </w:r>
      <w:r w:rsidR="00B466A8" w:rsidRPr="00E04581">
        <w:t xml:space="preserve">which is </w:t>
      </w:r>
      <w:r w:rsidRPr="00E04581">
        <w:t>partially supported by NIH Cancer Center Support Grant (P30CA021765).</w:t>
      </w:r>
      <w:r w:rsidR="00B466A8" w:rsidRPr="00E04581">
        <w:t xml:space="preserve"> The content is solely the responsibility of the authors and does not necessarily represent the official views of the National Institutes of Health.</w:t>
      </w:r>
    </w:p>
    <w:p w14:paraId="6AAFABD2" w14:textId="77777777" w:rsidR="00C12133" w:rsidRPr="00E04581" w:rsidRDefault="00C12133" w:rsidP="001A521D"/>
    <w:p w14:paraId="5D52ED8B" w14:textId="2EC2BCA4" w:rsidR="00AA03DF" w:rsidRPr="00E04581" w:rsidRDefault="00AA03DF" w:rsidP="001A521D">
      <w:pPr>
        <w:pStyle w:val="NormalWeb"/>
        <w:spacing w:before="0" w:beforeAutospacing="0" w:after="0" w:afterAutospacing="0"/>
        <w:rPr>
          <w:color w:val="808080"/>
        </w:rPr>
      </w:pPr>
      <w:r w:rsidRPr="00E04581">
        <w:rPr>
          <w:b/>
        </w:rPr>
        <w:t>DISCLOSURES</w:t>
      </w:r>
      <w:r w:rsidRPr="00E04581">
        <w:rPr>
          <w:b/>
          <w:bCs/>
        </w:rPr>
        <w:t xml:space="preserve">: </w:t>
      </w:r>
    </w:p>
    <w:p w14:paraId="66030076" w14:textId="51CBE7FC" w:rsidR="00AA03DF" w:rsidRPr="00E04581" w:rsidRDefault="00C12133" w:rsidP="001A521D">
      <w:pPr>
        <w:rPr>
          <w:color w:val="auto"/>
        </w:rPr>
      </w:pPr>
      <w:r w:rsidRPr="00E04581">
        <w:rPr>
          <w:color w:val="auto"/>
        </w:rPr>
        <w:t>The authors have nothing to disclose.</w:t>
      </w:r>
    </w:p>
    <w:p w14:paraId="168F9E31" w14:textId="77777777" w:rsidR="00C12133" w:rsidRPr="00E04581" w:rsidRDefault="00C12133" w:rsidP="001A521D">
      <w:pPr>
        <w:rPr>
          <w:color w:val="auto"/>
        </w:rPr>
      </w:pPr>
    </w:p>
    <w:p w14:paraId="6747D76F" w14:textId="26E71A81" w:rsidR="00646C60" w:rsidRPr="00E04581" w:rsidRDefault="009726EE" w:rsidP="001A521D">
      <w:r w:rsidRPr="00E04581">
        <w:rPr>
          <w:b/>
          <w:bCs/>
        </w:rPr>
        <w:t>REFERENCES</w:t>
      </w:r>
      <w:r w:rsidR="00D04760" w:rsidRPr="00E04581">
        <w:rPr>
          <w:b/>
          <w:bCs/>
        </w:rPr>
        <w:t>:</w:t>
      </w:r>
      <w:r w:rsidRPr="00E04581">
        <w:t xml:space="preserve"> </w:t>
      </w:r>
    </w:p>
    <w:p w14:paraId="333CF93D" w14:textId="77777777" w:rsidR="00ED52C9" w:rsidRPr="00E04581" w:rsidRDefault="00ED52C9" w:rsidP="001A521D">
      <w:pPr>
        <w:rPr>
          <w:color w:val="808080"/>
        </w:rPr>
      </w:pPr>
    </w:p>
    <w:p w14:paraId="30FB7EAA" w14:textId="77777777" w:rsidR="00A347C2" w:rsidRDefault="001375E7" w:rsidP="001A521D">
      <w:pPr>
        <w:pStyle w:val="EndNoteBibliography"/>
        <w:numPr>
          <w:ilvl w:val="0"/>
          <w:numId w:val="32"/>
        </w:numPr>
        <w:ind w:left="0" w:firstLine="0"/>
      </w:pPr>
      <w:r w:rsidRPr="00E04581">
        <w:rPr>
          <w:color w:val="7F7F7F" w:themeColor="text1" w:themeTint="80"/>
        </w:rPr>
        <w:fldChar w:fldCharType="begin"/>
      </w:r>
      <w:r w:rsidRPr="00E04581">
        <w:rPr>
          <w:color w:val="7F7F7F" w:themeColor="text1" w:themeTint="80"/>
        </w:rPr>
        <w:instrText xml:space="preserve"> ADDIN EN.REFLIST </w:instrText>
      </w:r>
      <w:r w:rsidRPr="00E04581">
        <w:rPr>
          <w:color w:val="7F7F7F" w:themeColor="text1" w:themeTint="80"/>
        </w:rPr>
        <w:fldChar w:fldCharType="separate"/>
      </w:r>
      <w:r w:rsidR="00116252" w:rsidRPr="00116252">
        <w:t>Levy, M. J., Washburn, M. P.</w:t>
      </w:r>
      <w:r w:rsidR="00A347C2">
        <w:t xml:space="preserve">, </w:t>
      </w:r>
      <w:r w:rsidR="00116252" w:rsidRPr="00116252">
        <w:t xml:space="preserve">Florens, L. Probing the </w:t>
      </w:r>
      <w:r w:rsidR="00A347C2">
        <w:t>s</w:t>
      </w:r>
      <w:r w:rsidR="00116252" w:rsidRPr="00116252">
        <w:t xml:space="preserve">ensitivity of the </w:t>
      </w:r>
      <w:r w:rsidR="00A347C2">
        <w:t>o</w:t>
      </w:r>
      <w:r w:rsidR="00116252" w:rsidRPr="00116252">
        <w:t xml:space="preserve">rbitrap </w:t>
      </w:r>
      <w:r w:rsidR="00A347C2">
        <w:t>l</w:t>
      </w:r>
      <w:r w:rsidR="00116252" w:rsidRPr="00116252">
        <w:t xml:space="preserve">umos </w:t>
      </w:r>
      <w:r w:rsidR="00A347C2">
        <w:t>m</w:t>
      </w:r>
      <w:r w:rsidR="00116252" w:rsidRPr="00116252">
        <w:t xml:space="preserve">ass </w:t>
      </w:r>
      <w:r w:rsidR="00A347C2">
        <w:t>s</w:t>
      </w:r>
      <w:r w:rsidR="00116252" w:rsidRPr="00116252">
        <w:t xml:space="preserve">pectrometer </w:t>
      </w:r>
      <w:r w:rsidR="00A347C2">
        <w:t>u</w:t>
      </w:r>
      <w:r w:rsidR="00116252" w:rsidRPr="00116252">
        <w:t xml:space="preserve">sing a </w:t>
      </w:r>
      <w:r w:rsidR="00A347C2">
        <w:t>s</w:t>
      </w:r>
      <w:r w:rsidR="00116252" w:rsidRPr="00116252">
        <w:t xml:space="preserve">tandard </w:t>
      </w:r>
      <w:r w:rsidR="00A347C2">
        <w:t>r</w:t>
      </w:r>
      <w:r w:rsidR="00116252" w:rsidRPr="00116252">
        <w:t xml:space="preserve">eference </w:t>
      </w:r>
      <w:r w:rsidR="00A347C2">
        <w:t>p</w:t>
      </w:r>
      <w:r w:rsidR="00116252" w:rsidRPr="00116252">
        <w:t xml:space="preserve">rotein in a </w:t>
      </w:r>
      <w:r w:rsidR="00A347C2">
        <w:t>c</w:t>
      </w:r>
      <w:r w:rsidR="00116252" w:rsidRPr="00116252">
        <w:t xml:space="preserve">omplex </w:t>
      </w:r>
      <w:r w:rsidR="00A347C2">
        <w:t>b</w:t>
      </w:r>
      <w:r w:rsidR="00116252" w:rsidRPr="00116252">
        <w:t xml:space="preserve">ackground. </w:t>
      </w:r>
      <w:r w:rsidR="00116252" w:rsidRPr="00116252">
        <w:rPr>
          <w:i/>
        </w:rPr>
        <w:t>Journal of Proteome Research.</w:t>
      </w:r>
      <w:r w:rsidR="00116252" w:rsidRPr="00116252">
        <w:t xml:space="preserve"> </w:t>
      </w:r>
      <w:r w:rsidR="00116252" w:rsidRPr="00116252">
        <w:rPr>
          <w:b/>
        </w:rPr>
        <w:t>17</w:t>
      </w:r>
      <w:r w:rsidR="00116252" w:rsidRPr="00116252">
        <w:t xml:space="preserve"> (10), 3586-3592 (2018).</w:t>
      </w:r>
    </w:p>
    <w:p w14:paraId="138AF4DB" w14:textId="77777777" w:rsidR="00A347C2" w:rsidRDefault="00116252" w:rsidP="001A521D">
      <w:pPr>
        <w:pStyle w:val="EndNoteBibliography"/>
        <w:numPr>
          <w:ilvl w:val="0"/>
          <w:numId w:val="32"/>
        </w:numPr>
        <w:ind w:left="0" w:firstLine="0"/>
      </w:pPr>
      <w:r w:rsidRPr="00116252">
        <w:t>Bekker-Jensen, D. B.</w:t>
      </w:r>
      <w:r w:rsidRPr="00A347C2">
        <w:rPr>
          <w:i/>
        </w:rPr>
        <w:t xml:space="preserve"> </w:t>
      </w:r>
      <w:r w:rsidRPr="00A347C2">
        <w:rPr>
          <w:iCs/>
        </w:rPr>
        <w:t>et al.</w:t>
      </w:r>
      <w:r w:rsidRPr="00116252">
        <w:t xml:space="preserve"> An </w:t>
      </w:r>
      <w:r w:rsidR="00A347C2">
        <w:t>o</w:t>
      </w:r>
      <w:r w:rsidRPr="00116252">
        <w:t xml:space="preserve">ptimized </w:t>
      </w:r>
      <w:r w:rsidR="00A347C2">
        <w:t>s</w:t>
      </w:r>
      <w:r w:rsidRPr="00116252">
        <w:t xml:space="preserve">hotgun </w:t>
      </w:r>
      <w:r w:rsidR="00A347C2">
        <w:t>s</w:t>
      </w:r>
      <w:r w:rsidRPr="00116252">
        <w:t xml:space="preserve">trategy for the </w:t>
      </w:r>
      <w:r w:rsidR="00A347C2">
        <w:t>r</w:t>
      </w:r>
      <w:r w:rsidRPr="00116252">
        <w:t xml:space="preserve">apid </w:t>
      </w:r>
      <w:r w:rsidR="00A347C2">
        <w:t>g</w:t>
      </w:r>
      <w:r w:rsidRPr="00116252">
        <w:t xml:space="preserve">eneration of </w:t>
      </w:r>
      <w:r w:rsidR="00A347C2">
        <w:t>c</w:t>
      </w:r>
      <w:r w:rsidRPr="00116252">
        <w:t xml:space="preserve">omprehensive </w:t>
      </w:r>
      <w:r w:rsidR="00A347C2">
        <w:t>h</w:t>
      </w:r>
      <w:r w:rsidRPr="00116252">
        <w:t xml:space="preserve">uman </w:t>
      </w:r>
      <w:r w:rsidR="00A347C2">
        <w:t>p</w:t>
      </w:r>
      <w:r w:rsidRPr="00116252">
        <w:t xml:space="preserve">roteomes. </w:t>
      </w:r>
      <w:r w:rsidRPr="00A347C2">
        <w:rPr>
          <w:i/>
        </w:rPr>
        <w:t>Cell Systems.</w:t>
      </w:r>
      <w:r w:rsidRPr="00116252">
        <w:t xml:space="preserve"> </w:t>
      </w:r>
      <w:r w:rsidRPr="00A347C2">
        <w:rPr>
          <w:b/>
        </w:rPr>
        <w:t>4</w:t>
      </w:r>
      <w:r w:rsidRPr="00116252">
        <w:t xml:space="preserve"> (6), 587-599 (2017).</w:t>
      </w:r>
    </w:p>
    <w:p w14:paraId="2F685357" w14:textId="77777777" w:rsidR="00A347C2" w:rsidRDefault="00116252" w:rsidP="001A521D">
      <w:pPr>
        <w:pStyle w:val="EndNoteBibliography"/>
        <w:numPr>
          <w:ilvl w:val="0"/>
          <w:numId w:val="32"/>
        </w:numPr>
        <w:ind w:left="0" w:firstLine="0"/>
      </w:pPr>
      <w:r w:rsidRPr="00116252">
        <w:t>Mertins, P.</w:t>
      </w:r>
      <w:r w:rsidRPr="00A347C2">
        <w:rPr>
          <w:i/>
        </w:rPr>
        <w:t xml:space="preserve"> </w:t>
      </w:r>
      <w:r w:rsidRPr="00A347C2">
        <w:rPr>
          <w:iCs/>
        </w:rPr>
        <w:t>et al.</w:t>
      </w:r>
      <w:r w:rsidRPr="00116252">
        <w:t xml:space="preserve"> Proteogenomics connects somatic mutations to signalling in breast cancer. </w:t>
      </w:r>
      <w:r w:rsidRPr="00A347C2">
        <w:rPr>
          <w:i/>
        </w:rPr>
        <w:t>Nature.</w:t>
      </w:r>
      <w:r w:rsidRPr="00116252">
        <w:t xml:space="preserve"> </w:t>
      </w:r>
      <w:r w:rsidRPr="00A347C2">
        <w:rPr>
          <w:b/>
        </w:rPr>
        <w:t>534</w:t>
      </w:r>
      <w:r w:rsidRPr="00116252">
        <w:t xml:space="preserve"> (7605), 55-62 (2016).</w:t>
      </w:r>
    </w:p>
    <w:p w14:paraId="11183011" w14:textId="77777777" w:rsidR="00A347C2" w:rsidRDefault="00116252" w:rsidP="001A521D">
      <w:pPr>
        <w:pStyle w:val="EndNoteBibliography"/>
        <w:numPr>
          <w:ilvl w:val="0"/>
          <w:numId w:val="32"/>
        </w:numPr>
        <w:ind w:left="0" w:firstLine="0"/>
      </w:pPr>
      <w:r w:rsidRPr="00116252">
        <w:t>Frost, D. C., Greer, T.</w:t>
      </w:r>
      <w:r w:rsidR="00A347C2">
        <w:t>,</w:t>
      </w:r>
      <w:r w:rsidRPr="00116252">
        <w:t xml:space="preserve"> Li, L. High-Resolution Enabled 12-Plex DiLeu Isobaric Tags for Quantitative Proteomics. </w:t>
      </w:r>
      <w:r w:rsidRPr="00A347C2">
        <w:rPr>
          <w:i/>
        </w:rPr>
        <w:t>Analytical Chemistry.</w:t>
      </w:r>
      <w:r w:rsidRPr="00116252">
        <w:t xml:space="preserve"> </w:t>
      </w:r>
      <w:r w:rsidRPr="00A347C2">
        <w:rPr>
          <w:b/>
        </w:rPr>
        <w:t>87</w:t>
      </w:r>
      <w:r w:rsidRPr="00116252">
        <w:t xml:space="preserve"> (3), 1646-1654 (2015).</w:t>
      </w:r>
    </w:p>
    <w:p w14:paraId="574C54BC" w14:textId="77777777" w:rsidR="00A347C2" w:rsidRDefault="00116252" w:rsidP="001A521D">
      <w:pPr>
        <w:pStyle w:val="EndNoteBibliography"/>
        <w:numPr>
          <w:ilvl w:val="0"/>
          <w:numId w:val="32"/>
        </w:numPr>
        <w:ind w:left="0" w:firstLine="0"/>
      </w:pPr>
      <w:r w:rsidRPr="00116252">
        <w:t>Moulder, R., Bhosale, S. D., Goodlett, D. R.</w:t>
      </w:r>
      <w:r w:rsidR="00A347C2">
        <w:t>,</w:t>
      </w:r>
      <w:r w:rsidRPr="00116252">
        <w:t xml:space="preserve"> Lahesmaa, R. Analysis of the plasma proteome using iTRAQ and TMT-based Isobaric labeling. </w:t>
      </w:r>
      <w:r w:rsidRPr="00A347C2">
        <w:rPr>
          <w:i/>
        </w:rPr>
        <w:t>Mass Spectrometry Reviews.</w:t>
      </w:r>
      <w:r w:rsidRPr="00116252">
        <w:t xml:space="preserve"> </w:t>
      </w:r>
      <w:r w:rsidRPr="00A347C2">
        <w:rPr>
          <w:b/>
        </w:rPr>
        <w:t>37</w:t>
      </w:r>
      <w:r w:rsidRPr="00116252">
        <w:t xml:space="preserve"> (5), 583-606 (2018).</w:t>
      </w:r>
    </w:p>
    <w:p w14:paraId="23D10DFD" w14:textId="77777777" w:rsidR="00A347C2" w:rsidRDefault="00116252" w:rsidP="001A521D">
      <w:pPr>
        <w:pStyle w:val="EndNoteBibliography"/>
        <w:numPr>
          <w:ilvl w:val="0"/>
          <w:numId w:val="32"/>
        </w:numPr>
        <w:ind w:left="0" w:firstLine="0"/>
      </w:pPr>
      <w:r w:rsidRPr="00116252">
        <w:t>Wang, H.</w:t>
      </w:r>
      <w:r w:rsidRPr="00A347C2">
        <w:rPr>
          <w:i/>
        </w:rPr>
        <w:t xml:space="preserve"> </w:t>
      </w:r>
      <w:r w:rsidRPr="00A347C2">
        <w:rPr>
          <w:iCs/>
        </w:rPr>
        <w:t>et al.</w:t>
      </w:r>
      <w:r w:rsidRPr="00116252">
        <w:t xml:space="preserve"> Deep multiomics profiling of brain tumors identifies signaling networks downstream of cancer driver genes. </w:t>
      </w:r>
      <w:r w:rsidRPr="00A347C2">
        <w:rPr>
          <w:i/>
        </w:rPr>
        <w:t>Nature Communications.</w:t>
      </w:r>
      <w:r w:rsidRPr="00116252">
        <w:t xml:space="preserve"> </w:t>
      </w:r>
      <w:r w:rsidRPr="00A347C2">
        <w:rPr>
          <w:b/>
        </w:rPr>
        <w:t>10</w:t>
      </w:r>
      <w:r w:rsidRPr="00116252">
        <w:t xml:space="preserve"> (1), 3718 (2019).</w:t>
      </w:r>
    </w:p>
    <w:p w14:paraId="31D502C7" w14:textId="77777777" w:rsidR="00A347C2" w:rsidRDefault="00116252" w:rsidP="001A521D">
      <w:pPr>
        <w:pStyle w:val="EndNoteBibliography"/>
        <w:numPr>
          <w:ilvl w:val="0"/>
          <w:numId w:val="32"/>
        </w:numPr>
        <w:ind w:left="0" w:firstLine="0"/>
      </w:pPr>
      <w:r w:rsidRPr="00116252">
        <w:t>Rauniyar, N.</w:t>
      </w:r>
      <w:r w:rsidR="00A347C2">
        <w:t xml:space="preserve">, </w:t>
      </w:r>
      <w:r w:rsidRPr="00116252">
        <w:t xml:space="preserve">Yates, J. R., 3rd. Isobaric labeling-based relative quantification in shotgun proteomics. </w:t>
      </w:r>
      <w:r w:rsidRPr="00A347C2">
        <w:rPr>
          <w:i/>
        </w:rPr>
        <w:t>Journal of Proteome Research.</w:t>
      </w:r>
      <w:r w:rsidRPr="00116252">
        <w:t xml:space="preserve"> </w:t>
      </w:r>
      <w:r w:rsidRPr="00A347C2">
        <w:rPr>
          <w:b/>
        </w:rPr>
        <w:t>13</w:t>
      </w:r>
      <w:r w:rsidRPr="00116252">
        <w:t xml:space="preserve"> (12), 5293-5309 (2014).</w:t>
      </w:r>
    </w:p>
    <w:p w14:paraId="1967BE39" w14:textId="77777777" w:rsidR="00A347C2" w:rsidRDefault="00116252" w:rsidP="001A521D">
      <w:pPr>
        <w:pStyle w:val="EndNoteBibliography"/>
        <w:numPr>
          <w:ilvl w:val="0"/>
          <w:numId w:val="32"/>
        </w:numPr>
        <w:ind w:left="0" w:firstLine="0"/>
      </w:pPr>
      <w:r w:rsidRPr="00116252">
        <w:t>Hogrebe, A.</w:t>
      </w:r>
      <w:r w:rsidRPr="00A347C2">
        <w:rPr>
          <w:i/>
        </w:rPr>
        <w:t xml:space="preserve"> </w:t>
      </w:r>
      <w:r w:rsidRPr="00A347C2">
        <w:rPr>
          <w:iCs/>
        </w:rPr>
        <w:t>et al.</w:t>
      </w:r>
      <w:r w:rsidRPr="00116252">
        <w:t xml:space="preserve"> Benchmarking common quantification strategies for large-scale phosphoproteomics. </w:t>
      </w:r>
      <w:r w:rsidRPr="00A347C2">
        <w:rPr>
          <w:i/>
        </w:rPr>
        <w:t>Nature Communications.</w:t>
      </w:r>
      <w:r w:rsidRPr="00116252">
        <w:t xml:space="preserve"> </w:t>
      </w:r>
      <w:r w:rsidRPr="00A347C2">
        <w:rPr>
          <w:b/>
        </w:rPr>
        <w:t>9</w:t>
      </w:r>
      <w:r w:rsidRPr="00116252">
        <w:t xml:space="preserve"> (1), 1045 (2018).</w:t>
      </w:r>
    </w:p>
    <w:p w14:paraId="63CC9C89" w14:textId="77777777" w:rsidR="00A347C2" w:rsidRDefault="00116252" w:rsidP="001A521D">
      <w:pPr>
        <w:pStyle w:val="EndNoteBibliography"/>
        <w:numPr>
          <w:ilvl w:val="0"/>
          <w:numId w:val="32"/>
        </w:numPr>
        <w:ind w:left="0" w:firstLine="0"/>
      </w:pPr>
      <w:r w:rsidRPr="00116252">
        <w:t>Dayon, L.</w:t>
      </w:r>
      <w:r w:rsidRPr="00A347C2">
        <w:rPr>
          <w:i/>
        </w:rPr>
        <w:t xml:space="preserve"> </w:t>
      </w:r>
      <w:r w:rsidRPr="00A347C2">
        <w:rPr>
          <w:iCs/>
        </w:rPr>
        <w:t>et al.</w:t>
      </w:r>
      <w:r w:rsidRPr="00116252">
        <w:t xml:space="preserve"> Relative </w:t>
      </w:r>
      <w:r w:rsidR="00A347C2">
        <w:t>q</w:t>
      </w:r>
      <w:r w:rsidRPr="00116252">
        <w:t xml:space="preserve">uantification of </w:t>
      </w:r>
      <w:r w:rsidR="00A347C2">
        <w:t>p</w:t>
      </w:r>
      <w:r w:rsidRPr="00116252">
        <w:t xml:space="preserve">roteins in </w:t>
      </w:r>
      <w:r w:rsidR="00A347C2">
        <w:t>h</w:t>
      </w:r>
      <w:r w:rsidRPr="00116252">
        <w:t xml:space="preserve">uman </w:t>
      </w:r>
      <w:r w:rsidR="00A347C2">
        <w:t>c</w:t>
      </w:r>
      <w:r w:rsidRPr="00116252">
        <w:t xml:space="preserve">erebrospinal </w:t>
      </w:r>
      <w:r w:rsidR="00A347C2">
        <w:t>f</w:t>
      </w:r>
      <w:r w:rsidRPr="00116252">
        <w:t xml:space="preserve">luids by MS/MS </w:t>
      </w:r>
      <w:r w:rsidR="00A347C2">
        <w:t>u</w:t>
      </w:r>
      <w:r w:rsidRPr="00116252">
        <w:t>sing 6-</w:t>
      </w:r>
      <w:r w:rsidR="00A347C2">
        <w:t>p</w:t>
      </w:r>
      <w:r w:rsidRPr="00116252">
        <w:t xml:space="preserve">lex </w:t>
      </w:r>
      <w:r w:rsidR="00A347C2">
        <w:t>i</w:t>
      </w:r>
      <w:r w:rsidRPr="00116252">
        <w:t xml:space="preserve">sobaric </w:t>
      </w:r>
      <w:r w:rsidR="00A347C2">
        <w:t>t</w:t>
      </w:r>
      <w:r w:rsidRPr="00116252">
        <w:t xml:space="preserve">ags. </w:t>
      </w:r>
      <w:r w:rsidRPr="00A347C2">
        <w:rPr>
          <w:i/>
        </w:rPr>
        <w:t>Analytical Chemistry.</w:t>
      </w:r>
      <w:r w:rsidRPr="00116252">
        <w:t xml:space="preserve"> </w:t>
      </w:r>
      <w:r w:rsidRPr="00A347C2">
        <w:rPr>
          <w:b/>
        </w:rPr>
        <w:t>80</w:t>
      </w:r>
      <w:r w:rsidRPr="00116252">
        <w:t xml:space="preserve"> (8), 2921-2931 (2008).</w:t>
      </w:r>
    </w:p>
    <w:p w14:paraId="455F501D" w14:textId="77777777" w:rsidR="00A347C2" w:rsidRDefault="00116252" w:rsidP="001A521D">
      <w:pPr>
        <w:pStyle w:val="EndNoteBibliography"/>
        <w:numPr>
          <w:ilvl w:val="0"/>
          <w:numId w:val="32"/>
        </w:numPr>
        <w:ind w:left="0" w:firstLine="0"/>
      </w:pPr>
      <w:r w:rsidRPr="00116252">
        <w:t>Stepanova, E., Gygi, S. P.</w:t>
      </w:r>
      <w:r w:rsidR="00A347C2">
        <w:t>,</w:t>
      </w:r>
      <w:r w:rsidRPr="00116252">
        <w:t xml:space="preserve"> Paulo, J. A. Filter-</w:t>
      </w:r>
      <w:r w:rsidR="00A347C2">
        <w:t>b</w:t>
      </w:r>
      <w:r w:rsidRPr="00116252">
        <w:t xml:space="preserve">ased </w:t>
      </w:r>
      <w:r w:rsidR="00A347C2">
        <w:t>p</w:t>
      </w:r>
      <w:r w:rsidRPr="00116252">
        <w:t xml:space="preserve">rotein </w:t>
      </w:r>
      <w:r w:rsidR="00A347C2">
        <w:t>d</w:t>
      </w:r>
      <w:r w:rsidRPr="00116252">
        <w:t xml:space="preserve">igestion (FPD): A </w:t>
      </w:r>
      <w:r w:rsidR="00A347C2">
        <w:t>d</w:t>
      </w:r>
      <w:r w:rsidRPr="00116252">
        <w:t>etergent-</w:t>
      </w:r>
      <w:r w:rsidR="00A347C2">
        <w:t>f</w:t>
      </w:r>
      <w:r w:rsidRPr="00116252">
        <w:t xml:space="preserve">ree and </w:t>
      </w:r>
      <w:r w:rsidR="00A347C2">
        <w:t>s</w:t>
      </w:r>
      <w:r w:rsidRPr="00116252">
        <w:t>caffold-</w:t>
      </w:r>
      <w:r w:rsidR="00A347C2">
        <w:t>b</w:t>
      </w:r>
      <w:r w:rsidRPr="00116252">
        <w:t xml:space="preserve">ased </w:t>
      </w:r>
      <w:r w:rsidR="00A347C2">
        <w:t>s</w:t>
      </w:r>
      <w:r w:rsidRPr="00116252">
        <w:t xml:space="preserve">trategy for TMT </w:t>
      </w:r>
      <w:r w:rsidR="00A347C2">
        <w:t>w</w:t>
      </w:r>
      <w:r w:rsidRPr="00116252">
        <w:t xml:space="preserve">orkflows. </w:t>
      </w:r>
      <w:r w:rsidRPr="00A347C2">
        <w:rPr>
          <w:i/>
        </w:rPr>
        <w:t>Journal of Proteome Research.</w:t>
      </w:r>
      <w:r w:rsidRPr="00116252">
        <w:t xml:space="preserve"> </w:t>
      </w:r>
      <w:r w:rsidRPr="00A347C2">
        <w:rPr>
          <w:b/>
        </w:rPr>
        <w:t>17</w:t>
      </w:r>
      <w:r w:rsidRPr="00116252">
        <w:t xml:space="preserve"> (3), 1227-1234 (2018).</w:t>
      </w:r>
    </w:p>
    <w:p w14:paraId="70A1D37D" w14:textId="31538080" w:rsidR="00A347C2" w:rsidRDefault="00116252" w:rsidP="001A521D">
      <w:pPr>
        <w:pStyle w:val="EndNoteBibliography"/>
        <w:numPr>
          <w:ilvl w:val="0"/>
          <w:numId w:val="32"/>
        </w:numPr>
        <w:ind w:left="0" w:firstLine="0"/>
      </w:pPr>
      <w:r w:rsidRPr="00116252">
        <w:t>McAlister, G. C.</w:t>
      </w:r>
      <w:r w:rsidRPr="00A347C2">
        <w:rPr>
          <w:iCs/>
        </w:rPr>
        <w:t xml:space="preserve"> et al.</w:t>
      </w:r>
      <w:r w:rsidRPr="00116252">
        <w:t xml:space="preserve"> Increasing the </w:t>
      </w:r>
      <w:r w:rsidR="00A347C2">
        <w:t>m</w:t>
      </w:r>
      <w:r w:rsidRPr="00116252">
        <w:t xml:space="preserve">ultiplexing </w:t>
      </w:r>
      <w:r w:rsidR="00A347C2">
        <w:t>c</w:t>
      </w:r>
      <w:r w:rsidRPr="00116252">
        <w:t xml:space="preserve">apacity of TMTs </w:t>
      </w:r>
      <w:r w:rsidR="00A347C2">
        <w:t>u</w:t>
      </w:r>
      <w:r w:rsidRPr="00116252">
        <w:t xml:space="preserve">sing </w:t>
      </w:r>
      <w:r w:rsidR="00A347C2">
        <w:t>r</w:t>
      </w:r>
      <w:r w:rsidRPr="00116252">
        <w:t xml:space="preserve">eporter </w:t>
      </w:r>
      <w:r w:rsidR="00A347C2">
        <w:t>i</w:t>
      </w:r>
      <w:r w:rsidRPr="00116252">
        <w:t xml:space="preserve">on </w:t>
      </w:r>
      <w:r w:rsidR="00A347C2">
        <w:t>i</w:t>
      </w:r>
      <w:r w:rsidRPr="00116252">
        <w:t xml:space="preserve">sotopologues with </w:t>
      </w:r>
      <w:r w:rsidR="00A347C2">
        <w:t>i</w:t>
      </w:r>
      <w:r w:rsidRPr="00116252">
        <w:t xml:space="preserve">sobaric </w:t>
      </w:r>
      <w:r w:rsidR="00A347C2">
        <w:t>m</w:t>
      </w:r>
      <w:r w:rsidRPr="00116252">
        <w:t xml:space="preserve">asses. </w:t>
      </w:r>
      <w:r w:rsidRPr="00A347C2">
        <w:rPr>
          <w:i/>
        </w:rPr>
        <w:t>Analytical Chemistry.</w:t>
      </w:r>
      <w:r w:rsidRPr="00116252">
        <w:t xml:space="preserve"> </w:t>
      </w:r>
      <w:r w:rsidRPr="00A347C2">
        <w:rPr>
          <w:b/>
        </w:rPr>
        <w:t>84</w:t>
      </w:r>
      <w:r w:rsidRPr="00116252">
        <w:t xml:space="preserve"> (17), 7469-7478 (2012)</w:t>
      </w:r>
      <w:r w:rsidR="00A347C2">
        <w:t>.</w:t>
      </w:r>
    </w:p>
    <w:p w14:paraId="6651F863" w14:textId="77777777" w:rsidR="00A347C2" w:rsidRDefault="00116252" w:rsidP="001A521D">
      <w:pPr>
        <w:pStyle w:val="EndNoteBibliography"/>
        <w:numPr>
          <w:ilvl w:val="0"/>
          <w:numId w:val="32"/>
        </w:numPr>
        <w:ind w:left="0" w:firstLine="0"/>
      </w:pPr>
      <w:r w:rsidRPr="00116252">
        <w:t>Thompson, A.</w:t>
      </w:r>
      <w:r w:rsidRPr="00A347C2">
        <w:rPr>
          <w:i/>
        </w:rPr>
        <w:t xml:space="preserve"> </w:t>
      </w:r>
      <w:r w:rsidRPr="00A347C2">
        <w:rPr>
          <w:iCs/>
        </w:rPr>
        <w:t>et al.</w:t>
      </w:r>
      <w:r w:rsidRPr="00116252">
        <w:t xml:space="preserve"> TMTpro: Design, </w:t>
      </w:r>
      <w:r w:rsidR="00A347C2">
        <w:t>s</w:t>
      </w:r>
      <w:r w:rsidRPr="00116252">
        <w:t xml:space="preserve">ynthesis, and </w:t>
      </w:r>
      <w:r w:rsidR="00A347C2">
        <w:t>i</w:t>
      </w:r>
      <w:r w:rsidRPr="00116252">
        <w:t xml:space="preserve">nitial </w:t>
      </w:r>
      <w:r w:rsidR="00A347C2">
        <w:t>e</w:t>
      </w:r>
      <w:r w:rsidRPr="00116252">
        <w:t xml:space="preserve">valuation of a </w:t>
      </w:r>
      <w:r w:rsidR="00A347C2">
        <w:t>p</w:t>
      </w:r>
      <w:r w:rsidRPr="00116252">
        <w:t>roline-</w:t>
      </w:r>
      <w:r w:rsidR="00A347C2">
        <w:t>b</w:t>
      </w:r>
      <w:r w:rsidRPr="00116252">
        <w:t xml:space="preserve">ased </w:t>
      </w:r>
      <w:r w:rsidR="00A347C2">
        <w:t>i</w:t>
      </w:r>
      <w:r w:rsidRPr="00116252">
        <w:t>sobaric 16-</w:t>
      </w:r>
      <w:r w:rsidR="00A347C2">
        <w:t>p</w:t>
      </w:r>
      <w:r w:rsidRPr="00116252">
        <w:t xml:space="preserve">lex </w:t>
      </w:r>
      <w:r w:rsidR="00A347C2">
        <w:t>t</w:t>
      </w:r>
      <w:r w:rsidRPr="00116252">
        <w:t xml:space="preserve">andem </w:t>
      </w:r>
      <w:r w:rsidR="00A347C2">
        <w:t>m</w:t>
      </w:r>
      <w:r w:rsidRPr="00116252">
        <w:t xml:space="preserve">ass </w:t>
      </w:r>
      <w:r w:rsidR="00A347C2">
        <w:t>t</w:t>
      </w:r>
      <w:r w:rsidRPr="00116252">
        <w:t xml:space="preserve">ag </w:t>
      </w:r>
      <w:r w:rsidR="00A347C2">
        <w:t>r</w:t>
      </w:r>
      <w:r w:rsidRPr="00116252">
        <w:t xml:space="preserve">eagent </w:t>
      </w:r>
      <w:r w:rsidR="00A347C2">
        <w:t>s</w:t>
      </w:r>
      <w:r w:rsidRPr="00116252">
        <w:t xml:space="preserve">et. </w:t>
      </w:r>
      <w:r w:rsidRPr="00A347C2">
        <w:rPr>
          <w:i/>
        </w:rPr>
        <w:t>Analytical Chemistry.</w:t>
      </w:r>
      <w:r w:rsidRPr="00116252">
        <w:t xml:space="preserve"> </w:t>
      </w:r>
      <w:r w:rsidRPr="00A347C2">
        <w:rPr>
          <w:b/>
        </w:rPr>
        <w:t>91</w:t>
      </w:r>
      <w:r w:rsidRPr="00116252">
        <w:t xml:space="preserve"> (24), 15941-15950 </w:t>
      </w:r>
      <w:r w:rsidRPr="00116252">
        <w:lastRenderedPageBreak/>
        <w:t>(2019).</w:t>
      </w:r>
    </w:p>
    <w:p w14:paraId="44667FE1" w14:textId="77777777" w:rsidR="00A347C2" w:rsidRDefault="00116252" w:rsidP="001A521D">
      <w:pPr>
        <w:pStyle w:val="EndNoteBibliography"/>
        <w:numPr>
          <w:ilvl w:val="0"/>
          <w:numId w:val="32"/>
        </w:numPr>
        <w:ind w:left="0" w:firstLine="0"/>
      </w:pPr>
      <w:r w:rsidRPr="00116252">
        <w:t>Li, J.</w:t>
      </w:r>
      <w:r w:rsidRPr="00A347C2">
        <w:rPr>
          <w:i/>
        </w:rPr>
        <w:t xml:space="preserve"> </w:t>
      </w:r>
      <w:r w:rsidRPr="00A347C2">
        <w:rPr>
          <w:iCs/>
        </w:rPr>
        <w:t>et al.</w:t>
      </w:r>
      <w:r w:rsidRPr="00116252">
        <w:t xml:space="preserve"> TMTpro reagents: a set of isobaric labeling mass tags enables simultaneous proteome-wide measurements across 16 samples. </w:t>
      </w:r>
      <w:r w:rsidRPr="00A347C2">
        <w:rPr>
          <w:i/>
        </w:rPr>
        <w:t>Nature Methods.</w:t>
      </w:r>
      <w:r w:rsidRPr="00116252">
        <w:t xml:space="preserve"> </w:t>
      </w:r>
      <w:r w:rsidRPr="00A347C2">
        <w:rPr>
          <w:b/>
        </w:rPr>
        <w:t>17</w:t>
      </w:r>
      <w:r w:rsidRPr="00116252">
        <w:t xml:space="preserve"> (4), 399-404 (2020).</w:t>
      </w:r>
    </w:p>
    <w:p w14:paraId="3E853AD5" w14:textId="77777777" w:rsidR="00A347C2" w:rsidRDefault="00116252" w:rsidP="001A521D">
      <w:pPr>
        <w:pStyle w:val="EndNoteBibliography"/>
        <w:numPr>
          <w:ilvl w:val="0"/>
          <w:numId w:val="32"/>
        </w:numPr>
        <w:ind w:left="0" w:firstLine="0"/>
      </w:pPr>
      <w:r w:rsidRPr="00116252">
        <w:t>Arul, A. B.</w:t>
      </w:r>
      <w:r w:rsidR="00A347C2">
        <w:t>,</w:t>
      </w:r>
      <w:r w:rsidRPr="00116252">
        <w:t xml:space="preserve"> Robinson, R. A. S. Sample Multiplexing Strategies in Quantitative Proteomics. </w:t>
      </w:r>
      <w:r w:rsidRPr="00A347C2">
        <w:rPr>
          <w:i/>
        </w:rPr>
        <w:t>Analytical Chemistry.</w:t>
      </w:r>
      <w:r w:rsidRPr="00116252">
        <w:t xml:space="preserve"> </w:t>
      </w:r>
      <w:r w:rsidRPr="00A347C2">
        <w:rPr>
          <w:b/>
        </w:rPr>
        <w:t>91</w:t>
      </w:r>
      <w:r w:rsidRPr="00116252">
        <w:t xml:space="preserve"> (1), 178-189 (2019).</w:t>
      </w:r>
    </w:p>
    <w:p w14:paraId="54E6F581" w14:textId="77777777" w:rsidR="00A347C2" w:rsidRDefault="00116252" w:rsidP="001A521D">
      <w:pPr>
        <w:pStyle w:val="EndNoteBibliography"/>
        <w:numPr>
          <w:ilvl w:val="0"/>
          <w:numId w:val="32"/>
        </w:numPr>
        <w:ind w:left="0" w:firstLine="0"/>
      </w:pPr>
      <w:r w:rsidRPr="00116252">
        <w:t>Labib, M.</w:t>
      </w:r>
      <w:r w:rsidR="00A347C2">
        <w:t>,</w:t>
      </w:r>
      <w:r w:rsidRPr="00116252">
        <w:t xml:space="preserve"> Kelley, S. O. Single-cell analysis targeting the proteome. </w:t>
      </w:r>
      <w:r w:rsidRPr="00A347C2">
        <w:rPr>
          <w:i/>
        </w:rPr>
        <w:t>Nature Reviews Chemistry.</w:t>
      </w:r>
      <w:r w:rsidRPr="00116252">
        <w:t xml:space="preserve"> </w:t>
      </w:r>
      <w:r w:rsidRPr="00A347C2">
        <w:rPr>
          <w:b/>
        </w:rPr>
        <w:t>4</w:t>
      </w:r>
      <w:r w:rsidRPr="00116252">
        <w:t xml:space="preserve"> (3), 143-158 (2020).</w:t>
      </w:r>
    </w:p>
    <w:p w14:paraId="146F7A7C" w14:textId="77777777" w:rsidR="00A347C2" w:rsidRDefault="00116252" w:rsidP="001A521D">
      <w:pPr>
        <w:pStyle w:val="EndNoteBibliography"/>
        <w:numPr>
          <w:ilvl w:val="0"/>
          <w:numId w:val="32"/>
        </w:numPr>
        <w:ind w:left="0" w:firstLine="0"/>
      </w:pPr>
      <w:r w:rsidRPr="00116252">
        <w:t>Ren, R.-J., Dammer, E. B., Wang, G., Seyfried, N. T.</w:t>
      </w:r>
      <w:r w:rsidR="00A347C2">
        <w:t>,</w:t>
      </w:r>
      <w:r w:rsidRPr="00116252">
        <w:t xml:space="preserve"> Levey, A. I. Proteomics of protein post-translational modifications implicated in neurodegeneration.</w:t>
      </w:r>
      <w:r w:rsidR="00A347C2">
        <w:t xml:space="preserve"> </w:t>
      </w:r>
      <w:r w:rsidRPr="00A347C2">
        <w:rPr>
          <w:i/>
        </w:rPr>
        <w:t>Translational Neurodegeneration.</w:t>
      </w:r>
      <w:r w:rsidRPr="00116252">
        <w:t xml:space="preserve"> </w:t>
      </w:r>
      <w:r w:rsidRPr="00A347C2">
        <w:rPr>
          <w:b/>
        </w:rPr>
        <w:t>3</w:t>
      </w:r>
      <w:r w:rsidRPr="00116252">
        <w:t xml:space="preserve"> (1), 23-23 (2014).</w:t>
      </w:r>
    </w:p>
    <w:p w14:paraId="5A88E1F2" w14:textId="77777777" w:rsidR="00A347C2" w:rsidRDefault="00116252" w:rsidP="001A521D">
      <w:pPr>
        <w:pStyle w:val="EndNoteBibliography"/>
        <w:numPr>
          <w:ilvl w:val="0"/>
          <w:numId w:val="32"/>
        </w:numPr>
        <w:ind w:left="0" w:firstLine="0"/>
      </w:pPr>
      <w:r w:rsidRPr="00116252">
        <w:t>Pagel, O., Loroch, S., Sickmann, A.</w:t>
      </w:r>
      <w:r w:rsidR="00A347C2">
        <w:t>,</w:t>
      </w:r>
      <w:r w:rsidRPr="00116252">
        <w:t xml:space="preserve"> Zahedi, R. P. Current strategies and findings in clinically relevant post-translational modification-specific proteomics. </w:t>
      </w:r>
      <w:r w:rsidRPr="00A347C2">
        <w:rPr>
          <w:i/>
        </w:rPr>
        <w:t>Expert Review of Proteomics.</w:t>
      </w:r>
      <w:r w:rsidRPr="00116252">
        <w:t xml:space="preserve"> </w:t>
      </w:r>
      <w:r w:rsidRPr="00A347C2">
        <w:rPr>
          <w:b/>
        </w:rPr>
        <w:t>12</w:t>
      </w:r>
      <w:r w:rsidRPr="00116252">
        <w:t xml:space="preserve"> (3), 235-253 (2015).</w:t>
      </w:r>
    </w:p>
    <w:p w14:paraId="6178BB23" w14:textId="77777777" w:rsidR="00A347C2" w:rsidRDefault="00116252" w:rsidP="001A521D">
      <w:pPr>
        <w:pStyle w:val="EndNoteBibliography"/>
        <w:numPr>
          <w:ilvl w:val="0"/>
          <w:numId w:val="32"/>
        </w:numPr>
        <w:ind w:left="0" w:firstLine="0"/>
      </w:pPr>
      <w:r w:rsidRPr="00116252">
        <w:t>Mertins, P.</w:t>
      </w:r>
      <w:r w:rsidRPr="00A347C2">
        <w:rPr>
          <w:i/>
        </w:rPr>
        <w:t xml:space="preserve"> </w:t>
      </w:r>
      <w:r w:rsidRPr="00A347C2">
        <w:rPr>
          <w:iCs/>
        </w:rPr>
        <w:t xml:space="preserve">et al. </w:t>
      </w:r>
      <w:r w:rsidRPr="00116252">
        <w:t xml:space="preserve">Reproducible workflow for multiplexed deep-scale proteome and phosphoproteome analysis of tumor tissues by liquid chromatography–mass spectrometry. </w:t>
      </w:r>
      <w:r w:rsidRPr="00A347C2">
        <w:rPr>
          <w:i/>
        </w:rPr>
        <w:t>Nature Protocols.</w:t>
      </w:r>
      <w:r w:rsidRPr="00116252">
        <w:t xml:space="preserve"> </w:t>
      </w:r>
      <w:r w:rsidRPr="00A347C2">
        <w:rPr>
          <w:b/>
        </w:rPr>
        <w:t>13</w:t>
      </w:r>
      <w:r w:rsidRPr="00116252">
        <w:t xml:space="preserve"> (7), 1632-1661 (2018).</w:t>
      </w:r>
    </w:p>
    <w:p w14:paraId="304C78DA" w14:textId="77777777" w:rsidR="00A347C2" w:rsidRDefault="00116252" w:rsidP="001A521D">
      <w:pPr>
        <w:pStyle w:val="EndNoteBibliography"/>
        <w:numPr>
          <w:ilvl w:val="0"/>
          <w:numId w:val="32"/>
        </w:numPr>
        <w:ind w:left="0" w:firstLine="0"/>
      </w:pPr>
      <w:r w:rsidRPr="00116252">
        <w:t>Aebersold, R.</w:t>
      </w:r>
      <w:r w:rsidR="00A347C2">
        <w:t xml:space="preserve">, </w:t>
      </w:r>
      <w:r w:rsidRPr="00116252">
        <w:t xml:space="preserve">Mann, M. Mass-spectrometric exploration of proteome structure and function. </w:t>
      </w:r>
      <w:r w:rsidRPr="00A347C2">
        <w:rPr>
          <w:i/>
        </w:rPr>
        <w:t>Nature.</w:t>
      </w:r>
      <w:r w:rsidRPr="00116252">
        <w:t xml:space="preserve"> </w:t>
      </w:r>
      <w:r w:rsidRPr="00A347C2">
        <w:rPr>
          <w:b/>
        </w:rPr>
        <w:t>537</w:t>
      </w:r>
      <w:r w:rsidRPr="00116252">
        <w:t xml:space="preserve"> (7620), 347-355 (2016).</w:t>
      </w:r>
    </w:p>
    <w:p w14:paraId="42263042" w14:textId="77777777" w:rsidR="00A347C2" w:rsidRDefault="00116252" w:rsidP="001A521D">
      <w:pPr>
        <w:pStyle w:val="EndNoteBibliography"/>
        <w:numPr>
          <w:ilvl w:val="0"/>
          <w:numId w:val="32"/>
        </w:numPr>
        <w:ind w:left="0" w:firstLine="0"/>
      </w:pPr>
      <w:r w:rsidRPr="00116252">
        <w:t>Bai, B.</w:t>
      </w:r>
      <w:r w:rsidRPr="00A347C2">
        <w:rPr>
          <w:i/>
        </w:rPr>
        <w:t xml:space="preserve"> </w:t>
      </w:r>
      <w:r w:rsidRPr="00A347C2">
        <w:rPr>
          <w:iCs/>
        </w:rPr>
        <w:t>et al.</w:t>
      </w:r>
      <w:r w:rsidRPr="00116252">
        <w:t xml:space="preserve"> Deep </w:t>
      </w:r>
      <w:r w:rsidR="00A347C2">
        <w:t>m</w:t>
      </w:r>
      <w:r w:rsidRPr="00116252">
        <w:t xml:space="preserve">ultilayer </w:t>
      </w:r>
      <w:r w:rsidR="00A347C2">
        <w:t>b</w:t>
      </w:r>
      <w:r w:rsidRPr="00116252">
        <w:t xml:space="preserve">rain </w:t>
      </w:r>
      <w:r w:rsidR="00A347C2">
        <w:t>p</w:t>
      </w:r>
      <w:r w:rsidRPr="00116252">
        <w:t xml:space="preserve">roteomics </w:t>
      </w:r>
      <w:r w:rsidR="00A347C2">
        <w:t>i</w:t>
      </w:r>
      <w:r w:rsidRPr="00116252">
        <w:t xml:space="preserve">dentifies </w:t>
      </w:r>
      <w:r w:rsidR="00A347C2">
        <w:t>m</w:t>
      </w:r>
      <w:r w:rsidRPr="00116252">
        <w:t xml:space="preserve">olecular </w:t>
      </w:r>
      <w:r w:rsidR="00A347C2">
        <w:t>n</w:t>
      </w:r>
      <w:r w:rsidRPr="00116252">
        <w:t xml:space="preserve">etworks in Alzheimer’s </w:t>
      </w:r>
      <w:r w:rsidR="00A347C2">
        <w:t>d</w:t>
      </w:r>
      <w:r w:rsidRPr="00116252">
        <w:t xml:space="preserve">isease </w:t>
      </w:r>
      <w:r w:rsidR="00A347C2">
        <w:t>p</w:t>
      </w:r>
      <w:r w:rsidRPr="00116252">
        <w:t xml:space="preserve">rogression. </w:t>
      </w:r>
      <w:r w:rsidRPr="00A347C2">
        <w:rPr>
          <w:i/>
        </w:rPr>
        <w:t>Neuron.</w:t>
      </w:r>
      <w:r w:rsidRPr="00116252">
        <w:t xml:space="preserve"> </w:t>
      </w:r>
      <w:r w:rsidRPr="00A347C2">
        <w:rPr>
          <w:b/>
        </w:rPr>
        <w:t>105</w:t>
      </w:r>
      <w:r w:rsidRPr="00116252">
        <w:t xml:space="preserve"> (6), 975-991 (2020).</w:t>
      </w:r>
    </w:p>
    <w:p w14:paraId="2FDAFE85" w14:textId="77777777" w:rsidR="00A347C2" w:rsidRDefault="00116252" w:rsidP="001A521D">
      <w:pPr>
        <w:pStyle w:val="EndNoteBibliography"/>
        <w:numPr>
          <w:ilvl w:val="0"/>
          <w:numId w:val="32"/>
        </w:numPr>
        <w:ind w:left="0" w:firstLine="0"/>
      </w:pPr>
      <w:r w:rsidRPr="00116252">
        <w:t>Kelstrup, C. D.</w:t>
      </w:r>
      <w:r w:rsidRPr="00A347C2">
        <w:rPr>
          <w:i/>
        </w:rPr>
        <w:t xml:space="preserve"> </w:t>
      </w:r>
      <w:r w:rsidRPr="00A347C2">
        <w:rPr>
          <w:iCs/>
        </w:rPr>
        <w:t>et al.</w:t>
      </w:r>
      <w:r w:rsidRPr="00116252">
        <w:t xml:space="preserve"> Rapid and </w:t>
      </w:r>
      <w:r w:rsidR="00A347C2">
        <w:t>d</w:t>
      </w:r>
      <w:r w:rsidRPr="00116252">
        <w:t xml:space="preserve">eep </w:t>
      </w:r>
      <w:r w:rsidR="00A347C2">
        <w:t>p</w:t>
      </w:r>
      <w:r w:rsidRPr="00116252">
        <w:t xml:space="preserve">roteomes by </w:t>
      </w:r>
      <w:r w:rsidR="00A347C2">
        <w:t>f</w:t>
      </w:r>
      <w:r w:rsidRPr="00116252">
        <w:t xml:space="preserve">aster </w:t>
      </w:r>
      <w:r w:rsidR="00A347C2">
        <w:t>s</w:t>
      </w:r>
      <w:r w:rsidRPr="00116252">
        <w:t xml:space="preserve">equencing on a </w:t>
      </w:r>
      <w:r w:rsidR="00A347C2">
        <w:t>b</w:t>
      </w:r>
      <w:r w:rsidRPr="00116252">
        <w:t xml:space="preserve">enchtop </w:t>
      </w:r>
      <w:r w:rsidR="00A347C2">
        <w:t>q</w:t>
      </w:r>
      <w:r w:rsidRPr="00116252">
        <w:t xml:space="preserve">uadrupole </w:t>
      </w:r>
      <w:r w:rsidR="00A347C2">
        <w:t>u</w:t>
      </w:r>
      <w:r w:rsidRPr="00116252">
        <w:t>ltra-</w:t>
      </w:r>
      <w:r w:rsidR="00A347C2">
        <w:t>h</w:t>
      </w:r>
      <w:r w:rsidRPr="00116252">
        <w:t>igh-</w:t>
      </w:r>
      <w:r w:rsidR="00A347C2">
        <w:t>f</w:t>
      </w:r>
      <w:r w:rsidRPr="00116252">
        <w:t xml:space="preserve">ield </w:t>
      </w:r>
      <w:r w:rsidR="00A347C2">
        <w:t>o</w:t>
      </w:r>
      <w:r w:rsidRPr="00116252">
        <w:t xml:space="preserve">rbitrap </w:t>
      </w:r>
      <w:r w:rsidR="00A347C2">
        <w:t>m</w:t>
      </w:r>
      <w:r w:rsidRPr="00116252">
        <w:t xml:space="preserve">ass </w:t>
      </w:r>
      <w:r w:rsidR="00A347C2">
        <w:t>s</w:t>
      </w:r>
      <w:r w:rsidRPr="00116252">
        <w:t xml:space="preserve">pectrometer. </w:t>
      </w:r>
      <w:r w:rsidRPr="00A347C2">
        <w:rPr>
          <w:i/>
        </w:rPr>
        <w:t>Journal of Proteome Research.</w:t>
      </w:r>
      <w:r w:rsidRPr="00116252">
        <w:t xml:space="preserve"> </w:t>
      </w:r>
      <w:r w:rsidRPr="00A347C2">
        <w:rPr>
          <w:b/>
        </w:rPr>
        <w:t>13</w:t>
      </w:r>
      <w:r w:rsidRPr="00116252">
        <w:t xml:space="preserve"> (12), 6187-6195 (2014).</w:t>
      </w:r>
    </w:p>
    <w:p w14:paraId="00346072" w14:textId="77777777" w:rsidR="00A347C2" w:rsidRDefault="00116252" w:rsidP="001A521D">
      <w:pPr>
        <w:pStyle w:val="EndNoteBibliography"/>
        <w:numPr>
          <w:ilvl w:val="0"/>
          <w:numId w:val="32"/>
        </w:numPr>
        <w:ind w:left="0" w:firstLine="0"/>
      </w:pPr>
      <w:r w:rsidRPr="00116252">
        <w:t>Meier, F.</w:t>
      </w:r>
      <w:r w:rsidRPr="00A347C2">
        <w:rPr>
          <w:iCs/>
        </w:rPr>
        <w:t xml:space="preserve"> et al.</w:t>
      </w:r>
      <w:r w:rsidRPr="00116252">
        <w:t xml:space="preserve"> Online parallel accumulation – serial fragmentation (PASEF) with a novel trapped ion mobility mass spectrometer. </w:t>
      </w:r>
      <w:r w:rsidRPr="00A347C2">
        <w:rPr>
          <w:i/>
        </w:rPr>
        <w:t>Molecular &amp; Cellular Proteomics.</w:t>
      </w:r>
      <w:r w:rsidRPr="00116252">
        <w:t xml:space="preserve"> </w:t>
      </w:r>
      <w:r w:rsidRPr="00A347C2">
        <w:rPr>
          <w:b/>
        </w:rPr>
        <w:t>17</w:t>
      </w:r>
      <w:r w:rsidRPr="00116252">
        <w:t xml:space="preserve"> (12), mcp.TIR118.000900 (2018).</w:t>
      </w:r>
    </w:p>
    <w:p w14:paraId="3C9FBD4A" w14:textId="77777777" w:rsidR="00A347C2" w:rsidRDefault="00116252" w:rsidP="001A521D">
      <w:pPr>
        <w:pStyle w:val="EndNoteBibliography"/>
        <w:numPr>
          <w:ilvl w:val="0"/>
          <w:numId w:val="32"/>
        </w:numPr>
        <w:ind w:left="0" w:firstLine="0"/>
      </w:pPr>
      <w:r w:rsidRPr="00116252">
        <w:t>Schweppe, D. K.</w:t>
      </w:r>
      <w:r w:rsidRPr="00A347C2">
        <w:rPr>
          <w:i/>
        </w:rPr>
        <w:t xml:space="preserve"> </w:t>
      </w:r>
      <w:r w:rsidRPr="00A347C2">
        <w:rPr>
          <w:iCs/>
        </w:rPr>
        <w:t>et al.</w:t>
      </w:r>
      <w:r w:rsidRPr="00116252">
        <w:t xml:space="preserve"> Full-</w:t>
      </w:r>
      <w:r w:rsidR="00A347C2">
        <w:t>f</w:t>
      </w:r>
      <w:r w:rsidRPr="00116252">
        <w:t xml:space="preserve">eatured, </w:t>
      </w:r>
      <w:r w:rsidR="00A347C2">
        <w:t>r</w:t>
      </w:r>
      <w:r w:rsidRPr="00116252">
        <w:t>eal-</w:t>
      </w:r>
      <w:r w:rsidR="00A347C2">
        <w:t>t</w:t>
      </w:r>
      <w:r w:rsidRPr="00116252">
        <w:t xml:space="preserve">ime </w:t>
      </w:r>
      <w:r w:rsidR="00A347C2">
        <w:t>d</w:t>
      </w:r>
      <w:r w:rsidRPr="00116252">
        <w:t xml:space="preserve">atabase </w:t>
      </w:r>
      <w:r w:rsidR="00A347C2">
        <w:t>s</w:t>
      </w:r>
      <w:r w:rsidRPr="00116252">
        <w:t xml:space="preserve">earching </w:t>
      </w:r>
      <w:r w:rsidR="00A347C2">
        <w:t>p</w:t>
      </w:r>
      <w:r w:rsidRPr="00116252">
        <w:t xml:space="preserve">latform </w:t>
      </w:r>
      <w:r w:rsidR="00A347C2">
        <w:t>e</w:t>
      </w:r>
      <w:r w:rsidRPr="00116252">
        <w:t xml:space="preserve">nables </w:t>
      </w:r>
      <w:r w:rsidR="00A347C2">
        <w:t>f</w:t>
      </w:r>
      <w:r w:rsidRPr="00116252">
        <w:t xml:space="preserve">ast and </w:t>
      </w:r>
      <w:r w:rsidR="00A347C2">
        <w:t>a</w:t>
      </w:r>
      <w:r w:rsidRPr="00116252">
        <w:t xml:space="preserve">ccurate </w:t>
      </w:r>
      <w:r w:rsidR="00A347C2">
        <w:t>m</w:t>
      </w:r>
      <w:r w:rsidRPr="00116252">
        <w:t xml:space="preserve">ultiplexed </w:t>
      </w:r>
      <w:r w:rsidR="00A347C2">
        <w:t>q</w:t>
      </w:r>
      <w:r w:rsidRPr="00116252">
        <w:t xml:space="preserve">uantitative </w:t>
      </w:r>
      <w:r w:rsidR="00A347C2">
        <w:t>p</w:t>
      </w:r>
      <w:r w:rsidRPr="00116252">
        <w:t xml:space="preserve">roteomics. </w:t>
      </w:r>
      <w:r w:rsidRPr="00A347C2">
        <w:rPr>
          <w:i/>
        </w:rPr>
        <w:t>Journal of Proteome Research.</w:t>
      </w:r>
      <w:r w:rsidRPr="00116252">
        <w:t xml:space="preserve"> </w:t>
      </w:r>
      <w:r w:rsidRPr="00A347C2">
        <w:rPr>
          <w:b/>
        </w:rPr>
        <w:t>19</w:t>
      </w:r>
      <w:r w:rsidRPr="00116252">
        <w:t xml:space="preserve"> (5), 2026-2034 (2020).</w:t>
      </w:r>
    </w:p>
    <w:p w14:paraId="2B33CAF3" w14:textId="77777777" w:rsidR="00E503A8" w:rsidRDefault="00116252" w:rsidP="001A521D">
      <w:pPr>
        <w:pStyle w:val="EndNoteBibliography"/>
        <w:numPr>
          <w:ilvl w:val="0"/>
          <w:numId w:val="32"/>
        </w:numPr>
        <w:ind w:left="0" w:firstLine="0"/>
      </w:pPr>
      <w:r w:rsidRPr="00116252">
        <w:t>Wang, H.</w:t>
      </w:r>
      <w:r w:rsidRPr="00A347C2">
        <w:rPr>
          <w:i/>
        </w:rPr>
        <w:t xml:space="preserve"> </w:t>
      </w:r>
      <w:r w:rsidRPr="00A347C2">
        <w:rPr>
          <w:iCs/>
        </w:rPr>
        <w:t>et al.</w:t>
      </w:r>
      <w:r w:rsidRPr="00116252">
        <w:t xml:space="preserve"> Systematic </w:t>
      </w:r>
      <w:r w:rsidR="00E503A8">
        <w:t>o</w:t>
      </w:r>
      <w:r w:rsidRPr="00116252">
        <w:t xml:space="preserve">ptimization of </w:t>
      </w:r>
      <w:r w:rsidR="00E503A8">
        <w:t>l</w:t>
      </w:r>
      <w:r w:rsidRPr="00116252">
        <w:t xml:space="preserve">ong </w:t>
      </w:r>
      <w:r w:rsidR="00E503A8">
        <w:t>g</w:t>
      </w:r>
      <w:r w:rsidRPr="00116252">
        <w:t xml:space="preserve">radient </w:t>
      </w:r>
      <w:r w:rsidR="00E503A8">
        <w:t>c</w:t>
      </w:r>
      <w:r w:rsidRPr="00116252">
        <w:t xml:space="preserve">hromatography </w:t>
      </w:r>
      <w:r w:rsidR="00E503A8">
        <w:t>m</w:t>
      </w:r>
      <w:r w:rsidRPr="00116252">
        <w:t xml:space="preserve">ass </w:t>
      </w:r>
      <w:r w:rsidR="00E503A8">
        <w:t>s</w:t>
      </w:r>
      <w:r w:rsidRPr="00116252">
        <w:t xml:space="preserve">pectrometry for </w:t>
      </w:r>
      <w:r w:rsidR="00E503A8">
        <w:t>d</w:t>
      </w:r>
      <w:r w:rsidRPr="00116252">
        <w:t xml:space="preserve">eep </w:t>
      </w:r>
      <w:r w:rsidR="00E503A8">
        <w:t>a</w:t>
      </w:r>
      <w:r w:rsidRPr="00116252">
        <w:t xml:space="preserve">nalysis of </w:t>
      </w:r>
      <w:r w:rsidR="00E503A8">
        <w:t>b</w:t>
      </w:r>
      <w:r w:rsidRPr="00116252">
        <w:t xml:space="preserve">rain </w:t>
      </w:r>
      <w:r w:rsidR="00E503A8">
        <w:t>p</w:t>
      </w:r>
      <w:r w:rsidRPr="00116252">
        <w:t xml:space="preserve">roteome. </w:t>
      </w:r>
      <w:r w:rsidRPr="00A347C2">
        <w:rPr>
          <w:i/>
        </w:rPr>
        <w:t>Journal of Proteome Research.</w:t>
      </w:r>
      <w:r w:rsidRPr="00116252">
        <w:t xml:space="preserve"> </w:t>
      </w:r>
      <w:r w:rsidRPr="00A347C2">
        <w:rPr>
          <w:b/>
        </w:rPr>
        <w:t>14</w:t>
      </w:r>
      <w:r w:rsidRPr="00116252">
        <w:t xml:space="preserve"> (2), 829-838 (2015).</w:t>
      </w:r>
    </w:p>
    <w:p w14:paraId="1061696C" w14:textId="77777777" w:rsidR="00E503A8" w:rsidRDefault="00116252" w:rsidP="001A521D">
      <w:pPr>
        <w:pStyle w:val="EndNoteBibliography"/>
        <w:numPr>
          <w:ilvl w:val="0"/>
          <w:numId w:val="32"/>
        </w:numPr>
        <w:ind w:left="0" w:firstLine="0"/>
      </w:pPr>
      <w:r w:rsidRPr="00116252">
        <w:t>Dey, K. K.</w:t>
      </w:r>
      <w:r w:rsidRPr="00E503A8">
        <w:rPr>
          <w:i/>
        </w:rPr>
        <w:t xml:space="preserve"> </w:t>
      </w:r>
      <w:r w:rsidRPr="00E503A8">
        <w:rPr>
          <w:iCs/>
        </w:rPr>
        <w:t>et al.</w:t>
      </w:r>
      <w:r w:rsidRPr="00116252">
        <w:t xml:space="preserve"> Deep undepleted human serum proteome profiling toward biomarker discovery for Alzheimer's disease. </w:t>
      </w:r>
      <w:r w:rsidRPr="00E503A8">
        <w:rPr>
          <w:i/>
        </w:rPr>
        <w:t>Clinical Proteomics.</w:t>
      </w:r>
      <w:r w:rsidRPr="00116252">
        <w:t xml:space="preserve"> </w:t>
      </w:r>
      <w:r w:rsidRPr="00E503A8">
        <w:rPr>
          <w:b/>
        </w:rPr>
        <w:t>16</w:t>
      </w:r>
      <w:r w:rsidR="00E503A8">
        <w:t xml:space="preserve">, </w:t>
      </w:r>
      <w:r w:rsidRPr="00116252">
        <w:t>16-16 (2019).</w:t>
      </w:r>
    </w:p>
    <w:p w14:paraId="6655CC57" w14:textId="77777777" w:rsidR="00E503A8" w:rsidRDefault="00116252" w:rsidP="001A521D">
      <w:pPr>
        <w:pStyle w:val="EndNoteBibliography"/>
        <w:numPr>
          <w:ilvl w:val="0"/>
          <w:numId w:val="32"/>
        </w:numPr>
        <w:ind w:left="0" w:firstLine="0"/>
      </w:pPr>
      <w:r w:rsidRPr="00116252">
        <w:t>Bai, B.</w:t>
      </w:r>
      <w:r w:rsidRPr="00E503A8">
        <w:rPr>
          <w:i/>
        </w:rPr>
        <w:t xml:space="preserve"> </w:t>
      </w:r>
      <w:r w:rsidRPr="00E503A8">
        <w:rPr>
          <w:iCs/>
        </w:rPr>
        <w:t>et al. D</w:t>
      </w:r>
      <w:r w:rsidRPr="00116252">
        <w:t xml:space="preserve">eep </w:t>
      </w:r>
      <w:r w:rsidR="00E503A8">
        <w:t>p</w:t>
      </w:r>
      <w:r w:rsidRPr="00116252">
        <w:t xml:space="preserve">rofiling of </w:t>
      </w:r>
      <w:r w:rsidR="00E503A8">
        <w:t>p</w:t>
      </w:r>
      <w:r w:rsidRPr="00116252">
        <w:t xml:space="preserve">roteome and </w:t>
      </w:r>
      <w:r w:rsidR="00E503A8">
        <w:t>p</w:t>
      </w:r>
      <w:r w:rsidRPr="00116252">
        <w:t xml:space="preserve">hosphoproteome by </w:t>
      </w:r>
      <w:r w:rsidR="00E503A8">
        <w:t>i</w:t>
      </w:r>
      <w:r w:rsidRPr="00116252">
        <w:t xml:space="preserve">sobaric </w:t>
      </w:r>
      <w:r w:rsidR="00E503A8">
        <w:t>l</w:t>
      </w:r>
      <w:r w:rsidRPr="00116252">
        <w:t xml:space="preserve">abeling, </w:t>
      </w:r>
      <w:r w:rsidR="00E503A8">
        <w:t>e</w:t>
      </w:r>
      <w:r w:rsidRPr="00116252">
        <w:t xml:space="preserve">xtensive </w:t>
      </w:r>
      <w:r w:rsidR="00E503A8">
        <w:t>l</w:t>
      </w:r>
      <w:r w:rsidRPr="00116252">
        <w:t xml:space="preserve">iquid </w:t>
      </w:r>
      <w:r w:rsidR="00E503A8">
        <w:t>c</w:t>
      </w:r>
      <w:r w:rsidRPr="00116252">
        <w:t xml:space="preserve">hromatography, and </w:t>
      </w:r>
      <w:r w:rsidR="00E503A8">
        <w:t>m</w:t>
      </w:r>
      <w:r w:rsidRPr="00116252">
        <w:t xml:space="preserve">ass </w:t>
      </w:r>
      <w:r w:rsidR="00E503A8">
        <w:t>s</w:t>
      </w:r>
      <w:r w:rsidRPr="00116252">
        <w:t xml:space="preserve">pectrometry. </w:t>
      </w:r>
      <w:r w:rsidRPr="00E503A8">
        <w:rPr>
          <w:i/>
        </w:rPr>
        <w:t>Methods in Enzymology.</w:t>
      </w:r>
      <w:r w:rsidRPr="00116252">
        <w:t xml:space="preserve"> </w:t>
      </w:r>
      <w:r w:rsidRPr="00E503A8">
        <w:rPr>
          <w:b/>
        </w:rPr>
        <w:t>585</w:t>
      </w:r>
      <w:r w:rsidRPr="00116252">
        <w:t xml:space="preserve"> 377-395 (2017)</w:t>
      </w:r>
      <w:r w:rsidR="00E503A8">
        <w:t>.</w:t>
      </w:r>
    </w:p>
    <w:p w14:paraId="10A2DFEF" w14:textId="77777777" w:rsidR="00E503A8" w:rsidRDefault="00116252" w:rsidP="001A521D">
      <w:pPr>
        <w:pStyle w:val="EndNoteBibliography"/>
        <w:numPr>
          <w:ilvl w:val="0"/>
          <w:numId w:val="32"/>
        </w:numPr>
        <w:ind w:left="0" w:firstLine="0"/>
      </w:pPr>
      <w:r w:rsidRPr="00116252">
        <w:t>High, A. A.</w:t>
      </w:r>
      <w:r w:rsidRPr="00E503A8">
        <w:rPr>
          <w:i/>
        </w:rPr>
        <w:t xml:space="preserve"> </w:t>
      </w:r>
      <w:r w:rsidRPr="00E503A8">
        <w:rPr>
          <w:iCs/>
        </w:rPr>
        <w:t xml:space="preserve">et al. </w:t>
      </w:r>
      <w:r w:rsidRPr="00116252">
        <w:t xml:space="preserve">Deep </w:t>
      </w:r>
      <w:r w:rsidR="00E503A8">
        <w:t>p</w:t>
      </w:r>
      <w:r w:rsidRPr="00116252">
        <w:t xml:space="preserve">roteome </w:t>
      </w:r>
      <w:r w:rsidR="00E503A8">
        <w:t>p</w:t>
      </w:r>
      <w:r w:rsidRPr="00116252">
        <w:t xml:space="preserve">rofiling by </w:t>
      </w:r>
      <w:r w:rsidR="00E503A8">
        <w:t>i</w:t>
      </w:r>
      <w:r w:rsidRPr="00116252">
        <w:t xml:space="preserve">sobaric </w:t>
      </w:r>
      <w:r w:rsidR="00E503A8">
        <w:t>l</w:t>
      </w:r>
      <w:r w:rsidRPr="00116252">
        <w:t xml:space="preserve">abeling, </w:t>
      </w:r>
      <w:r w:rsidR="00E503A8">
        <w:t>e</w:t>
      </w:r>
      <w:r w:rsidRPr="00116252">
        <w:t xml:space="preserve">xtensive </w:t>
      </w:r>
      <w:r w:rsidR="00E503A8">
        <w:t>l</w:t>
      </w:r>
      <w:r w:rsidRPr="00116252">
        <w:t xml:space="preserve">iquid </w:t>
      </w:r>
      <w:r w:rsidR="00E503A8">
        <w:t>c</w:t>
      </w:r>
      <w:r w:rsidRPr="00116252">
        <w:t xml:space="preserve">hromatography, </w:t>
      </w:r>
      <w:r w:rsidR="00E503A8">
        <w:t>m</w:t>
      </w:r>
      <w:r w:rsidRPr="00116252">
        <w:t xml:space="preserve">ass </w:t>
      </w:r>
      <w:r w:rsidR="00E503A8">
        <w:t>s</w:t>
      </w:r>
      <w:r w:rsidRPr="00116252">
        <w:t xml:space="preserve">pectrometry, and </w:t>
      </w:r>
      <w:r w:rsidR="00E503A8">
        <w:t>s</w:t>
      </w:r>
      <w:r w:rsidRPr="00116252">
        <w:t xml:space="preserve">oftware-assisted </w:t>
      </w:r>
      <w:r w:rsidR="00E503A8">
        <w:t>q</w:t>
      </w:r>
      <w:r w:rsidRPr="00116252">
        <w:t xml:space="preserve">uantification. </w:t>
      </w:r>
      <w:r w:rsidRPr="00E503A8">
        <w:rPr>
          <w:i/>
        </w:rPr>
        <w:t>Journal of Visualized Experiments.</w:t>
      </w:r>
      <w:r w:rsidRPr="00116252">
        <w:t xml:space="preserve"> </w:t>
      </w:r>
      <w:r w:rsidR="00E503A8">
        <w:t>(</w:t>
      </w:r>
      <w:r w:rsidRPr="00E503A8">
        <w:rPr>
          <w:bCs/>
        </w:rPr>
        <w:t>129</w:t>
      </w:r>
      <w:r w:rsidR="00E503A8">
        <w:t xml:space="preserve">), </w:t>
      </w:r>
      <w:r w:rsidRPr="00116252">
        <w:t>e56474 (2017).</w:t>
      </w:r>
    </w:p>
    <w:p w14:paraId="06065F52" w14:textId="77777777" w:rsidR="00E503A8" w:rsidRDefault="00116252" w:rsidP="001A521D">
      <w:pPr>
        <w:pStyle w:val="EndNoteBibliography"/>
        <w:numPr>
          <w:ilvl w:val="0"/>
          <w:numId w:val="32"/>
        </w:numPr>
        <w:ind w:left="0" w:firstLine="0"/>
      </w:pPr>
      <w:r w:rsidRPr="00116252">
        <w:t>Chick, J. M.</w:t>
      </w:r>
      <w:r w:rsidRPr="00E503A8">
        <w:rPr>
          <w:iCs/>
        </w:rPr>
        <w:t xml:space="preserve"> et al.</w:t>
      </w:r>
      <w:r w:rsidRPr="00116252">
        <w:t xml:space="preserve"> Defining the consequences of genetic variation on a proteome-wide scale. </w:t>
      </w:r>
      <w:r w:rsidRPr="00E503A8">
        <w:rPr>
          <w:i/>
        </w:rPr>
        <w:t>Nature.</w:t>
      </w:r>
      <w:r w:rsidRPr="00116252">
        <w:t xml:space="preserve"> </w:t>
      </w:r>
      <w:r w:rsidRPr="00E503A8">
        <w:rPr>
          <w:b/>
        </w:rPr>
        <w:t>534</w:t>
      </w:r>
      <w:r w:rsidRPr="00116252">
        <w:t xml:space="preserve"> (7608), 500-505 (2016).</w:t>
      </w:r>
    </w:p>
    <w:p w14:paraId="572F38DC" w14:textId="77777777" w:rsidR="00E503A8" w:rsidRDefault="00116252" w:rsidP="001A521D">
      <w:pPr>
        <w:pStyle w:val="EndNoteBibliography"/>
        <w:numPr>
          <w:ilvl w:val="0"/>
          <w:numId w:val="32"/>
        </w:numPr>
        <w:ind w:left="0" w:firstLine="0"/>
      </w:pPr>
      <w:r w:rsidRPr="00116252">
        <w:t>Wang, Z.</w:t>
      </w:r>
      <w:r w:rsidRPr="00E503A8">
        <w:rPr>
          <w:i/>
        </w:rPr>
        <w:t xml:space="preserve"> </w:t>
      </w:r>
      <w:r w:rsidRPr="00E503A8">
        <w:rPr>
          <w:iCs/>
        </w:rPr>
        <w:t>et al.</w:t>
      </w:r>
      <w:r w:rsidRPr="00116252">
        <w:t xml:space="preserve"> Quantitative phosphoproteomic analysis of the molecular substrates of sleep need. </w:t>
      </w:r>
      <w:r w:rsidRPr="00E503A8">
        <w:rPr>
          <w:i/>
        </w:rPr>
        <w:t>Nature.</w:t>
      </w:r>
      <w:r w:rsidRPr="00116252">
        <w:t xml:space="preserve"> </w:t>
      </w:r>
      <w:r w:rsidRPr="00E503A8">
        <w:rPr>
          <w:b/>
        </w:rPr>
        <w:t>558</w:t>
      </w:r>
      <w:r w:rsidRPr="00116252">
        <w:t xml:space="preserve"> (7710), 435-439 (2018).</w:t>
      </w:r>
    </w:p>
    <w:p w14:paraId="38FA964B" w14:textId="77777777" w:rsidR="00E503A8" w:rsidRDefault="00116252" w:rsidP="001A521D">
      <w:pPr>
        <w:pStyle w:val="EndNoteBibliography"/>
        <w:numPr>
          <w:ilvl w:val="0"/>
          <w:numId w:val="32"/>
        </w:numPr>
        <w:ind w:left="0" w:firstLine="0"/>
      </w:pPr>
      <w:r w:rsidRPr="00116252">
        <w:lastRenderedPageBreak/>
        <w:t>Tan, H.</w:t>
      </w:r>
      <w:r w:rsidRPr="00E503A8">
        <w:rPr>
          <w:i/>
        </w:rPr>
        <w:t xml:space="preserve"> </w:t>
      </w:r>
      <w:r w:rsidRPr="00E503A8">
        <w:rPr>
          <w:iCs/>
        </w:rPr>
        <w:t>et al.</w:t>
      </w:r>
      <w:r w:rsidRPr="00116252">
        <w:t xml:space="preserve"> Integrative </w:t>
      </w:r>
      <w:r w:rsidR="00E503A8">
        <w:t>p</w:t>
      </w:r>
      <w:r w:rsidRPr="00116252">
        <w:t xml:space="preserve">roteomics and </w:t>
      </w:r>
      <w:r w:rsidR="00E503A8">
        <w:t>p</w:t>
      </w:r>
      <w:r w:rsidRPr="00116252">
        <w:t xml:space="preserve">hosphoproteomics </w:t>
      </w:r>
      <w:r w:rsidR="00E503A8">
        <w:t>p</w:t>
      </w:r>
      <w:r w:rsidRPr="00116252">
        <w:t xml:space="preserve">rofiling </w:t>
      </w:r>
      <w:r w:rsidR="00E503A8">
        <w:t>r</w:t>
      </w:r>
      <w:r w:rsidRPr="00116252">
        <w:t xml:space="preserve">eveals </w:t>
      </w:r>
      <w:r w:rsidR="00E503A8">
        <w:t>d</w:t>
      </w:r>
      <w:r w:rsidRPr="00116252">
        <w:t xml:space="preserve">ynamic </w:t>
      </w:r>
      <w:r w:rsidR="00E503A8">
        <w:t>s</w:t>
      </w:r>
      <w:r w:rsidRPr="00116252">
        <w:t xml:space="preserve">ignaling </w:t>
      </w:r>
      <w:r w:rsidR="00E503A8">
        <w:t>n</w:t>
      </w:r>
      <w:r w:rsidRPr="00116252">
        <w:t xml:space="preserve">etworks and </w:t>
      </w:r>
      <w:r w:rsidR="00E503A8">
        <w:t>b</w:t>
      </w:r>
      <w:r w:rsidRPr="00116252">
        <w:t xml:space="preserve">ioenergetics </w:t>
      </w:r>
      <w:r w:rsidR="00E503A8">
        <w:t>p</w:t>
      </w:r>
      <w:r w:rsidRPr="00116252">
        <w:t xml:space="preserve">athways </w:t>
      </w:r>
      <w:r w:rsidR="00E503A8">
        <w:t>u</w:t>
      </w:r>
      <w:r w:rsidRPr="00116252">
        <w:t xml:space="preserve">nderlying T </w:t>
      </w:r>
      <w:r w:rsidR="00E503A8">
        <w:t>c</w:t>
      </w:r>
      <w:r w:rsidRPr="00116252">
        <w:t xml:space="preserve">ell </w:t>
      </w:r>
      <w:r w:rsidR="00E503A8">
        <w:t>a</w:t>
      </w:r>
      <w:r w:rsidRPr="00116252">
        <w:t xml:space="preserve">ctivation. </w:t>
      </w:r>
      <w:r w:rsidRPr="00E503A8">
        <w:rPr>
          <w:i/>
        </w:rPr>
        <w:t>Immunity.</w:t>
      </w:r>
      <w:r w:rsidRPr="00116252">
        <w:t xml:space="preserve"> </w:t>
      </w:r>
      <w:r w:rsidRPr="00E503A8">
        <w:rPr>
          <w:b/>
        </w:rPr>
        <w:t>46</w:t>
      </w:r>
      <w:r w:rsidRPr="00116252">
        <w:t xml:space="preserve"> (3), 488-503 (2017).</w:t>
      </w:r>
    </w:p>
    <w:p w14:paraId="2DC84DBC" w14:textId="77777777" w:rsidR="00E503A8" w:rsidRDefault="00116252" w:rsidP="001A521D">
      <w:pPr>
        <w:pStyle w:val="EndNoteBibliography"/>
        <w:numPr>
          <w:ilvl w:val="0"/>
          <w:numId w:val="32"/>
        </w:numPr>
        <w:ind w:left="0" w:firstLine="0"/>
      </w:pPr>
      <w:r w:rsidRPr="00116252">
        <w:t>Eden, E.</w:t>
      </w:r>
      <w:r w:rsidRPr="00E503A8">
        <w:rPr>
          <w:iCs/>
        </w:rPr>
        <w:t xml:space="preserve"> et al.</w:t>
      </w:r>
      <w:r w:rsidRPr="00116252">
        <w:t xml:space="preserve"> Proteome Half-Life Dynamics in Living Human Cells. </w:t>
      </w:r>
      <w:r w:rsidRPr="00E503A8">
        <w:rPr>
          <w:i/>
        </w:rPr>
        <w:t>Science.</w:t>
      </w:r>
      <w:r w:rsidRPr="00116252">
        <w:t xml:space="preserve"> </w:t>
      </w:r>
      <w:r w:rsidRPr="00E503A8">
        <w:rPr>
          <w:b/>
        </w:rPr>
        <w:t>331</w:t>
      </w:r>
      <w:r w:rsidRPr="00116252">
        <w:t xml:space="preserve"> (6018), 764 (2011).</w:t>
      </w:r>
    </w:p>
    <w:p w14:paraId="525D8FC3" w14:textId="77777777" w:rsidR="00E503A8" w:rsidRDefault="00116252" w:rsidP="001A521D">
      <w:pPr>
        <w:pStyle w:val="EndNoteBibliography"/>
        <w:numPr>
          <w:ilvl w:val="0"/>
          <w:numId w:val="32"/>
        </w:numPr>
        <w:ind w:left="0" w:firstLine="0"/>
      </w:pPr>
      <w:r w:rsidRPr="00116252">
        <w:t>Kleiman, L. B., Maiwald, T., Conzelmann, H., Lauffenburger, D. A.</w:t>
      </w:r>
      <w:r w:rsidR="00E503A8">
        <w:t>,</w:t>
      </w:r>
      <w:r w:rsidRPr="00116252">
        <w:t xml:space="preserve"> Sorger, P. K. Rapid phospho-turnover by receptor tyrosine kinases impacts downstream signaling and drug binding. </w:t>
      </w:r>
      <w:r w:rsidRPr="00E503A8">
        <w:rPr>
          <w:i/>
        </w:rPr>
        <w:t>Molecular Cell.</w:t>
      </w:r>
      <w:r w:rsidRPr="00116252">
        <w:t xml:space="preserve"> </w:t>
      </w:r>
      <w:r w:rsidRPr="00E503A8">
        <w:rPr>
          <w:b/>
        </w:rPr>
        <w:t>43</w:t>
      </w:r>
      <w:r w:rsidRPr="00116252">
        <w:t xml:space="preserve"> (5), 723-737 (2011).</w:t>
      </w:r>
    </w:p>
    <w:p w14:paraId="11EFD36F" w14:textId="77777777" w:rsidR="00E503A8" w:rsidRDefault="00116252" w:rsidP="001A521D">
      <w:pPr>
        <w:pStyle w:val="EndNoteBibliography"/>
        <w:numPr>
          <w:ilvl w:val="0"/>
          <w:numId w:val="32"/>
        </w:numPr>
        <w:ind w:left="0" w:firstLine="0"/>
      </w:pPr>
      <w:r w:rsidRPr="00116252">
        <w:t>Mertins, P.</w:t>
      </w:r>
      <w:r w:rsidRPr="00E503A8">
        <w:rPr>
          <w:i/>
        </w:rPr>
        <w:t xml:space="preserve"> </w:t>
      </w:r>
      <w:r w:rsidRPr="00E503A8">
        <w:rPr>
          <w:iCs/>
        </w:rPr>
        <w:t>et al.</w:t>
      </w:r>
      <w:r w:rsidRPr="00116252">
        <w:t xml:space="preserve"> Ischemia in </w:t>
      </w:r>
      <w:r w:rsidR="00E503A8">
        <w:t>t</w:t>
      </w:r>
      <w:r w:rsidRPr="00116252">
        <w:t xml:space="preserve">umors </w:t>
      </w:r>
      <w:r w:rsidR="00E503A8">
        <w:t>i</w:t>
      </w:r>
      <w:r w:rsidRPr="00116252">
        <w:t xml:space="preserve">nduces </w:t>
      </w:r>
      <w:r w:rsidR="00E503A8">
        <w:t>e</w:t>
      </w:r>
      <w:r w:rsidRPr="00116252">
        <w:t xml:space="preserve">arly and </w:t>
      </w:r>
      <w:r w:rsidR="00E503A8">
        <w:t>s</w:t>
      </w:r>
      <w:r w:rsidRPr="00116252">
        <w:t xml:space="preserve">ustained </w:t>
      </w:r>
      <w:r w:rsidR="00E503A8">
        <w:t>p</w:t>
      </w:r>
      <w:r w:rsidRPr="00116252">
        <w:t xml:space="preserve">hosphorylation </w:t>
      </w:r>
      <w:r w:rsidR="00E503A8">
        <w:t>c</w:t>
      </w:r>
      <w:r w:rsidRPr="00116252">
        <w:t xml:space="preserve">hanges in </w:t>
      </w:r>
      <w:r w:rsidR="00E503A8">
        <w:t>s</w:t>
      </w:r>
      <w:r w:rsidRPr="00116252">
        <w:t xml:space="preserve">tress </w:t>
      </w:r>
      <w:r w:rsidR="00E503A8">
        <w:t>k</w:t>
      </w:r>
      <w:r w:rsidRPr="00116252">
        <w:t xml:space="preserve">inase </w:t>
      </w:r>
      <w:r w:rsidR="00E503A8">
        <w:t>p</w:t>
      </w:r>
      <w:r w:rsidRPr="00116252">
        <w:t xml:space="preserve">athways but </w:t>
      </w:r>
      <w:r w:rsidR="00E503A8">
        <w:t>d</w:t>
      </w:r>
      <w:r w:rsidRPr="00116252">
        <w:t xml:space="preserve">oes </w:t>
      </w:r>
      <w:r w:rsidR="00E503A8">
        <w:t>n</w:t>
      </w:r>
      <w:r w:rsidRPr="00116252">
        <w:t xml:space="preserve">ot </w:t>
      </w:r>
      <w:r w:rsidR="00E503A8">
        <w:t>a</w:t>
      </w:r>
      <w:r w:rsidRPr="00116252">
        <w:t xml:space="preserve">ffect </w:t>
      </w:r>
      <w:r w:rsidR="00E503A8">
        <w:t>g</w:t>
      </w:r>
      <w:r w:rsidRPr="00116252">
        <w:t xml:space="preserve">lobal </w:t>
      </w:r>
      <w:r w:rsidR="00E503A8">
        <w:t>p</w:t>
      </w:r>
      <w:r w:rsidRPr="00116252">
        <w:t xml:space="preserve">rotein </w:t>
      </w:r>
      <w:r w:rsidR="00E503A8">
        <w:t>l</w:t>
      </w:r>
      <w:r w:rsidRPr="00116252">
        <w:t xml:space="preserve">evels. </w:t>
      </w:r>
      <w:r w:rsidRPr="00E503A8">
        <w:rPr>
          <w:i/>
        </w:rPr>
        <w:t>Molecular &amp; Cellular Proteomics.</w:t>
      </w:r>
      <w:r w:rsidRPr="00116252">
        <w:t xml:space="preserve"> </w:t>
      </w:r>
      <w:r w:rsidRPr="00E503A8">
        <w:rPr>
          <w:b/>
        </w:rPr>
        <w:t>13</w:t>
      </w:r>
      <w:r w:rsidRPr="00116252">
        <w:t xml:space="preserve"> (7), 1690 (2014).</w:t>
      </w:r>
    </w:p>
    <w:p w14:paraId="6C381A21" w14:textId="77777777" w:rsidR="00E503A8" w:rsidRDefault="00116252" w:rsidP="001A521D">
      <w:pPr>
        <w:pStyle w:val="EndNoteBibliography"/>
        <w:numPr>
          <w:ilvl w:val="0"/>
          <w:numId w:val="32"/>
        </w:numPr>
        <w:ind w:left="0" w:firstLine="0"/>
      </w:pPr>
      <w:r w:rsidRPr="00116252">
        <w:t>Xu, P., Duong, D. M.</w:t>
      </w:r>
      <w:r w:rsidR="00E503A8">
        <w:t>,</w:t>
      </w:r>
      <w:r w:rsidRPr="00116252">
        <w:t xml:space="preserve"> Peng, J. Systematical </w:t>
      </w:r>
      <w:r w:rsidR="00E503A8">
        <w:t>o</w:t>
      </w:r>
      <w:r w:rsidRPr="00116252">
        <w:t xml:space="preserve">ptimization of </w:t>
      </w:r>
      <w:r w:rsidR="00E503A8">
        <w:t>r</w:t>
      </w:r>
      <w:r w:rsidRPr="00116252">
        <w:t>everse-</w:t>
      </w:r>
      <w:r w:rsidR="00E503A8">
        <w:t>p</w:t>
      </w:r>
      <w:r w:rsidRPr="00116252">
        <w:t xml:space="preserve">hase </w:t>
      </w:r>
      <w:r w:rsidR="00E503A8">
        <w:t>c</w:t>
      </w:r>
      <w:r w:rsidRPr="00116252">
        <w:t xml:space="preserve">hromatography for </w:t>
      </w:r>
      <w:r w:rsidR="00E503A8">
        <w:t>s</w:t>
      </w:r>
      <w:r w:rsidRPr="00116252">
        <w:t xml:space="preserve">hotgun </w:t>
      </w:r>
      <w:r w:rsidR="00E503A8">
        <w:t>p</w:t>
      </w:r>
      <w:r w:rsidRPr="00116252">
        <w:t xml:space="preserve">roteomics. </w:t>
      </w:r>
      <w:r w:rsidRPr="00E503A8">
        <w:rPr>
          <w:i/>
        </w:rPr>
        <w:t>Journal of Proteome Research.</w:t>
      </w:r>
      <w:r w:rsidRPr="00116252">
        <w:t xml:space="preserve"> </w:t>
      </w:r>
      <w:r w:rsidRPr="00E503A8">
        <w:rPr>
          <w:b/>
        </w:rPr>
        <w:t>8</w:t>
      </w:r>
      <w:r w:rsidRPr="00116252">
        <w:t xml:space="preserve"> (8), 3944-3950</w:t>
      </w:r>
      <w:r w:rsidR="00E503A8">
        <w:t xml:space="preserve"> </w:t>
      </w:r>
      <w:r w:rsidRPr="00116252">
        <w:t>(2009).</w:t>
      </w:r>
    </w:p>
    <w:p w14:paraId="4A76A3DB" w14:textId="77777777" w:rsidR="00E503A8" w:rsidRDefault="00116252" w:rsidP="001A521D">
      <w:pPr>
        <w:pStyle w:val="EndNoteBibliography"/>
        <w:numPr>
          <w:ilvl w:val="0"/>
          <w:numId w:val="32"/>
        </w:numPr>
        <w:ind w:left="0" w:firstLine="0"/>
      </w:pPr>
      <w:r w:rsidRPr="00116252">
        <w:t>Wang, Y.</w:t>
      </w:r>
      <w:r w:rsidRPr="00E503A8">
        <w:rPr>
          <w:iCs/>
        </w:rPr>
        <w:t xml:space="preserve"> et al.</w:t>
      </w:r>
      <w:r w:rsidRPr="00116252">
        <w:t xml:space="preserve"> Reversed-phase chromatography with multiple fraction concatenation strategy for proteome profiling of human MCF10A cells. </w:t>
      </w:r>
      <w:r w:rsidRPr="00E503A8">
        <w:rPr>
          <w:i/>
        </w:rPr>
        <w:t>Proteomics.</w:t>
      </w:r>
      <w:r w:rsidRPr="00116252">
        <w:t xml:space="preserve"> </w:t>
      </w:r>
      <w:r w:rsidRPr="00E503A8">
        <w:rPr>
          <w:b/>
        </w:rPr>
        <w:t>11</w:t>
      </w:r>
      <w:r w:rsidRPr="00116252">
        <w:t xml:space="preserve"> (10), 2019-2026 (2011).</w:t>
      </w:r>
    </w:p>
    <w:p w14:paraId="64772E42" w14:textId="77777777" w:rsidR="00E503A8" w:rsidRDefault="00116252" w:rsidP="001A521D">
      <w:pPr>
        <w:pStyle w:val="EndNoteBibliography"/>
        <w:numPr>
          <w:ilvl w:val="0"/>
          <w:numId w:val="32"/>
        </w:numPr>
        <w:ind w:left="0" w:firstLine="0"/>
      </w:pPr>
      <w:r w:rsidRPr="00116252">
        <w:t>Yang, F., Shen, Y., Camp, D. G., 2</w:t>
      </w:r>
      <w:r w:rsidRPr="00E503A8">
        <w:rPr>
          <w:vertAlign w:val="superscript"/>
        </w:rPr>
        <w:t>nd</w:t>
      </w:r>
      <w:r w:rsidR="00E503A8">
        <w:t>,</w:t>
      </w:r>
      <w:r w:rsidRPr="00116252">
        <w:t xml:space="preserve"> Smith, R. D. High-pH reversed-phase chromatography with fraction concatenation for 2D proteomic analysis. </w:t>
      </w:r>
      <w:r w:rsidRPr="00E503A8">
        <w:rPr>
          <w:i/>
        </w:rPr>
        <w:t>Expert Review of Proteomics.</w:t>
      </w:r>
      <w:r w:rsidRPr="00116252">
        <w:t xml:space="preserve"> </w:t>
      </w:r>
      <w:r w:rsidRPr="00E503A8">
        <w:rPr>
          <w:b/>
        </w:rPr>
        <w:t>9</w:t>
      </w:r>
      <w:r w:rsidRPr="00116252">
        <w:t xml:space="preserve"> (2), 129-134 (2012).</w:t>
      </w:r>
    </w:p>
    <w:p w14:paraId="45540533" w14:textId="77777777" w:rsidR="00E503A8" w:rsidRDefault="00116252" w:rsidP="001A521D">
      <w:pPr>
        <w:pStyle w:val="EndNoteBibliography"/>
        <w:numPr>
          <w:ilvl w:val="0"/>
          <w:numId w:val="32"/>
        </w:numPr>
        <w:ind w:left="0" w:firstLine="0"/>
      </w:pPr>
      <w:r w:rsidRPr="00116252">
        <w:t>Niu, M.</w:t>
      </w:r>
      <w:r w:rsidRPr="00E503A8">
        <w:rPr>
          <w:iCs/>
        </w:rPr>
        <w:t xml:space="preserve"> et al. </w:t>
      </w:r>
      <w:r w:rsidRPr="00116252">
        <w:t xml:space="preserve">Extensive </w:t>
      </w:r>
      <w:r w:rsidR="00E503A8">
        <w:t>p</w:t>
      </w:r>
      <w:r w:rsidRPr="00116252">
        <w:t xml:space="preserve">eptide </w:t>
      </w:r>
      <w:r w:rsidR="00E503A8">
        <w:t>f</w:t>
      </w:r>
      <w:r w:rsidRPr="00116252">
        <w:t xml:space="preserve">ractionation and y(1) </w:t>
      </w:r>
      <w:r w:rsidR="00E503A8">
        <w:t>i</w:t>
      </w:r>
      <w:r w:rsidRPr="00116252">
        <w:t>on-</w:t>
      </w:r>
      <w:r w:rsidR="00E503A8">
        <w:t>b</w:t>
      </w:r>
      <w:r w:rsidRPr="00116252">
        <w:t xml:space="preserve">ased </w:t>
      </w:r>
      <w:r w:rsidR="00E503A8">
        <w:t>i</w:t>
      </w:r>
      <w:r w:rsidRPr="00116252">
        <w:t xml:space="preserve">nterference </w:t>
      </w:r>
      <w:r w:rsidR="00E503A8">
        <w:t>d</w:t>
      </w:r>
      <w:r w:rsidRPr="00116252">
        <w:t xml:space="preserve">etection </w:t>
      </w:r>
      <w:r w:rsidR="00E503A8">
        <w:t>m</w:t>
      </w:r>
      <w:r w:rsidRPr="00116252">
        <w:t xml:space="preserve">ethod for </w:t>
      </w:r>
      <w:r w:rsidR="00E503A8">
        <w:t>e</w:t>
      </w:r>
      <w:r w:rsidRPr="00116252">
        <w:t xml:space="preserve">nabling </w:t>
      </w:r>
      <w:r w:rsidR="00E503A8">
        <w:t>a</w:t>
      </w:r>
      <w:r w:rsidRPr="00116252">
        <w:t xml:space="preserve">ccurate </w:t>
      </w:r>
      <w:r w:rsidR="00E503A8">
        <w:t>q</w:t>
      </w:r>
      <w:r w:rsidRPr="00116252">
        <w:t xml:space="preserve">uantification by </w:t>
      </w:r>
      <w:r w:rsidR="00E503A8">
        <w:t>i</w:t>
      </w:r>
      <w:r w:rsidRPr="00116252">
        <w:t xml:space="preserve">sobaric </w:t>
      </w:r>
      <w:r w:rsidR="00E503A8">
        <w:t>l</w:t>
      </w:r>
      <w:r w:rsidRPr="00116252">
        <w:t xml:space="preserve">abeling and </w:t>
      </w:r>
      <w:r w:rsidR="00E503A8">
        <w:t>m</w:t>
      </w:r>
      <w:r w:rsidRPr="00116252">
        <w:t xml:space="preserve">ass </w:t>
      </w:r>
      <w:r w:rsidR="00E503A8">
        <w:t>s</w:t>
      </w:r>
      <w:r w:rsidRPr="00116252">
        <w:t xml:space="preserve">pectrometry. </w:t>
      </w:r>
      <w:r w:rsidRPr="00E503A8">
        <w:rPr>
          <w:i/>
        </w:rPr>
        <w:t>Analytical Chemistry.</w:t>
      </w:r>
      <w:r w:rsidRPr="00116252">
        <w:t xml:space="preserve"> </w:t>
      </w:r>
      <w:r w:rsidRPr="00E503A8">
        <w:rPr>
          <w:b/>
        </w:rPr>
        <w:t>89</w:t>
      </w:r>
      <w:r w:rsidRPr="00116252">
        <w:t xml:space="preserve"> (5), 2956-2963 (2017).</w:t>
      </w:r>
    </w:p>
    <w:p w14:paraId="19A2E1BA" w14:textId="77777777" w:rsidR="001A521D" w:rsidRDefault="00116252" w:rsidP="001A521D">
      <w:pPr>
        <w:pStyle w:val="EndNoteBibliography"/>
        <w:numPr>
          <w:ilvl w:val="0"/>
          <w:numId w:val="32"/>
        </w:numPr>
        <w:ind w:left="0" w:firstLine="0"/>
      </w:pPr>
      <w:r w:rsidRPr="00116252">
        <w:t>Wang, X.</w:t>
      </w:r>
      <w:r w:rsidRPr="00E503A8">
        <w:rPr>
          <w:iCs/>
        </w:rPr>
        <w:t xml:space="preserve"> et al. </w:t>
      </w:r>
      <w:r w:rsidRPr="00116252">
        <w:t xml:space="preserve">JUMP: A </w:t>
      </w:r>
      <w:r w:rsidR="00E503A8">
        <w:t>t</w:t>
      </w:r>
      <w:r w:rsidRPr="00116252">
        <w:t xml:space="preserve">ag-based </w:t>
      </w:r>
      <w:r w:rsidR="00E503A8">
        <w:t>d</w:t>
      </w:r>
      <w:r w:rsidRPr="00116252">
        <w:t xml:space="preserve">atabase </w:t>
      </w:r>
      <w:r w:rsidR="00E503A8">
        <w:t>s</w:t>
      </w:r>
      <w:r w:rsidRPr="00116252">
        <w:t xml:space="preserve">earch </w:t>
      </w:r>
      <w:r w:rsidR="00E503A8">
        <w:t>t</w:t>
      </w:r>
      <w:r w:rsidRPr="00116252">
        <w:t xml:space="preserve">ool for </w:t>
      </w:r>
      <w:r w:rsidR="00E503A8">
        <w:t>p</w:t>
      </w:r>
      <w:r w:rsidRPr="00116252">
        <w:t xml:space="preserve">eptide </w:t>
      </w:r>
      <w:r w:rsidR="00E503A8">
        <w:t>i</w:t>
      </w:r>
      <w:r w:rsidRPr="00116252">
        <w:t xml:space="preserve">dentification with </w:t>
      </w:r>
      <w:r w:rsidR="00E503A8">
        <w:t>h</w:t>
      </w:r>
      <w:r w:rsidRPr="00116252">
        <w:t xml:space="preserve">igh </w:t>
      </w:r>
      <w:r w:rsidR="00E503A8">
        <w:t>s</w:t>
      </w:r>
      <w:r w:rsidRPr="00116252">
        <w:t xml:space="preserve">ensitivity and </w:t>
      </w:r>
      <w:r w:rsidR="00E503A8">
        <w:t>a</w:t>
      </w:r>
      <w:r w:rsidRPr="00116252">
        <w:t xml:space="preserve">ccuracy. </w:t>
      </w:r>
      <w:r w:rsidRPr="00E503A8">
        <w:rPr>
          <w:i/>
        </w:rPr>
        <w:t>Molecular &amp; Cellular Proteomics.</w:t>
      </w:r>
      <w:r w:rsidRPr="00116252">
        <w:t xml:space="preserve"> </w:t>
      </w:r>
      <w:r w:rsidRPr="00E503A8">
        <w:rPr>
          <w:b/>
        </w:rPr>
        <w:t>13</w:t>
      </w:r>
      <w:r w:rsidRPr="00116252">
        <w:t xml:space="preserve"> (12), 3663 (2014).</w:t>
      </w:r>
    </w:p>
    <w:p w14:paraId="0C9285ED" w14:textId="77777777" w:rsidR="001A521D" w:rsidRDefault="00116252" w:rsidP="001A521D">
      <w:pPr>
        <w:pStyle w:val="EndNoteBibliography"/>
        <w:numPr>
          <w:ilvl w:val="0"/>
          <w:numId w:val="32"/>
        </w:numPr>
        <w:ind w:left="0" w:firstLine="0"/>
      </w:pPr>
      <w:r w:rsidRPr="00116252">
        <w:t>Li, Y.</w:t>
      </w:r>
      <w:r w:rsidRPr="001A521D">
        <w:rPr>
          <w:i/>
        </w:rPr>
        <w:t xml:space="preserve"> </w:t>
      </w:r>
      <w:r w:rsidRPr="001A521D">
        <w:rPr>
          <w:iCs/>
        </w:rPr>
        <w:t>et al.</w:t>
      </w:r>
      <w:r w:rsidRPr="00116252">
        <w:t xml:space="preserve"> JUMPg: An </w:t>
      </w:r>
      <w:r w:rsidR="001A521D">
        <w:t>i</w:t>
      </w:r>
      <w:r w:rsidRPr="00116252">
        <w:t xml:space="preserve">ntegrative </w:t>
      </w:r>
      <w:r w:rsidR="001A521D">
        <w:t>p</w:t>
      </w:r>
      <w:r w:rsidRPr="00116252">
        <w:t xml:space="preserve">roteogenomics </w:t>
      </w:r>
      <w:r w:rsidR="001A521D">
        <w:t>p</w:t>
      </w:r>
      <w:r w:rsidRPr="00116252">
        <w:t xml:space="preserve">ipeline </w:t>
      </w:r>
      <w:r w:rsidR="001A521D">
        <w:t>i</w:t>
      </w:r>
      <w:r w:rsidRPr="00116252">
        <w:t xml:space="preserve">dentifying </w:t>
      </w:r>
      <w:r w:rsidR="001A521D">
        <w:t>u</w:t>
      </w:r>
      <w:r w:rsidRPr="00116252">
        <w:t xml:space="preserve">nannotated </w:t>
      </w:r>
      <w:r w:rsidR="001A521D">
        <w:t>p</w:t>
      </w:r>
      <w:r w:rsidRPr="00116252">
        <w:t xml:space="preserve">roteins in </w:t>
      </w:r>
      <w:r w:rsidR="001A521D">
        <w:t>h</w:t>
      </w:r>
      <w:r w:rsidRPr="00116252">
        <w:t xml:space="preserve">uman </w:t>
      </w:r>
      <w:r w:rsidR="001A521D">
        <w:t>b</w:t>
      </w:r>
      <w:r w:rsidRPr="00116252">
        <w:t xml:space="preserve">rain and </w:t>
      </w:r>
      <w:r w:rsidR="001A521D">
        <w:t>c</w:t>
      </w:r>
      <w:r w:rsidRPr="00116252">
        <w:t xml:space="preserve">ancer </w:t>
      </w:r>
      <w:r w:rsidR="001A521D">
        <w:t>c</w:t>
      </w:r>
      <w:r w:rsidRPr="00116252">
        <w:t xml:space="preserve">ells. </w:t>
      </w:r>
      <w:r w:rsidRPr="001A521D">
        <w:rPr>
          <w:i/>
        </w:rPr>
        <w:t>Journal of Proteome Research.</w:t>
      </w:r>
      <w:r w:rsidRPr="00116252">
        <w:t xml:space="preserve"> </w:t>
      </w:r>
      <w:r w:rsidRPr="001A521D">
        <w:rPr>
          <w:b/>
        </w:rPr>
        <w:t>15</w:t>
      </w:r>
      <w:r w:rsidRPr="00116252">
        <w:t xml:space="preserve"> (7), 2309-2320 (2016).</w:t>
      </w:r>
    </w:p>
    <w:p w14:paraId="73DBC4F3" w14:textId="77777777" w:rsidR="001A521D" w:rsidRDefault="00116252" w:rsidP="001A521D">
      <w:pPr>
        <w:pStyle w:val="EndNoteBibliography"/>
        <w:numPr>
          <w:ilvl w:val="0"/>
          <w:numId w:val="32"/>
        </w:numPr>
        <w:ind w:left="0" w:firstLine="0"/>
      </w:pPr>
      <w:r w:rsidRPr="00116252">
        <w:t>Elias, J. E.</w:t>
      </w:r>
      <w:r w:rsidR="001A521D">
        <w:t>,</w:t>
      </w:r>
      <w:r w:rsidRPr="00116252">
        <w:t xml:space="preserve"> Gygi, S. P. Target-decoy search strategy for increased confidence in large-scale protein identifications by mass spectrometry. </w:t>
      </w:r>
      <w:r w:rsidRPr="001A521D">
        <w:rPr>
          <w:i/>
        </w:rPr>
        <w:t>Nature Methods.</w:t>
      </w:r>
      <w:r w:rsidRPr="00116252">
        <w:t xml:space="preserve"> </w:t>
      </w:r>
      <w:r w:rsidRPr="001A521D">
        <w:rPr>
          <w:b/>
        </w:rPr>
        <w:t>4</w:t>
      </w:r>
      <w:r w:rsidRPr="00116252">
        <w:t xml:space="preserve"> (3), 207-214 (2007).</w:t>
      </w:r>
    </w:p>
    <w:p w14:paraId="7ED77F12" w14:textId="77777777" w:rsidR="001A521D" w:rsidRDefault="00116252" w:rsidP="001A521D">
      <w:pPr>
        <w:pStyle w:val="EndNoteBibliography"/>
        <w:numPr>
          <w:ilvl w:val="0"/>
          <w:numId w:val="32"/>
        </w:numPr>
        <w:ind w:left="0" w:firstLine="0"/>
      </w:pPr>
      <w:r w:rsidRPr="00116252">
        <w:t>Wang, Z.</w:t>
      </w:r>
      <w:r w:rsidRPr="001A521D">
        <w:rPr>
          <w:i/>
        </w:rPr>
        <w:t xml:space="preserve"> </w:t>
      </w:r>
      <w:r w:rsidRPr="001A521D">
        <w:rPr>
          <w:iCs/>
        </w:rPr>
        <w:t>et al.</w:t>
      </w:r>
      <w:r w:rsidRPr="00116252">
        <w:t xml:space="preserve"> 27-</w:t>
      </w:r>
      <w:r w:rsidR="001A521D">
        <w:t>p</w:t>
      </w:r>
      <w:r w:rsidRPr="00116252">
        <w:t xml:space="preserve">lex </w:t>
      </w:r>
      <w:r w:rsidR="001A521D">
        <w:t>t</w:t>
      </w:r>
      <w:r w:rsidRPr="00116252">
        <w:t xml:space="preserve">andem </w:t>
      </w:r>
      <w:r w:rsidR="001A521D">
        <w:t>m</w:t>
      </w:r>
      <w:r w:rsidRPr="00116252">
        <w:t xml:space="preserve">ass </w:t>
      </w:r>
      <w:r w:rsidR="001A521D">
        <w:t>t</w:t>
      </w:r>
      <w:r w:rsidRPr="00116252">
        <w:t xml:space="preserve">ag </w:t>
      </w:r>
      <w:r w:rsidR="001A521D">
        <w:t>m</w:t>
      </w:r>
      <w:r w:rsidRPr="00116252">
        <w:t xml:space="preserve">ass </w:t>
      </w:r>
      <w:r w:rsidR="001A521D">
        <w:t>s</w:t>
      </w:r>
      <w:r w:rsidRPr="00116252">
        <w:t xml:space="preserve">pectrometry for </w:t>
      </w:r>
      <w:r w:rsidR="001A521D">
        <w:t>p</w:t>
      </w:r>
      <w:r w:rsidRPr="00116252">
        <w:t xml:space="preserve">rofiling </w:t>
      </w:r>
      <w:r w:rsidR="001A521D">
        <w:t>b</w:t>
      </w:r>
      <w:r w:rsidRPr="00116252">
        <w:t xml:space="preserve">rain </w:t>
      </w:r>
      <w:r w:rsidR="001A521D">
        <w:t>p</w:t>
      </w:r>
      <w:r w:rsidRPr="00116252">
        <w:t xml:space="preserve">roteome in Alzheimer’s </w:t>
      </w:r>
      <w:r w:rsidR="001A521D">
        <w:t>d</w:t>
      </w:r>
      <w:r w:rsidRPr="00116252">
        <w:t xml:space="preserve">isease. </w:t>
      </w:r>
      <w:r w:rsidRPr="001A521D">
        <w:rPr>
          <w:i/>
        </w:rPr>
        <w:t>Analytical Chemistry.</w:t>
      </w:r>
      <w:r w:rsidRPr="00116252">
        <w:t xml:space="preserve"> </w:t>
      </w:r>
      <w:r w:rsidRPr="001A521D">
        <w:rPr>
          <w:b/>
        </w:rPr>
        <w:t>92</w:t>
      </w:r>
      <w:r w:rsidRPr="00116252">
        <w:t xml:space="preserve"> (10), 7162-7170 (2020).</w:t>
      </w:r>
    </w:p>
    <w:p w14:paraId="31218966" w14:textId="77777777" w:rsidR="001A521D" w:rsidRDefault="00116252" w:rsidP="001A521D">
      <w:pPr>
        <w:pStyle w:val="EndNoteBibliography"/>
        <w:numPr>
          <w:ilvl w:val="0"/>
          <w:numId w:val="32"/>
        </w:numPr>
        <w:ind w:left="0" w:firstLine="0"/>
      </w:pPr>
      <w:r w:rsidRPr="00116252">
        <w:t>Ow, S. Y.</w:t>
      </w:r>
      <w:r w:rsidRPr="001A521D">
        <w:rPr>
          <w:i/>
        </w:rPr>
        <w:t xml:space="preserve"> </w:t>
      </w:r>
      <w:r w:rsidRPr="001A521D">
        <w:rPr>
          <w:iCs/>
        </w:rPr>
        <w:t>et al. i</w:t>
      </w:r>
      <w:r w:rsidRPr="00116252">
        <w:t xml:space="preserve">TRAQ </w:t>
      </w:r>
      <w:r w:rsidR="001A521D">
        <w:t>u</w:t>
      </w:r>
      <w:r w:rsidRPr="00116252">
        <w:t xml:space="preserve">nderestimation in </w:t>
      </w:r>
      <w:r w:rsidR="001A521D">
        <w:t>s</w:t>
      </w:r>
      <w:r w:rsidRPr="00116252">
        <w:t xml:space="preserve">imple and </w:t>
      </w:r>
      <w:r w:rsidR="001A521D">
        <w:t>c</w:t>
      </w:r>
      <w:r w:rsidRPr="00116252">
        <w:t xml:space="preserve">omplex </w:t>
      </w:r>
      <w:r w:rsidR="001A521D">
        <w:t>m</w:t>
      </w:r>
      <w:r w:rsidRPr="00116252">
        <w:t xml:space="preserve">ixtures: “The </w:t>
      </w:r>
      <w:r w:rsidR="001A521D">
        <w:t>g</w:t>
      </w:r>
      <w:r w:rsidRPr="00116252">
        <w:t xml:space="preserve">ood, the </w:t>
      </w:r>
      <w:r w:rsidR="001A521D">
        <w:t>b</w:t>
      </w:r>
      <w:r w:rsidRPr="00116252">
        <w:t xml:space="preserve">ad and the </w:t>
      </w:r>
      <w:r w:rsidR="001A521D">
        <w:t>u</w:t>
      </w:r>
      <w:r w:rsidRPr="00116252">
        <w:t xml:space="preserve">gly”. </w:t>
      </w:r>
      <w:r w:rsidRPr="001A521D">
        <w:rPr>
          <w:i/>
        </w:rPr>
        <w:t>Journal of Proteome Research.</w:t>
      </w:r>
      <w:r w:rsidRPr="00116252">
        <w:t xml:space="preserve"> </w:t>
      </w:r>
      <w:r w:rsidRPr="001A521D">
        <w:rPr>
          <w:b/>
        </w:rPr>
        <w:t>8</w:t>
      </w:r>
      <w:r w:rsidRPr="00116252">
        <w:t xml:space="preserve"> (11), 5347-5355 (2009).</w:t>
      </w:r>
    </w:p>
    <w:p w14:paraId="1444B084" w14:textId="77777777" w:rsidR="001A521D" w:rsidRDefault="00116252" w:rsidP="001A521D">
      <w:pPr>
        <w:pStyle w:val="EndNoteBibliography"/>
        <w:numPr>
          <w:ilvl w:val="0"/>
          <w:numId w:val="32"/>
        </w:numPr>
        <w:ind w:left="0" w:firstLine="0"/>
      </w:pPr>
      <w:r w:rsidRPr="00116252">
        <w:t>Karp, N. A.</w:t>
      </w:r>
      <w:r w:rsidRPr="001A521D">
        <w:rPr>
          <w:iCs/>
        </w:rPr>
        <w:t xml:space="preserve"> et al.</w:t>
      </w:r>
      <w:r w:rsidRPr="00116252">
        <w:t xml:space="preserve"> Addressing accuracy and precision issues in iTRAQ quantitation. </w:t>
      </w:r>
      <w:r w:rsidRPr="001A521D">
        <w:rPr>
          <w:i/>
        </w:rPr>
        <w:t>Molecular &amp; Cellular Proteomics.</w:t>
      </w:r>
      <w:r w:rsidRPr="00116252">
        <w:t xml:space="preserve"> </w:t>
      </w:r>
      <w:r w:rsidRPr="001A521D">
        <w:rPr>
          <w:b/>
        </w:rPr>
        <w:t>9</w:t>
      </w:r>
      <w:r w:rsidRPr="00116252">
        <w:t xml:space="preserve"> (9), 1885-1897 (2010).</w:t>
      </w:r>
    </w:p>
    <w:p w14:paraId="7D92D2F7" w14:textId="77777777" w:rsidR="001A521D" w:rsidRDefault="00116252" w:rsidP="001A521D">
      <w:pPr>
        <w:pStyle w:val="EndNoteBibliography"/>
        <w:numPr>
          <w:ilvl w:val="0"/>
          <w:numId w:val="32"/>
        </w:numPr>
        <w:ind w:left="0" w:firstLine="0"/>
      </w:pPr>
      <w:r w:rsidRPr="00116252">
        <w:t>Ting, L., Rad, R., Gygi, S. P.</w:t>
      </w:r>
      <w:r w:rsidR="001A521D">
        <w:t>,</w:t>
      </w:r>
      <w:r w:rsidRPr="00116252">
        <w:t xml:space="preserve"> Haas, W. MS3 eliminates ratio distortion in isobaric multiplexed quantitative proteomics. </w:t>
      </w:r>
      <w:r w:rsidRPr="001A521D">
        <w:rPr>
          <w:i/>
        </w:rPr>
        <w:t>Nature Methods.</w:t>
      </w:r>
      <w:r w:rsidRPr="00116252">
        <w:t xml:space="preserve"> </w:t>
      </w:r>
      <w:r w:rsidRPr="001A521D">
        <w:rPr>
          <w:b/>
        </w:rPr>
        <w:t>8</w:t>
      </w:r>
      <w:r w:rsidRPr="00116252">
        <w:t xml:space="preserve"> (11), 937-940 (2011).</w:t>
      </w:r>
    </w:p>
    <w:p w14:paraId="3218D256" w14:textId="77777777" w:rsidR="001A521D" w:rsidRDefault="00116252" w:rsidP="001A521D">
      <w:pPr>
        <w:pStyle w:val="EndNoteBibliography"/>
        <w:numPr>
          <w:ilvl w:val="0"/>
          <w:numId w:val="32"/>
        </w:numPr>
        <w:ind w:left="0" w:firstLine="0"/>
      </w:pPr>
      <w:r w:rsidRPr="00116252">
        <w:t>Gygi, J. P.</w:t>
      </w:r>
      <w:r w:rsidRPr="001A521D">
        <w:rPr>
          <w:iCs/>
        </w:rPr>
        <w:t xml:space="preserve"> et al.</w:t>
      </w:r>
      <w:r w:rsidRPr="00116252">
        <w:t xml:space="preserve"> A </w:t>
      </w:r>
      <w:r w:rsidR="001A521D">
        <w:t>t</w:t>
      </w:r>
      <w:r w:rsidRPr="00116252">
        <w:t xml:space="preserve">riple </w:t>
      </w:r>
      <w:r w:rsidR="001A521D">
        <w:t>k</w:t>
      </w:r>
      <w:r w:rsidRPr="00116252">
        <w:t xml:space="preserve">nockout </w:t>
      </w:r>
      <w:r w:rsidR="001A521D">
        <w:t>i</w:t>
      </w:r>
      <w:r w:rsidRPr="00116252">
        <w:t>sobaric-</w:t>
      </w:r>
      <w:r w:rsidR="001A521D">
        <w:t>l</w:t>
      </w:r>
      <w:r w:rsidRPr="00116252">
        <w:t xml:space="preserve">abeling </w:t>
      </w:r>
      <w:r w:rsidR="001A521D">
        <w:t>q</w:t>
      </w:r>
      <w:r w:rsidRPr="00116252">
        <w:t xml:space="preserve">uality </w:t>
      </w:r>
      <w:r w:rsidR="001A521D">
        <w:t>c</w:t>
      </w:r>
      <w:r w:rsidRPr="00116252">
        <w:t xml:space="preserve">ontrol </w:t>
      </w:r>
      <w:r w:rsidR="001A521D">
        <w:t>p</w:t>
      </w:r>
      <w:r w:rsidRPr="00116252">
        <w:t xml:space="preserve">latform with an </w:t>
      </w:r>
      <w:r w:rsidR="001A521D">
        <w:t>i</w:t>
      </w:r>
      <w:r w:rsidRPr="00116252">
        <w:t xml:space="preserve">ntegrated </w:t>
      </w:r>
      <w:r w:rsidR="001A521D">
        <w:t>o</w:t>
      </w:r>
      <w:r w:rsidRPr="00116252">
        <w:t xml:space="preserve">nline </w:t>
      </w:r>
      <w:r w:rsidR="001A521D">
        <w:t>d</w:t>
      </w:r>
      <w:r w:rsidRPr="00116252">
        <w:t xml:space="preserve">atabase </w:t>
      </w:r>
      <w:r w:rsidR="001A521D">
        <w:t>s</w:t>
      </w:r>
      <w:r w:rsidRPr="00116252">
        <w:t xml:space="preserve">earch. </w:t>
      </w:r>
      <w:r w:rsidRPr="001A521D">
        <w:rPr>
          <w:i/>
        </w:rPr>
        <w:t>Journal of The American Society for Mass Spectrometry.</w:t>
      </w:r>
      <w:r w:rsidRPr="00116252">
        <w:t xml:space="preserve"> </w:t>
      </w:r>
      <w:r w:rsidRPr="001A521D">
        <w:rPr>
          <w:b/>
        </w:rPr>
        <w:t>31</w:t>
      </w:r>
      <w:r w:rsidRPr="00116252">
        <w:t xml:space="preserve"> (7), 1344-1349 (2020).</w:t>
      </w:r>
    </w:p>
    <w:p w14:paraId="0101C89B" w14:textId="77777777" w:rsidR="001A521D" w:rsidRDefault="00116252" w:rsidP="001A521D">
      <w:pPr>
        <w:pStyle w:val="EndNoteBibliography"/>
        <w:numPr>
          <w:ilvl w:val="0"/>
          <w:numId w:val="32"/>
        </w:numPr>
        <w:ind w:left="0" w:firstLine="0"/>
      </w:pPr>
      <w:r w:rsidRPr="00116252">
        <w:t>Savitski, M. M.</w:t>
      </w:r>
      <w:r w:rsidRPr="001A521D">
        <w:rPr>
          <w:iCs/>
        </w:rPr>
        <w:t xml:space="preserve"> et al.</w:t>
      </w:r>
      <w:r w:rsidRPr="00116252">
        <w:t xml:space="preserve"> Measuring and </w:t>
      </w:r>
      <w:r w:rsidR="001A521D">
        <w:t>m</w:t>
      </w:r>
      <w:r w:rsidRPr="00116252">
        <w:t xml:space="preserve">anaging </w:t>
      </w:r>
      <w:r w:rsidR="001A521D">
        <w:t>r</w:t>
      </w:r>
      <w:r w:rsidRPr="00116252">
        <w:t xml:space="preserve">atio </w:t>
      </w:r>
      <w:r w:rsidR="001A521D">
        <w:t>c</w:t>
      </w:r>
      <w:r w:rsidRPr="00116252">
        <w:t xml:space="preserve">ompression for </w:t>
      </w:r>
      <w:r w:rsidR="001A521D">
        <w:t>a</w:t>
      </w:r>
      <w:r w:rsidRPr="00116252">
        <w:t xml:space="preserve">ccurate iTRAQ/TMT </w:t>
      </w:r>
      <w:r w:rsidR="001A521D">
        <w:t>q</w:t>
      </w:r>
      <w:r w:rsidRPr="00116252">
        <w:t xml:space="preserve">uantification. </w:t>
      </w:r>
      <w:r w:rsidRPr="001A521D">
        <w:rPr>
          <w:i/>
        </w:rPr>
        <w:t>Journal of Proteome Research.</w:t>
      </w:r>
      <w:r w:rsidRPr="00116252">
        <w:t xml:space="preserve"> </w:t>
      </w:r>
      <w:r w:rsidRPr="001A521D">
        <w:rPr>
          <w:b/>
        </w:rPr>
        <w:t>12</w:t>
      </w:r>
      <w:r w:rsidRPr="00116252">
        <w:t xml:space="preserve"> (8), 3586-3598 (2013).</w:t>
      </w:r>
    </w:p>
    <w:p w14:paraId="0E30E56F" w14:textId="77777777" w:rsidR="001A521D" w:rsidRDefault="00116252" w:rsidP="001A521D">
      <w:pPr>
        <w:pStyle w:val="EndNoteBibliography"/>
        <w:numPr>
          <w:ilvl w:val="0"/>
          <w:numId w:val="32"/>
        </w:numPr>
        <w:ind w:left="0" w:firstLine="0"/>
      </w:pPr>
      <w:r w:rsidRPr="00116252">
        <w:t>Ong, S.-E.</w:t>
      </w:r>
      <w:r w:rsidRPr="001A521D">
        <w:rPr>
          <w:i/>
        </w:rPr>
        <w:t xml:space="preserve"> </w:t>
      </w:r>
      <w:r w:rsidRPr="001A521D">
        <w:rPr>
          <w:iCs/>
        </w:rPr>
        <w:t>et al.</w:t>
      </w:r>
      <w:r w:rsidRPr="00116252">
        <w:t xml:space="preserve"> Stable </w:t>
      </w:r>
      <w:r w:rsidR="001A521D">
        <w:t>i</w:t>
      </w:r>
      <w:r w:rsidRPr="00116252">
        <w:t xml:space="preserve">sotope </w:t>
      </w:r>
      <w:r w:rsidR="001A521D">
        <w:t>l</w:t>
      </w:r>
      <w:r w:rsidRPr="00116252">
        <w:t xml:space="preserve">abeling by </w:t>
      </w:r>
      <w:r w:rsidR="001A521D">
        <w:t>a</w:t>
      </w:r>
      <w:r w:rsidRPr="00116252">
        <w:t xml:space="preserve">mino </w:t>
      </w:r>
      <w:r w:rsidR="001A521D">
        <w:t>a</w:t>
      </w:r>
      <w:r w:rsidRPr="00116252">
        <w:t xml:space="preserve">cids in </w:t>
      </w:r>
      <w:r w:rsidR="001A521D">
        <w:t>c</w:t>
      </w:r>
      <w:r w:rsidRPr="00116252">
        <w:t xml:space="preserve">ell </w:t>
      </w:r>
      <w:r w:rsidR="001A521D">
        <w:t>c</w:t>
      </w:r>
      <w:r w:rsidRPr="00116252">
        <w:t xml:space="preserve">ulture, SILAC, as a </w:t>
      </w:r>
      <w:r w:rsidR="001A521D">
        <w:t>s</w:t>
      </w:r>
      <w:r w:rsidRPr="00116252">
        <w:t xml:space="preserve">imple and </w:t>
      </w:r>
      <w:r w:rsidR="001A521D">
        <w:t>a</w:t>
      </w:r>
      <w:r w:rsidRPr="00116252">
        <w:t xml:space="preserve">ccurate </w:t>
      </w:r>
      <w:r w:rsidR="001A521D">
        <w:t>a</w:t>
      </w:r>
      <w:r w:rsidRPr="00116252">
        <w:t xml:space="preserve">pproach to </w:t>
      </w:r>
      <w:r w:rsidR="001A521D">
        <w:t>e</w:t>
      </w:r>
      <w:r w:rsidRPr="00116252">
        <w:t xml:space="preserve">xpression </w:t>
      </w:r>
      <w:r w:rsidR="001A521D">
        <w:t>p</w:t>
      </w:r>
      <w:r w:rsidRPr="00116252">
        <w:t xml:space="preserve">roteomics. </w:t>
      </w:r>
      <w:r w:rsidRPr="001A521D">
        <w:rPr>
          <w:i/>
        </w:rPr>
        <w:t>Molecular &amp; Cellular Proteomics.</w:t>
      </w:r>
      <w:r w:rsidRPr="00116252">
        <w:t xml:space="preserve"> </w:t>
      </w:r>
      <w:r w:rsidRPr="001A521D">
        <w:rPr>
          <w:b/>
        </w:rPr>
        <w:t>1</w:t>
      </w:r>
      <w:r w:rsidRPr="00116252">
        <w:t xml:space="preserve"> (5), 376 </w:t>
      </w:r>
      <w:r w:rsidRPr="00116252">
        <w:lastRenderedPageBreak/>
        <w:t>(2002)</w:t>
      </w:r>
      <w:r w:rsidR="001A521D">
        <w:t>.</w:t>
      </w:r>
    </w:p>
    <w:p w14:paraId="63DBAE7B" w14:textId="77777777" w:rsidR="001A521D" w:rsidRDefault="00116252" w:rsidP="001A521D">
      <w:pPr>
        <w:pStyle w:val="EndNoteBibliography"/>
        <w:numPr>
          <w:ilvl w:val="0"/>
          <w:numId w:val="32"/>
        </w:numPr>
        <w:ind w:left="0" w:firstLine="0"/>
      </w:pPr>
      <w:r w:rsidRPr="00116252">
        <w:t>Cox, J.</w:t>
      </w:r>
      <w:r w:rsidRPr="001A521D">
        <w:rPr>
          <w:i/>
        </w:rPr>
        <w:t xml:space="preserve"> </w:t>
      </w:r>
      <w:r w:rsidRPr="001A521D">
        <w:rPr>
          <w:iCs/>
        </w:rPr>
        <w:t>et al.</w:t>
      </w:r>
      <w:r w:rsidRPr="00116252">
        <w:t xml:space="preserve"> Accurate </w:t>
      </w:r>
      <w:r w:rsidR="001A521D">
        <w:t>p</w:t>
      </w:r>
      <w:r w:rsidRPr="00116252">
        <w:t xml:space="preserve">roteome-wide </w:t>
      </w:r>
      <w:r w:rsidR="001A521D">
        <w:t>l</w:t>
      </w:r>
      <w:r w:rsidRPr="00116252">
        <w:t xml:space="preserve">abel-free </w:t>
      </w:r>
      <w:r w:rsidR="001A521D">
        <w:t>q</w:t>
      </w:r>
      <w:r w:rsidRPr="00116252">
        <w:t xml:space="preserve">uantification by </w:t>
      </w:r>
      <w:r w:rsidR="001A521D">
        <w:t>d</w:t>
      </w:r>
      <w:r w:rsidRPr="00116252">
        <w:t xml:space="preserve">elayed </w:t>
      </w:r>
      <w:r w:rsidR="001A521D">
        <w:t>n</w:t>
      </w:r>
      <w:r w:rsidRPr="00116252">
        <w:t xml:space="preserve">ormalization and </w:t>
      </w:r>
      <w:r w:rsidR="001A521D">
        <w:t>m</w:t>
      </w:r>
      <w:r w:rsidRPr="00116252">
        <w:t xml:space="preserve">aximal </w:t>
      </w:r>
      <w:r w:rsidR="001A521D">
        <w:t>p</w:t>
      </w:r>
      <w:r w:rsidRPr="00116252">
        <w:t xml:space="preserve">eptide </w:t>
      </w:r>
      <w:r w:rsidR="001A521D">
        <w:t>r</w:t>
      </w:r>
      <w:r w:rsidRPr="00116252">
        <w:t xml:space="preserve">atio </w:t>
      </w:r>
      <w:r w:rsidR="001A521D">
        <w:t>e</w:t>
      </w:r>
      <w:r w:rsidRPr="00116252">
        <w:t xml:space="preserve">xtraction, </w:t>
      </w:r>
      <w:r w:rsidR="001A521D">
        <w:t>t</w:t>
      </w:r>
      <w:r w:rsidRPr="00116252">
        <w:t xml:space="preserve">ermed MaxLFQ. </w:t>
      </w:r>
      <w:r w:rsidRPr="001A521D">
        <w:rPr>
          <w:i/>
        </w:rPr>
        <w:t>Molecular &amp; Cellular Proteomics.</w:t>
      </w:r>
      <w:r w:rsidRPr="00116252">
        <w:t xml:space="preserve"> </w:t>
      </w:r>
      <w:r w:rsidRPr="001A521D">
        <w:rPr>
          <w:b/>
        </w:rPr>
        <w:t>13</w:t>
      </w:r>
      <w:r w:rsidRPr="00116252">
        <w:t xml:space="preserve"> (9), 2513 (2014).</w:t>
      </w:r>
    </w:p>
    <w:p w14:paraId="522F97D4" w14:textId="77777777" w:rsidR="001A521D" w:rsidRDefault="00116252" w:rsidP="001A521D">
      <w:pPr>
        <w:pStyle w:val="EndNoteBibliography"/>
        <w:numPr>
          <w:ilvl w:val="0"/>
          <w:numId w:val="32"/>
        </w:numPr>
        <w:ind w:left="0" w:firstLine="0"/>
      </w:pPr>
      <w:r w:rsidRPr="00116252">
        <w:t>Brenes, A., Hukelmann, J., Bensaddek, D.</w:t>
      </w:r>
      <w:r w:rsidR="001A521D">
        <w:t>,</w:t>
      </w:r>
      <w:r w:rsidRPr="00116252">
        <w:t xml:space="preserve"> Lamond, A. I. Multibatch TMT </w:t>
      </w:r>
      <w:r w:rsidR="001A521D">
        <w:t>r</w:t>
      </w:r>
      <w:r w:rsidRPr="00116252">
        <w:t xml:space="preserve">eveals </w:t>
      </w:r>
      <w:r w:rsidR="001A521D">
        <w:t>f</w:t>
      </w:r>
      <w:r w:rsidRPr="00116252">
        <w:t xml:space="preserve">alse </w:t>
      </w:r>
      <w:r w:rsidR="001A521D">
        <w:t>p</w:t>
      </w:r>
      <w:r w:rsidRPr="00116252">
        <w:t xml:space="preserve">ositives, </w:t>
      </w:r>
      <w:r w:rsidR="001A521D">
        <w:t>b</w:t>
      </w:r>
      <w:r w:rsidRPr="00116252">
        <w:t xml:space="preserve">atch </w:t>
      </w:r>
      <w:r w:rsidR="001A521D">
        <w:t>e</w:t>
      </w:r>
      <w:r w:rsidRPr="00116252">
        <w:t xml:space="preserve">ffects and </w:t>
      </w:r>
      <w:r w:rsidR="001A521D">
        <w:t>m</w:t>
      </w:r>
      <w:r w:rsidRPr="00116252">
        <w:t xml:space="preserve">issing </w:t>
      </w:r>
      <w:r w:rsidR="001A521D">
        <w:t>v</w:t>
      </w:r>
      <w:r w:rsidRPr="00116252">
        <w:t xml:space="preserve">alues. </w:t>
      </w:r>
      <w:r w:rsidRPr="001A521D">
        <w:rPr>
          <w:i/>
        </w:rPr>
        <w:t>Molecular &amp; Cellular Proteomics.</w:t>
      </w:r>
      <w:r w:rsidRPr="00116252">
        <w:t xml:space="preserve"> </w:t>
      </w:r>
      <w:r w:rsidRPr="001A521D">
        <w:rPr>
          <w:b/>
        </w:rPr>
        <w:t>18</w:t>
      </w:r>
      <w:r w:rsidRPr="00116252">
        <w:t xml:space="preserve"> (10), 1967-1980 (2019).</w:t>
      </w:r>
    </w:p>
    <w:p w14:paraId="65701F75" w14:textId="4E753DD3" w:rsidR="00116252" w:rsidRPr="00116252" w:rsidRDefault="00116252" w:rsidP="001A521D">
      <w:pPr>
        <w:pStyle w:val="EndNoteBibliography"/>
        <w:numPr>
          <w:ilvl w:val="0"/>
          <w:numId w:val="32"/>
        </w:numPr>
        <w:ind w:left="0" w:firstLine="0"/>
      </w:pPr>
      <w:r w:rsidRPr="00116252">
        <w:t>Yu, J., Peng, J.</w:t>
      </w:r>
      <w:r w:rsidR="001A521D">
        <w:t>,</w:t>
      </w:r>
      <w:r w:rsidRPr="00116252">
        <w:t xml:space="preserve"> Chi, H. Systems immunology: </w:t>
      </w:r>
      <w:r w:rsidR="001A521D">
        <w:t>I</w:t>
      </w:r>
      <w:r w:rsidRPr="00116252">
        <w:t xml:space="preserve">ntegrating multi-omics data to infer regulatory networks and hidden drivers of immunity. </w:t>
      </w:r>
      <w:r w:rsidRPr="001A521D">
        <w:rPr>
          <w:i/>
        </w:rPr>
        <w:t>Current Opinion in Systems Biology.</w:t>
      </w:r>
      <w:r w:rsidRPr="00116252">
        <w:t xml:space="preserve"> </w:t>
      </w:r>
      <w:r w:rsidRPr="001A521D">
        <w:rPr>
          <w:b/>
        </w:rPr>
        <w:t>15,</w:t>
      </w:r>
      <w:r w:rsidRPr="00116252">
        <w:t xml:space="preserve"> 19-29 (2019).</w:t>
      </w:r>
    </w:p>
    <w:p w14:paraId="626A41AB" w14:textId="234D3ED4" w:rsidR="00C17BFF" w:rsidRPr="00E04581" w:rsidRDefault="001375E7" w:rsidP="001A521D">
      <w:pPr>
        <w:rPr>
          <w:lang w:eastAsia="zh-CN"/>
        </w:rPr>
      </w:pPr>
      <w:r w:rsidRPr="00E04581">
        <w:fldChar w:fldCharType="end"/>
      </w:r>
    </w:p>
    <w:sectPr w:rsidR="00C17BFF" w:rsidRPr="00E04581" w:rsidSect="00B81B15">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908878" w14:textId="77777777" w:rsidR="00C103DA" w:rsidRDefault="00C103DA" w:rsidP="00621C4E">
      <w:r>
        <w:separator/>
      </w:r>
    </w:p>
  </w:endnote>
  <w:endnote w:type="continuationSeparator" w:id="0">
    <w:p w14:paraId="06D78840" w14:textId="77777777" w:rsidR="00C103DA" w:rsidRDefault="00C103D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4F063E" w14:textId="77777777" w:rsidR="00C103DA" w:rsidRDefault="00C103DA" w:rsidP="00621C4E">
      <w:r>
        <w:separator/>
      </w:r>
    </w:p>
  </w:footnote>
  <w:footnote w:type="continuationSeparator" w:id="0">
    <w:p w14:paraId="3FAB9E40" w14:textId="77777777" w:rsidR="00C103DA" w:rsidRDefault="00C103D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5E2A84" w:rsidRPr="006F06E4" w:rsidRDefault="005E2A8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03EFF6E9" w:rsidR="005E2A84" w:rsidRPr="006F06E4" w:rsidRDefault="005E2A8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726A9C"/>
    <w:multiLevelType w:val="hybridMultilevel"/>
    <w:tmpl w:val="0EFE78EC"/>
    <w:lvl w:ilvl="0" w:tplc="F0188A2E">
      <w:start w:val="1"/>
      <w:numFmt w:val="decimal"/>
      <w:lvlText w:val="%1."/>
      <w:lvlJc w:val="left"/>
      <w:pPr>
        <w:ind w:left="720" w:hanging="360"/>
      </w:pPr>
      <w:rPr>
        <w:rFonts w:ascii="Arial" w:hAnsi="Arial" w:cs="Arial"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6A87E6C"/>
    <w:multiLevelType w:val="hybridMultilevel"/>
    <w:tmpl w:val="B0FA1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BB5FA5"/>
    <w:multiLevelType w:val="hybridMultilevel"/>
    <w:tmpl w:val="FDEC127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0302D1F2"/>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5C040A1"/>
    <w:multiLevelType w:val="hybridMultilevel"/>
    <w:tmpl w:val="479EF6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5"/>
  </w:num>
  <w:num w:numId="12">
    <w:abstractNumId w:val="2"/>
  </w:num>
  <w:num w:numId="13">
    <w:abstractNumId w:val="22"/>
  </w:num>
  <w:num w:numId="14">
    <w:abstractNumId w:val="29"/>
  </w:num>
  <w:num w:numId="15">
    <w:abstractNumId w:val="15"/>
  </w:num>
  <w:num w:numId="16">
    <w:abstractNumId w:val="10"/>
  </w:num>
  <w:num w:numId="17">
    <w:abstractNumId w:val="23"/>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0"/>
  </w:num>
  <w:num w:numId="25">
    <w:abstractNumId w:val="8"/>
  </w:num>
  <w:num w:numId="26">
    <w:abstractNumId w:val="1"/>
  </w:num>
  <w:num w:numId="27">
    <w:abstractNumId w:val="7"/>
  </w:num>
  <w:num w:numId="28">
    <w:abstractNumId w:val="31"/>
  </w:num>
  <w:num w:numId="29">
    <w:abstractNumId w:val="6"/>
  </w:num>
  <w:num w:numId="30">
    <w:abstractNumId w:val="24"/>
  </w:num>
  <w:num w:numId="31">
    <w:abstractNumId w:val="14"/>
  </w:num>
  <w:num w:numId="32">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2xt2pmaass0etr5rx00d3p55szf0fzr5a&quot;&gt;Reference_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9&lt;/item&gt;&lt;item&gt;50&lt;/item&gt;&lt;item&gt;55&lt;/item&gt;&lt;item&gt;56&lt;/item&gt;&lt;item&gt;58&lt;/item&gt;&lt;item&gt;59&lt;/item&gt;&lt;item&gt;62&lt;/item&gt;&lt;/record-ids&gt;&lt;/item&gt;&lt;/Libraries&gt;"/>
  </w:docVars>
  <w:rsids>
    <w:rsidRoot w:val="00EE705F"/>
    <w:rsid w:val="00001169"/>
    <w:rsid w:val="00001806"/>
    <w:rsid w:val="0000529E"/>
    <w:rsid w:val="00005815"/>
    <w:rsid w:val="00006E68"/>
    <w:rsid w:val="00007DBC"/>
    <w:rsid w:val="00007EA1"/>
    <w:rsid w:val="000100F0"/>
    <w:rsid w:val="00010C12"/>
    <w:rsid w:val="000129B2"/>
    <w:rsid w:val="00012FF9"/>
    <w:rsid w:val="0001389C"/>
    <w:rsid w:val="00014314"/>
    <w:rsid w:val="00015AE6"/>
    <w:rsid w:val="00015B95"/>
    <w:rsid w:val="000212AE"/>
    <w:rsid w:val="00021434"/>
    <w:rsid w:val="00021774"/>
    <w:rsid w:val="00021DF3"/>
    <w:rsid w:val="00022345"/>
    <w:rsid w:val="00023869"/>
    <w:rsid w:val="00024598"/>
    <w:rsid w:val="00024DBC"/>
    <w:rsid w:val="00025133"/>
    <w:rsid w:val="00026E43"/>
    <w:rsid w:val="000279B0"/>
    <w:rsid w:val="00030F31"/>
    <w:rsid w:val="00032769"/>
    <w:rsid w:val="0003311E"/>
    <w:rsid w:val="000347CE"/>
    <w:rsid w:val="000368EB"/>
    <w:rsid w:val="00037B58"/>
    <w:rsid w:val="00051B73"/>
    <w:rsid w:val="000575CF"/>
    <w:rsid w:val="00060ABE"/>
    <w:rsid w:val="00061A50"/>
    <w:rsid w:val="00063158"/>
    <w:rsid w:val="0006361B"/>
    <w:rsid w:val="00064104"/>
    <w:rsid w:val="00064F32"/>
    <w:rsid w:val="000652E3"/>
    <w:rsid w:val="00066025"/>
    <w:rsid w:val="0006744A"/>
    <w:rsid w:val="00067A8F"/>
    <w:rsid w:val="000701D1"/>
    <w:rsid w:val="00070BCF"/>
    <w:rsid w:val="00071EAB"/>
    <w:rsid w:val="000722A4"/>
    <w:rsid w:val="000726DB"/>
    <w:rsid w:val="00073D61"/>
    <w:rsid w:val="00077155"/>
    <w:rsid w:val="00080A20"/>
    <w:rsid w:val="00081B83"/>
    <w:rsid w:val="00082796"/>
    <w:rsid w:val="00082DF4"/>
    <w:rsid w:val="00083218"/>
    <w:rsid w:val="00085023"/>
    <w:rsid w:val="00086FAD"/>
    <w:rsid w:val="00086FF5"/>
    <w:rsid w:val="00087C0A"/>
    <w:rsid w:val="00091788"/>
    <w:rsid w:val="00093BC4"/>
    <w:rsid w:val="0009429C"/>
    <w:rsid w:val="000943E6"/>
    <w:rsid w:val="00097929"/>
    <w:rsid w:val="000A0F2D"/>
    <w:rsid w:val="000A1E30"/>
    <w:rsid w:val="000A1E80"/>
    <w:rsid w:val="000A3B70"/>
    <w:rsid w:val="000A5153"/>
    <w:rsid w:val="000A759C"/>
    <w:rsid w:val="000B10AE"/>
    <w:rsid w:val="000B2348"/>
    <w:rsid w:val="000B30BF"/>
    <w:rsid w:val="000B566B"/>
    <w:rsid w:val="000B595C"/>
    <w:rsid w:val="000B5B74"/>
    <w:rsid w:val="000B662E"/>
    <w:rsid w:val="000B7294"/>
    <w:rsid w:val="000B75D0"/>
    <w:rsid w:val="000C193A"/>
    <w:rsid w:val="000C1BE6"/>
    <w:rsid w:val="000C1CF8"/>
    <w:rsid w:val="000C49CF"/>
    <w:rsid w:val="000C52E9"/>
    <w:rsid w:val="000C5B8B"/>
    <w:rsid w:val="000C5CDC"/>
    <w:rsid w:val="000C65DC"/>
    <w:rsid w:val="000C66F3"/>
    <w:rsid w:val="000C6900"/>
    <w:rsid w:val="000C76E8"/>
    <w:rsid w:val="000D28BF"/>
    <w:rsid w:val="000D31E8"/>
    <w:rsid w:val="000D6A2F"/>
    <w:rsid w:val="000D6C4A"/>
    <w:rsid w:val="000D76E4"/>
    <w:rsid w:val="000E360B"/>
    <w:rsid w:val="000E3816"/>
    <w:rsid w:val="000E4F77"/>
    <w:rsid w:val="000F0FD6"/>
    <w:rsid w:val="000F265C"/>
    <w:rsid w:val="000F3AFA"/>
    <w:rsid w:val="000F5712"/>
    <w:rsid w:val="000F6160"/>
    <w:rsid w:val="000F6611"/>
    <w:rsid w:val="000F7E22"/>
    <w:rsid w:val="001008AE"/>
    <w:rsid w:val="0010306F"/>
    <w:rsid w:val="00103C45"/>
    <w:rsid w:val="00106D18"/>
    <w:rsid w:val="00107554"/>
    <w:rsid w:val="001075E9"/>
    <w:rsid w:val="001104F3"/>
    <w:rsid w:val="00112EEB"/>
    <w:rsid w:val="00116252"/>
    <w:rsid w:val="001173FF"/>
    <w:rsid w:val="00120A34"/>
    <w:rsid w:val="0012563A"/>
    <w:rsid w:val="001257A2"/>
    <w:rsid w:val="001264DE"/>
    <w:rsid w:val="0012750F"/>
    <w:rsid w:val="0013134B"/>
    <w:rsid w:val="001313A7"/>
    <w:rsid w:val="0013276F"/>
    <w:rsid w:val="001342B5"/>
    <w:rsid w:val="00135AC9"/>
    <w:rsid w:val="0013621E"/>
    <w:rsid w:val="0013642E"/>
    <w:rsid w:val="001375E7"/>
    <w:rsid w:val="001426B2"/>
    <w:rsid w:val="001428F3"/>
    <w:rsid w:val="00142EFE"/>
    <w:rsid w:val="00143A39"/>
    <w:rsid w:val="00146A42"/>
    <w:rsid w:val="00152A23"/>
    <w:rsid w:val="00156B11"/>
    <w:rsid w:val="00162CB7"/>
    <w:rsid w:val="00163B89"/>
    <w:rsid w:val="0016483E"/>
    <w:rsid w:val="001665C9"/>
    <w:rsid w:val="00166C8F"/>
    <w:rsid w:val="00166F32"/>
    <w:rsid w:val="001718C0"/>
    <w:rsid w:val="00171E5B"/>
    <w:rsid w:val="00171F94"/>
    <w:rsid w:val="00175D4E"/>
    <w:rsid w:val="00175DE6"/>
    <w:rsid w:val="0017668A"/>
    <w:rsid w:val="001766FE"/>
    <w:rsid w:val="001771E7"/>
    <w:rsid w:val="001828F0"/>
    <w:rsid w:val="00184331"/>
    <w:rsid w:val="00186EB0"/>
    <w:rsid w:val="001911FF"/>
    <w:rsid w:val="0019129F"/>
    <w:rsid w:val="00192006"/>
    <w:rsid w:val="00193180"/>
    <w:rsid w:val="00194476"/>
    <w:rsid w:val="0019530C"/>
    <w:rsid w:val="00196792"/>
    <w:rsid w:val="001969F3"/>
    <w:rsid w:val="00197004"/>
    <w:rsid w:val="001974A3"/>
    <w:rsid w:val="001A0512"/>
    <w:rsid w:val="001A521D"/>
    <w:rsid w:val="001A7805"/>
    <w:rsid w:val="001B1519"/>
    <w:rsid w:val="001B2E2D"/>
    <w:rsid w:val="001B5CD2"/>
    <w:rsid w:val="001B616E"/>
    <w:rsid w:val="001B65AA"/>
    <w:rsid w:val="001C0BEE"/>
    <w:rsid w:val="001C1217"/>
    <w:rsid w:val="001C1E49"/>
    <w:rsid w:val="001C27C1"/>
    <w:rsid w:val="001C2A98"/>
    <w:rsid w:val="001C2C53"/>
    <w:rsid w:val="001C3B86"/>
    <w:rsid w:val="001C4C0E"/>
    <w:rsid w:val="001C4D95"/>
    <w:rsid w:val="001C7E63"/>
    <w:rsid w:val="001D3D7D"/>
    <w:rsid w:val="001D3FFF"/>
    <w:rsid w:val="001D4328"/>
    <w:rsid w:val="001D4997"/>
    <w:rsid w:val="001D4CEA"/>
    <w:rsid w:val="001D6208"/>
    <w:rsid w:val="001D625F"/>
    <w:rsid w:val="001D665B"/>
    <w:rsid w:val="001D68A4"/>
    <w:rsid w:val="001D7576"/>
    <w:rsid w:val="001D7C19"/>
    <w:rsid w:val="001E0E3F"/>
    <w:rsid w:val="001E14A0"/>
    <w:rsid w:val="001E5538"/>
    <w:rsid w:val="001E7376"/>
    <w:rsid w:val="001F0395"/>
    <w:rsid w:val="001F225C"/>
    <w:rsid w:val="001F28F7"/>
    <w:rsid w:val="001F2FD1"/>
    <w:rsid w:val="001F3450"/>
    <w:rsid w:val="00200792"/>
    <w:rsid w:val="00201CFA"/>
    <w:rsid w:val="0020220D"/>
    <w:rsid w:val="00202448"/>
    <w:rsid w:val="00202D15"/>
    <w:rsid w:val="00203E2F"/>
    <w:rsid w:val="00205B3F"/>
    <w:rsid w:val="00212EAE"/>
    <w:rsid w:val="002134D8"/>
    <w:rsid w:val="00214BEE"/>
    <w:rsid w:val="0021674F"/>
    <w:rsid w:val="002178CD"/>
    <w:rsid w:val="002205B8"/>
    <w:rsid w:val="0022081E"/>
    <w:rsid w:val="00225720"/>
    <w:rsid w:val="002259E5"/>
    <w:rsid w:val="00226140"/>
    <w:rsid w:val="00226D82"/>
    <w:rsid w:val="002274F3"/>
    <w:rsid w:val="0023094C"/>
    <w:rsid w:val="00230F53"/>
    <w:rsid w:val="00233484"/>
    <w:rsid w:val="00234303"/>
    <w:rsid w:val="00234BE3"/>
    <w:rsid w:val="00235A90"/>
    <w:rsid w:val="0023624F"/>
    <w:rsid w:val="00241E48"/>
    <w:rsid w:val="0024214E"/>
    <w:rsid w:val="00242623"/>
    <w:rsid w:val="002504DA"/>
    <w:rsid w:val="00250558"/>
    <w:rsid w:val="0025357C"/>
    <w:rsid w:val="00257643"/>
    <w:rsid w:val="002605D1"/>
    <w:rsid w:val="00260652"/>
    <w:rsid w:val="00261F25"/>
    <w:rsid w:val="00262591"/>
    <w:rsid w:val="00262B23"/>
    <w:rsid w:val="0026322D"/>
    <w:rsid w:val="00263AAA"/>
    <w:rsid w:val="002648A9"/>
    <w:rsid w:val="0026536F"/>
    <w:rsid w:val="0026553C"/>
    <w:rsid w:val="002661A0"/>
    <w:rsid w:val="0026790A"/>
    <w:rsid w:val="00267B9D"/>
    <w:rsid w:val="00267DD5"/>
    <w:rsid w:val="0027217D"/>
    <w:rsid w:val="00274A0A"/>
    <w:rsid w:val="00277593"/>
    <w:rsid w:val="00280909"/>
    <w:rsid w:val="00280918"/>
    <w:rsid w:val="00282AF6"/>
    <w:rsid w:val="00284299"/>
    <w:rsid w:val="0028596A"/>
    <w:rsid w:val="00285E8F"/>
    <w:rsid w:val="00286258"/>
    <w:rsid w:val="00287085"/>
    <w:rsid w:val="00287DC0"/>
    <w:rsid w:val="00290AF9"/>
    <w:rsid w:val="00291131"/>
    <w:rsid w:val="00292848"/>
    <w:rsid w:val="002934CF"/>
    <w:rsid w:val="002967CF"/>
    <w:rsid w:val="00297788"/>
    <w:rsid w:val="002A3285"/>
    <w:rsid w:val="002A34F9"/>
    <w:rsid w:val="002A484B"/>
    <w:rsid w:val="002A64A6"/>
    <w:rsid w:val="002B1FE3"/>
    <w:rsid w:val="002B3301"/>
    <w:rsid w:val="002B646A"/>
    <w:rsid w:val="002C1445"/>
    <w:rsid w:val="002C47D4"/>
    <w:rsid w:val="002C573A"/>
    <w:rsid w:val="002D0F38"/>
    <w:rsid w:val="002D46A0"/>
    <w:rsid w:val="002D77E3"/>
    <w:rsid w:val="002E596C"/>
    <w:rsid w:val="002E7D1B"/>
    <w:rsid w:val="002F2042"/>
    <w:rsid w:val="002F20CC"/>
    <w:rsid w:val="002F224C"/>
    <w:rsid w:val="002F2859"/>
    <w:rsid w:val="002F50CE"/>
    <w:rsid w:val="002F6E3C"/>
    <w:rsid w:val="0030117D"/>
    <w:rsid w:val="00301D89"/>
    <w:rsid w:val="00301F30"/>
    <w:rsid w:val="00302128"/>
    <w:rsid w:val="003029F1"/>
    <w:rsid w:val="003038FD"/>
    <w:rsid w:val="00303C87"/>
    <w:rsid w:val="00305B52"/>
    <w:rsid w:val="00307FA6"/>
    <w:rsid w:val="003108E5"/>
    <w:rsid w:val="003115A8"/>
    <w:rsid w:val="00311D1F"/>
    <w:rsid w:val="003120CB"/>
    <w:rsid w:val="003155D4"/>
    <w:rsid w:val="00315BB3"/>
    <w:rsid w:val="00316CDD"/>
    <w:rsid w:val="003176B9"/>
    <w:rsid w:val="003200CF"/>
    <w:rsid w:val="00320153"/>
    <w:rsid w:val="00320367"/>
    <w:rsid w:val="00322052"/>
    <w:rsid w:val="00322871"/>
    <w:rsid w:val="00322D8B"/>
    <w:rsid w:val="00324366"/>
    <w:rsid w:val="00325B52"/>
    <w:rsid w:val="00325BD4"/>
    <w:rsid w:val="00326FB3"/>
    <w:rsid w:val="003316D4"/>
    <w:rsid w:val="003321B2"/>
    <w:rsid w:val="00332BBE"/>
    <w:rsid w:val="00333822"/>
    <w:rsid w:val="00336715"/>
    <w:rsid w:val="0033781E"/>
    <w:rsid w:val="003401EC"/>
    <w:rsid w:val="00340DFD"/>
    <w:rsid w:val="00344954"/>
    <w:rsid w:val="003450DE"/>
    <w:rsid w:val="00345DE8"/>
    <w:rsid w:val="00345FC9"/>
    <w:rsid w:val="00346A85"/>
    <w:rsid w:val="00350CD7"/>
    <w:rsid w:val="00351045"/>
    <w:rsid w:val="0035217A"/>
    <w:rsid w:val="0035398D"/>
    <w:rsid w:val="0035407F"/>
    <w:rsid w:val="00355EB9"/>
    <w:rsid w:val="0035603D"/>
    <w:rsid w:val="00357CB6"/>
    <w:rsid w:val="00360C17"/>
    <w:rsid w:val="00361848"/>
    <w:rsid w:val="003621C6"/>
    <w:rsid w:val="003622B8"/>
    <w:rsid w:val="00366B76"/>
    <w:rsid w:val="0036739C"/>
    <w:rsid w:val="003720B2"/>
    <w:rsid w:val="00373051"/>
    <w:rsid w:val="00373B8F"/>
    <w:rsid w:val="00376D95"/>
    <w:rsid w:val="003779BA"/>
    <w:rsid w:val="00377FBB"/>
    <w:rsid w:val="00381634"/>
    <w:rsid w:val="00381752"/>
    <w:rsid w:val="00385140"/>
    <w:rsid w:val="00393A91"/>
    <w:rsid w:val="00393CC7"/>
    <w:rsid w:val="00394A4B"/>
    <w:rsid w:val="00396302"/>
    <w:rsid w:val="00397172"/>
    <w:rsid w:val="003971F7"/>
    <w:rsid w:val="003A007B"/>
    <w:rsid w:val="003A16FC"/>
    <w:rsid w:val="003A2C8A"/>
    <w:rsid w:val="003A4FCD"/>
    <w:rsid w:val="003B0944"/>
    <w:rsid w:val="003B1593"/>
    <w:rsid w:val="003B4381"/>
    <w:rsid w:val="003B4CE9"/>
    <w:rsid w:val="003C1043"/>
    <w:rsid w:val="003C1A30"/>
    <w:rsid w:val="003C5505"/>
    <w:rsid w:val="003C6779"/>
    <w:rsid w:val="003C71BE"/>
    <w:rsid w:val="003D033C"/>
    <w:rsid w:val="003D1B03"/>
    <w:rsid w:val="003D244E"/>
    <w:rsid w:val="003D2998"/>
    <w:rsid w:val="003D2F0A"/>
    <w:rsid w:val="003D3891"/>
    <w:rsid w:val="003D3FE9"/>
    <w:rsid w:val="003D5D84"/>
    <w:rsid w:val="003E0F4F"/>
    <w:rsid w:val="003E18AC"/>
    <w:rsid w:val="003E210B"/>
    <w:rsid w:val="003E2A12"/>
    <w:rsid w:val="003E3384"/>
    <w:rsid w:val="003E3CA4"/>
    <w:rsid w:val="003E53E7"/>
    <w:rsid w:val="003E548E"/>
    <w:rsid w:val="003E7A1B"/>
    <w:rsid w:val="003F1F9C"/>
    <w:rsid w:val="003F3F33"/>
    <w:rsid w:val="003F74E0"/>
    <w:rsid w:val="003F75E1"/>
    <w:rsid w:val="003F7870"/>
    <w:rsid w:val="00400B2E"/>
    <w:rsid w:val="004017B7"/>
    <w:rsid w:val="004078AB"/>
    <w:rsid w:val="00407EC8"/>
    <w:rsid w:val="00411098"/>
    <w:rsid w:val="0041110A"/>
    <w:rsid w:val="00411624"/>
    <w:rsid w:val="004148E1"/>
    <w:rsid w:val="00414CFA"/>
    <w:rsid w:val="00415EC0"/>
    <w:rsid w:val="004207A1"/>
    <w:rsid w:val="00420BE9"/>
    <w:rsid w:val="00422448"/>
    <w:rsid w:val="00423AD8"/>
    <w:rsid w:val="00423FDD"/>
    <w:rsid w:val="00424C85"/>
    <w:rsid w:val="0042543B"/>
    <w:rsid w:val="004260BD"/>
    <w:rsid w:val="0043012F"/>
    <w:rsid w:val="00430F1F"/>
    <w:rsid w:val="00432464"/>
    <w:rsid w:val="004326EA"/>
    <w:rsid w:val="0043446C"/>
    <w:rsid w:val="00440633"/>
    <w:rsid w:val="0044434C"/>
    <w:rsid w:val="0044456B"/>
    <w:rsid w:val="00447BD1"/>
    <w:rsid w:val="004507F3"/>
    <w:rsid w:val="00450AF4"/>
    <w:rsid w:val="00456A57"/>
    <w:rsid w:val="00460377"/>
    <w:rsid w:val="004607DE"/>
    <w:rsid w:val="004667B7"/>
    <w:rsid w:val="004671C7"/>
    <w:rsid w:val="004676E5"/>
    <w:rsid w:val="00472F4D"/>
    <w:rsid w:val="004730BF"/>
    <w:rsid w:val="00473B22"/>
    <w:rsid w:val="00474DCB"/>
    <w:rsid w:val="0047535C"/>
    <w:rsid w:val="004762F6"/>
    <w:rsid w:val="00477B52"/>
    <w:rsid w:val="00483E81"/>
    <w:rsid w:val="004855D6"/>
    <w:rsid w:val="00485870"/>
    <w:rsid w:val="00485FE8"/>
    <w:rsid w:val="004862D5"/>
    <w:rsid w:val="0048635A"/>
    <w:rsid w:val="00492473"/>
    <w:rsid w:val="00492DBB"/>
    <w:rsid w:val="00492EB5"/>
    <w:rsid w:val="00494F77"/>
    <w:rsid w:val="004966F2"/>
    <w:rsid w:val="00497721"/>
    <w:rsid w:val="004A0229"/>
    <w:rsid w:val="004A0A87"/>
    <w:rsid w:val="004A35D2"/>
    <w:rsid w:val="004A5D8E"/>
    <w:rsid w:val="004A71E4"/>
    <w:rsid w:val="004B0645"/>
    <w:rsid w:val="004B0A4B"/>
    <w:rsid w:val="004B2F00"/>
    <w:rsid w:val="004B667A"/>
    <w:rsid w:val="004B6BF8"/>
    <w:rsid w:val="004B6E31"/>
    <w:rsid w:val="004B7E74"/>
    <w:rsid w:val="004C1D66"/>
    <w:rsid w:val="004C31D7"/>
    <w:rsid w:val="004C4AD2"/>
    <w:rsid w:val="004C5B8E"/>
    <w:rsid w:val="004C6981"/>
    <w:rsid w:val="004C7881"/>
    <w:rsid w:val="004D1F21"/>
    <w:rsid w:val="004D24A6"/>
    <w:rsid w:val="004D268C"/>
    <w:rsid w:val="004D3127"/>
    <w:rsid w:val="004D3CFE"/>
    <w:rsid w:val="004D59D8"/>
    <w:rsid w:val="004D5DA1"/>
    <w:rsid w:val="004D7910"/>
    <w:rsid w:val="004D7D96"/>
    <w:rsid w:val="004E150F"/>
    <w:rsid w:val="004E1DCA"/>
    <w:rsid w:val="004E23A1"/>
    <w:rsid w:val="004E247B"/>
    <w:rsid w:val="004E3489"/>
    <w:rsid w:val="004E358A"/>
    <w:rsid w:val="004E3AFA"/>
    <w:rsid w:val="004E6588"/>
    <w:rsid w:val="004F2742"/>
    <w:rsid w:val="004F6418"/>
    <w:rsid w:val="00501E99"/>
    <w:rsid w:val="00502A0A"/>
    <w:rsid w:val="005030A1"/>
    <w:rsid w:val="0050456E"/>
    <w:rsid w:val="00504F85"/>
    <w:rsid w:val="00507C50"/>
    <w:rsid w:val="00512F8D"/>
    <w:rsid w:val="00514432"/>
    <w:rsid w:val="00514D40"/>
    <w:rsid w:val="00515E01"/>
    <w:rsid w:val="00517C3A"/>
    <w:rsid w:val="005207BF"/>
    <w:rsid w:val="00520EA4"/>
    <w:rsid w:val="00522BF2"/>
    <w:rsid w:val="00523071"/>
    <w:rsid w:val="0052689B"/>
    <w:rsid w:val="00527BF4"/>
    <w:rsid w:val="0053137F"/>
    <w:rsid w:val="005324BE"/>
    <w:rsid w:val="00534F6C"/>
    <w:rsid w:val="00535994"/>
    <w:rsid w:val="0053646D"/>
    <w:rsid w:val="00536D67"/>
    <w:rsid w:val="00540AAD"/>
    <w:rsid w:val="00542470"/>
    <w:rsid w:val="00542E2D"/>
    <w:rsid w:val="00543EC1"/>
    <w:rsid w:val="00546458"/>
    <w:rsid w:val="0055087C"/>
    <w:rsid w:val="00553413"/>
    <w:rsid w:val="00553BA3"/>
    <w:rsid w:val="00555983"/>
    <w:rsid w:val="00560E31"/>
    <w:rsid w:val="00561BDA"/>
    <w:rsid w:val="00564CA5"/>
    <w:rsid w:val="00566B6F"/>
    <w:rsid w:val="005672F8"/>
    <w:rsid w:val="005673AD"/>
    <w:rsid w:val="00567DBF"/>
    <w:rsid w:val="00570BDD"/>
    <w:rsid w:val="00571001"/>
    <w:rsid w:val="00572341"/>
    <w:rsid w:val="00572DF8"/>
    <w:rsid w:val="00573C2E"/>
    <w:rsid w:val="005740D9"/>
    <w:rsid w:val="0057577C"/>
    <w:rsid w:val="005802F3"/>
    <w:rsid w:val="00581B23"/>
    <w:rsid w:val="0058219C"/>
    <w:rsid w:val="0058707F"/>
    <w:rsid w:val="00591DBD"/>
    <w:rsid w:val="005931FE"/>
    <w:rsid w:val="00593629"/>
    <w:rsid w:val="00593E15"/>
    <w:rsid w:val="00596F48"/>
    <w:rsid w:val="005A0028"/>
    <w:rsid w:val="005A0ACC"/>
    <w:rsid w:val="005A2F7A"/>
    <w:rsid w:val="005A425F"/>
    <w:rsid w:val="005A4F44"/>
    <w:rsid w:val="005B0072"/>
    <w:rsid w:val="005B0732"/>
    <w:rsid w:val="005B38A0"/>
    <w:rsid w:val="005B491C"/>
    <w:rsid w:val="005B4DBF"/>
    <w:rsid w:val="005B5DE2"/>
    <w:rsid w:val="005B674C"/>
    <w:rsid w:val="005C0A27"/>
    <w:rsid w:val="005C0BAC"/>
    <w:rsid w:val="005C1968"/>
    <w:rsid w:val="005C1C4A"/>
    <w:rsid w:val="005C24F2"/>
    <w:rsid w:val="005C62DA"/>
    <w:rsid w:val="005C7561"/>
    <w:rsid w:val="005D1C0B"/>
    <w:rsid w:val="005D1E57"/>
    <w:rsid w:val="005D2F57"/>
    <w:rsid w:val="005D34F6"/>
    <w:rsid w:val="005D4F1A"/>
    <w:rsid w:val="005E1884"/>
    <w:rsid w:val="005E1ABC"/>
    <w:rsid w:val="005E2A84"/>
    <w:rsid w:val="005E2B13"/>
    <w:rsid w:val="005F039D"/>
    <w:rsid w:val="005F19D7"/>
    <w:rsid w:val="005F373A"/>
    <w:rsid w:val="005F4F87"/>
    <w:rsid w:val="005F5D26"/>
    <w:rsid w:val="005F6B0E"/>
    <w:rsid w:val="005F760E"/>
    <w:rsid w:val="005F7B1D"/>
    <w:rsid w:val="0060222A"/>
    <w:rsid w:val="00603781"/>
    <w:rsid w:val="00604652"/>
    <w:rsid w:val="006070C4"/>
    <w:rsid w:val="00610C21"/>
    <w:rsid w:val="00611907"/>
    <w:rsid w:val="00613116"/>
    <w:rsid w:val="00614636"/>
    <w:rsid w:val="006202A6"/>
    <w:rsid w:val="0062054B"/>
    <w:rsid w:val="00620926"/>
    <w:rsid w:val="00621C4E"/>
    <w:rsid w:val="00624EAE"/>
    <w:rsid w:val="006262BB"/>
    <w:rsid w:val="006305D7"/>
    <w:rsid w:val="00632F63"/>
    <w:rsid w:val="00633A01"/>
    <w:rsid w:val="00633B97"/>
    <w:rsid w:val="006341F7"/>
    <w:rsid w:val="00634585"/>
    <w:rsid w:val="00635014"/>
    <w:rsid w:val="006357F1"/>
    <w:rsid w:val="006369CE"/>
    <w:rsid w:val="006411CA"/>
    <w:rsid w:val="006450C9"/>
    <w:rsid w:val="00645E27"/>
    <w:rsid w:val="00645EA9"/>
    <w:rsid w:val="0064605E"/>
    <w:rsid w:val="006467A0"/>
    <w:rsid w:val="00646C60"/>
    <w:rsid w:val="00657BC4"/>
    <w:rsid w:val="006619C8"/>
    <w:rsid w:val="00671710"/>
    <w:rsid w:val="00673414"/>
    <w:rsid w:val="00673BF8"/>
    <w:rsid w:val="00676079"/>
    <w:rsid w:val="00676ECD"/>
    <w:rsid w:val="00677D0A"/>
    <w:rsid w:val="00681078"/>
    <w:rsid w:val="00681577"/>
    <w:rsid w:val="0068185F"/>
    <w:rsid w:val="0068333B"/>
    <w:rsid w:val="00692525"/>
    <w:rsid w:val="00693442"/>
    <w:rsid w:val="006952F7"/>
    <w:rsid w:val="006954D8"/>
    <w:rsid w:val="00695AC1"/>
    <w:rsid w:val="006963B9"/>
    <w:rsid w:val="006A01CF"/>
    <w:rsid w:val="006A0F58"/>
    <w:rsid w:val="006A2BBD"/>
    <w:rsid w:val="006A60DD"/>
    <w:rsid w:val="006B0399"/>
    <w:rsid w:val="006B0679"/>
    <w:rsid w:val="006B074C"/>
    <w:rsid w:val="006B33F8"/>
    <w:rsid w:val="006B3B84"/>
    <w:rsid w:val="006B3CB4"/>
    <w:rsid w:val="006B4E7C"/>
    <w:rsid w:val="006B5D8C"/>
    <w:rsid w:val="006B6ABC"/>
    <w:rsid w:val="006B72D4"/>
    <w:rsid w:val="006C001E"/>
    <w:rsid w:val="006C11CC"/>
    <w:rsid w:val="006C1268"/>
    <w:rsid w:val="006C19AE"/>
    <w:rsid w:val="006C1AEB"/>
    <w:rsid w:val="006C2A78"/>
    <w:rsid w:val="006C57FE"/>
    <w:rsid w:val="006C668E"/>
    <w:rsid w:val="006C7429"/>
    <w:rsid w:val="006C7995"/>
    <w:rsid w:val="006D5A70"/>
    <w:rsid w:val="006E4B63"/>
    <w:rsid w:val="006F06E4"/>
    <w:rsid w:val="006F5365"/>
    <w:rsid w:val="006F59BE"/>
    <w:rsid w:val="006F633F"/>
    <w:rsid w:val="006F7A76"/>
    <w:rsid w:val="006F7B41"/>
    <w:rsid w:val="00702523"/>
    <w:rsid w:val="00702B5D"/>
    <w:rsid w:val="00703ED2"/>
    <w:rsid w:val="00706E68"/>
    <w:rsid w:val="0070736A"/>
    <w:rsid w:val="00707B8D"/>
    <w:rsid w:val="00707C40"/>
    <w:rsid w:val="007125ED"/>
    <w:rsid w:val="00713343"/>
    <w:rsid w:val="00713636"/>
    <w:rsid w:val="00714B8C"/>
    <w:rsid w:val="00715D91"/>
    <w:rsid w:val="00715FFA"/>
    <w:rsid w:val="0071675D"/>
    <w:rsid w:val="00716CEE"/>
    <w:rsid w:val="00717736"/>
    <w:rsid w:val="00721B2E"/>
    <w:rsid w:val="00730C23"/>
    <w:rsid w:val="007318F6"/>
    <w:rsid w:val="00732B47"/>
    <w:rsid w:val="00734CF4"/>
    <w:rsid w:val="00735CF5"/>
    <w:rsid w:val="0074063A"/>
    <w:rsid w:val="0074175D"/>
    <w:rsid w:val="00742AA4"/>
    <w:rsid w:val="00743BA1"/>
    <w:rsid w:val="00745F1E"/>
    <w:rsid w:val="007515FE"/>
    <w:rsid w:val="0075592C"/>
    <w:rsid w:val="007601D0"/>
    <w:rsid w:val="007603BB"/>
    <w:rsid w:val="0076109D"/>
    <w:rsid w:val="00767107"/>
    <w:rsid w:val="00771312"/>
    <w:rsid w:val="007727AA"/>
    <w:rsid w:val="00773617"/>
    <w:rsid w:val="00773BFD"/>
    <w:rsid w:val="007743B3"/>
    <w:rsid w:val="00774490"/>
    <w:rsid w:val="0077581E"/>
    <w:rsid w:val="007819FF"/>
    <w:rsid w:val="00782843"/>
    <w:rsid w:val="00783303"/>
    <w:rsid w:val="0078360C"/>
    <w:rsid w:val="00784A4C"/>
    <w:rsid w:val="00784BC6"/>
    <w:rsid w:val="00784BDE"/>
    <w:rsid w:val="0078523D"/>
    <w:rsid w:val="0078729E"/>
    <w:rsid w:val="007931DF"/>
    <w:rsid w:val="0079695B"/>
    <w:rsid w:val="007A0172"/>
    <w:rsid w:val="007A1114"/>
    <w:rsid w:val="007A1804"/>
    <w:rsid w:val="007A215A"/>
    <w:rsid w:val="007A2349"/>
    <w:rsid w:val="007A2511"/>
    <w:rsid w:val="007A260E"/>
    <w:rsid w:val="007A2ED6"/>
    <w:rsid w:val="007A4906"/>
    <w:rsid w:val="007A4D4C"/>
    <w:rsid w:val="007A4DD6"/>
    <w:rsid w:val="007A5CB9"/>
    <w:rsid w:val="007A6ADF"/>
    <w:rsid w:val="007B20AE"/>
    <w:rsid w:val="007B3BDC"/>
    <w:rsid w:val="007B4EDA"/>
    <w:rsid w:val="007B6B07"/>
    <w:rsid w:val="007B6D43"/>
    <w:rsid w:val="007B749A"/>
    <w:rsid w:val="007B7C6E"/>
    <w:rsid w:val="007C13DE"/>
    <w:rsid w:val="007D0B65"/>
    <w:rsid w:val="007D1ACE"/>
    <w:rsid w:val="007D44D7"/>
    <w:rsid w:val="007D5CD4"/>
    <w:rsid w:val="007D621A"/>
    <w:rsid w:val="007E058A"/>
    <w:rsid w:val="007E2887"/>
    <w:rsid w:val="007E5278"/>
    <w:rsid w:val="007E7014"/>
    <w:rsid w:val="007E749C"/>
    <w:rsid w:val="007E75D7"/>
    <w:rsid w:val="007F1B5C"/>
    <w:rsid w:val="007F2DA5"/>
    <w:rsid w:val="007F3B80"/>
    <w:rsid w:val="00801257"/>
    <w:rsid w:val="008025D4"/>
    <w:rsid w:val="00802F57"/>
    <w:rsid w:val="00803B0A"/>
    <w:rsid w:val="00803EF5"/>
    <w:rsid w:val="00804DED"/>
    <w:rsid w:val="00805B96"/>
    <w:rsid w:val="008105BE"/>
    <w:rsid w:val="008115A5"/>
    <w:rsid w:val="00811D46"/>
    <w:rsid w:val="008133FA"/>
    <w:rsid w:val="0081415D"/>
    <w:rsid w:val="008144DC"/>
    <w:rsid w:val="00820229"/>
    <w:rsid w:val="00820E13"/>
    <w:rsid w:val="00822448"/>
    <w:rsid w:val="00822ABE"/>
    <w:rsid w:val="008244D1"/>
    <w:rsid w:val="0082455D"/>
    <w:rsid w:val="00824FA1"/>
    <w:rsid w:val="00825D65"/>
    <w:rsid w:val="00827CBC"/>
    <w:rsid w:val="00827F51"/>
    <w:rsid w:val="00830328"/>
    <w:rsid w:val="0083104E"/>
    <w:rsid w:val="008314F7"/>
    <w:rsid w:val="008343BE"/>
    <w:rsid w:val="00834D7A"/>
    <w:rsid w:val="00836535"/>
    <w:rsid w:val="00840507"/>
    <w:rsid w:val="00840FB4"/>
    <w:rsid w:val="008410B2"/>
    <w:rsid w:val="00841780"/>
    <w:rsid w:val="00842765"/>
    <w:rsid w:val="00843798"/>
    <w:rsid w:val="00845A3B"/>
    <w:rsid w:val="00845BBB"/>
    <w:rsid w:val="00847740"/>
    <w:rsid w:val="008500A0"/>
    <w:rsid w:val="008514A0"/>
    <w:rsid w:val="008524D9"/>
    <w:rsid w:val="008524E5"/>
    <w:rsid w:val="0085351C"/>
    <w:rsid w:val="0085435A"/>
    <w:rsid w:val="008549CA"/>
    <w:rsid w:val="008556C3"/>
    <w:rsid w:val="0085687C"/>
    <w:rsid w:val="00860541"/>
    <w:rsid w:val="008611C1"/>
    <w:rsid w:val="0086464A"/>
    <w:rsid w:val="008706C5"/>
    <w:rsid w:val="008736EE"/>
    <w:rsid w:val="00873707"/>
    <w:rsid w:val="00874B20"/>
    <w:rsid w:val="00875042"/>
    <w:rsid w:val="008757C6"/>
    <w:rsid w:val="00875C31"/>
    <w:rsid w:val="008760BD"/>
    <w:rsid w:val="008763E1"/>
    <w:rsid w:val="0087775C"/>
    <w:rsid w:val="00877EC8"/>
    <w:rsid w:val="008803FE"/>
    <w:rsid w:val="00880F36"/>
    <w:rsid w:val="00883562"/>
    <w:rsid w:val="00885530"/>
    <w:rsid w:val="008910D1"/>
    <w:rsid w:val="00892786"/>
    <w:rsid w:val="0089296C"/>
    <w:rsid w:val="00892C50"/>
    <w:rsid w:val="00896ABD"/>
    <w:rsid w:val="00896D65"/>
    <w:rsid w:val="00897AB6"/>
    <w:rsid w:val="00897DA8"/>
    <w:rsid w:val="008A0D7E"/>
    <w:rsid w:val="008A3380"/>
    <w:rsid w:val="008A3ABD"/>
    <w:rsid w:val="008A65EA"/>
    <w:rsid w:val="008A7A9C"/>
    <w:rsid w:val="008B0D79"/>
    <w:rsid w:val="008B5218"/>
    <w:rsid w:val="008B7102"/>
    <w:rsid w:val="008C03CA"/>
    <w:rsid w:val="008C2E4E"/>
    <w:rsid w:val="008C3B7D"/>
    <w:rsid w:val="008D0F90"/>
    <w:rsid w:val="008D3715"/>
    <w:rsid w:val="008D3DA9"/>
    <w:rsid w:val="008D5465"/>
    <w:rsid w:val="008D5E61"/>
    <w:rsid w:val="008D690D"/>
    <w:rsid w:val="008D7EB7"/>
    <w:rsid w:val="008D7EC5"/>
    <w:rsid w:val="008E3684"/>
    <w:rsid w:val="008E369E"/>
    <w:rsid w:val="008E57F5"/>
    <w:rsid w:val="008E7606"/>
    <w:rsid w:val="008F1938"/>
    <w:rsid w:val="008F1DAA"/>
    <w:rsid w:val="008F3EBD"/>
    <w:rsid w:val="008F4B28"/>
    <w:rsid w:val="008F60B2"/>
    <w:rsid w:val="008F6EBB"/>
    <w:rsid w:val="008F7C41"/>
    <w:rsid w:val="009002AF"/>
    <w:rsid w:val="00900334"/>
    <w:rsid w:val="00901C70"/>
    <w:rsid w:val="009031E2"/>
    <w:rsid w:val="00903AC4"/>
    <w:rsid w:val="009041B6"/>
    <w:rsid w:val="0090738F"/>
    <w:rsid w:val="0091276C"/>
    <w:rsid w:val="009145BE"/>
    <w:rsid w:val="009165AC"/>
    <w:rsid w:val="009166F1"/>
    <w:rsid w:val="00916FFC"/>
    <w:rsid w:val="0092053F"/>
    <w:rsid w:val="0092322D"/>
    <w:rsid w:val="0092340A"/>
    <w:rsid w:val="00925E01"/>
    <w:rsid w:val="009313D9"/>
    <w:rsid w:val="00931E72"/>
    <w:rsid w:val="00932C64"/>
    <w:rsid w:val="00935B7F"/>
    <w:rsid w:val="00936F56"/>
    <w:rsid w:val="00941293"/>
    <w:rsid w:val="0094544A"/>
    <w:rsid w:val="0094613F"/>
    <w:rsid w:val="0094628C"/>
    <w:rsid w:val="00946372"/>
    <w:rsid w:val="0095032B"/>
    <w:rsid w:val="00950B13"/>
    <w:rsid w:val="00950B91"/>
    <w:rsid w:val="00950C17"/>
    <w:rsid w:val="00951FAF"/>
    <w:rsid w:val="00951FDF"/>
    <w:rsid w:val="0095317E"/>
    <w:rsid w:val="009531E8"/>
    <w:rsid w:val="009540DC"/>
    <w:rsid w:val="00954740"/>
    <w:rsid w:val="009557BC"/>
    <w:rsid w:val="00955AE5"/>
    <w:rsid w:val="0096112D"/>
    <w:rsid w:val="00962D50"/>
    <w:rsid w:val="00962E71"/>
    <w:rsid w:val="00962E85"/>
    <w:rsid w:val="00963ABC"/>
    <w:rsid w:val="00965D21"/>
    <w:rsid w:val="00967365"/>
    <w:rsid w:val="00967764"/>
    <w:rsid w:val="00970B0E"/>
    <w:rsid w:val="00970BB9"/>
    <w:rsid w:val="00971876"/>
    <w:rsid w:val="00971BE9"/>
    <w:rsid w:val="009726EE"/>
    <w:rsid w:val="00972A1B"/>
    <w:rsid w:val="00972CDE"/>
    <w:rsid w:val="009733DD"/>
    <w:rsid w:val="00973E19"/>
    <w:rsid w:val="00974585"/>
    <w:rsid w:val="00975573"/>
    <w:rsid w:val="00976D03"/>
    <w:rsid w:val="00977B30"/>
    <w:rsid w:val="00977C1A"/>
    <w:rsid w:val="00977C92"/>
    <w:rsid w:val="00980DFD"/>
    <w:rsid w:val="00982F41"/>
    <w:rsid w:val="00982FC2"/>
    <w:rsid w:val="00984F0A"/>
    <w:rsid w:val="00985090"/>
    <w:rsid w:val="0098762C"/>
    <w:rsid w:val="00987710"/>
    <w:rsid w:val="009904AB"/>
    <w:rsid w:val="00995688"/>
    <w:rsid w:val="009958A6"/>
    <w:rsid w:val="00995C00"/>
    <w:rsid w:val="00996456"/>
    <w:rsid w:val="009A04F5"/>
    <w:rsid w:val="009A15EF"/>
    <w:rsid w:val="009A38A5"/>
    <w:rsid w:val="009A3C4A"/>
    <w:rsid w:val="009A4320"/>
    <w:rsid w:val="009A5B73"/>
    <w:rsid w:val="009B118B"/>
    <w:rsid w:val="009B1737"/>
    <w:rsid w:val="009B3865"/>
    <w:rsid w:val="009B3D4B"/>
    <w:rsid w:val="009B4E63"/>
    <w:rsid w:val="009B5B99"/>
    <w:rsid w:val="009B6EFC"/>
    <w:rsid w:val="009C0270"/>
    <w:rsid w:val="009C1FD0"/>
    <w:rsid w:val="009C2DF8"/>
    <w:rsid w:val="009C31BF"/>
    <w:rsid w:val="009C68B7"/>
    <w:rsid w:val="009D05F7"/>
    <w:rsid w:val="009D0834"/>
    <w:rsid w:val="009D095A"/>
    <w:rsid w:val="009D0A1E"/>
    <w:rsid w:val="009D2AE3"/>
    <w:rsid w:val="009D2AEB"/>
    <w:rsid w:val="009D3A26"/>
    <w:rsid w:val="009D4BB9"/>
    <w:rsid w:val="009D52BC"/>
    <w:rsid w:val="009D692B"/>
    <w:rsid w:val="009D7D0A"/>
    <w:rsid w:val="009E09D9"/>
    <w:rsid w:val="009E18C4"/>
    <w:rsid w:val="009E4603"/>
    <w:rsid w:val="009F01B1"/>
    <w:rsid w:val="009F0DBB"/>
    <w:rsid w:val="009F2D76"/>
    <w:rsid w:val="009F3887"/>
    <w:rsid w:val="009F40DC"/>
    <w:rsid w:val="009F659A"/>
    <w:rsid w:val="009F732B"/>
    <w:rsid w:val="009F7B96"/>
    <w:rsid w:val="00A01FE0"/>
    <w:rsid w:val="00A06945"/>
    <w:rsid w:val="00A10656"/>
    <w:rsid w:val="00A113C0"/>
    <w:rsid w:val="00A11F60"/>
    <w:rsid w:val="00A12FA6"/>
    <w:rsid w:val="00A1339B"/>
    <w:rsid w:val="00A14ABA"/>
    <w:rsid w:val="00A15CE7"/>
    <w:rsid w:val="00A23A53"/>
    <w:rsid w:val="00A24CB6"/>
    <w:rsid w:val="00A25865"/>
    <w:rsid w:val="00A26CD2"/>
    <w:rsid w:val="00A27667"/>
    <w:rsid w:val="00A31E8B"/>
    <w:rsid w:val="00A32979"/>
    <w:rsid w:val="00A347C2"/>
    <w:rsid w:val="00A34A67"/>
    <w:rsid w:val="00A37462"/>
    <w:rsid w:val="00A374BE"/>
    <w:rsid w:val="00A4168B"/>
    <w:rsid w:val="00A42757"/>
    <w:rsid w:val="00A42D38"/>
    <w:rsid w:val="00A42E75"/>
    <w:rsid w:val="00A43AB4"/>
    <w:rsid w:val="00A459E1"/>
    <w:rsid w:val="00A46AC4"/>
    <w:rsid w:val="00A478A5"/>
    <w:rsid w:val="00A50C32"/>
    <w:rsid w:val="00A5207C"/>
    <w:rsid w:val="00A52296"/>
    <w:rsid w:val="00A53C5B"/>
    <w:rsid w:val="00A55661"/>
    <w:rsid w:val="00A56DD9"/>
    <w:rsid w:val="00A56ECC"/>
    <w:rsid w:val="00A61B70"/>
    <w:rsid w:val="00A61FA8"/>
    <w:rsid w:val="00A631FA"/>
    <w:rsid w:val="00A637F4"/>
    <w:rsid w:val="00A63E76"/>
    <w:rsid w:val="00A64DF2"/>
    <w:rsid w:val="00A65485"/>
    <w:rsid w:val="00A66E05"/>
    <w:rsid w:val="00A67508"/>
    <w:rsid w:val="00A67655"/>
    <w:rsid w:val="00A7068F"/>
    <w:rsid w:val="00A70753"/>
    <w:rsid w:val="00A712D2"/>
    <w:rsid w:val="00A725A4"/>
    <w:rsid w:val="00A730FA"/>
    <w:rsid w:val="00A7340E"/>
    <w:rsid w:val="00A76D4A"/>
    <w:rsid w:val="00A772A0"/>
    <w:rsid w:val="00A82C8A"/>
    <w:rsid w:val="00A8346B"/>
    <w:rsid w:val="00A852FF"/>
    <w:rsid w:val="00A87337"/>
    <w:rsid w:val="00A90C97"/>
    <w:rsid w:val="00A92DDC"/>
    <w:rsid w:val="00A933BE"/>
    <w:rsid w:val="00A94934"/>
    <w:rsid w:val="00A960C8"/>
    <w:rsid w:val="00A96604"/>
    <w:rsid w:val="00AA03DF"/>
    <w:rsid w:val="00AA0EB3"/>
    <w:rsid w:val="00AA1B4F"/>
    <w:rsid w:val="00AA21D8"/>
    <w:rsid w:val="00AA26FB"/>
    <w:rsid w:val="00AA271A"/>
    <w:rsid w:val="00AA3270"/>
    <w:rsid w:val="00AA353A"/>
    <w:rsid w:val="00AA375A"/>
    <w:rsid w:val="00AA450F"/>
    <w:rsid w:val="00AA54F3"/>
    <w:rsid w:val="00AA6B43"/>
    <w:rsid w:val="00AA720D"/>
    <w:rsid w:val="00AA7B1F"/>
    <w:rsid w:val="00AB1197"/>
    <w:rsid w:val="00AB21BF"/>
    <w:rsid w:val="00AB3145"/>
    <w:rsid w:val="00AB367A"/>
    <w:rsid w:val="00AB53EA"/>
    <w:rsid w:val="00AB7BF8"/>
    <w:rsid w:val="00AC01D1"/>
    <w:rsid w:val="00AC0AB2"/>
    <w:rsid w:val="00AC0E9F"/>
    <w:rsid w:val="00AC238C"/>
    <w:rsid w:val="00AC485B"/>
    <w:rsid w:val="00AC52A5"/>
    <w:rsid w:val="00AC6EFD"/>
    <w:rsid w:val="00AC7151"/>
    <w:rsid w:val="00AD18C9"/>
    <w:rsid w:val="00AD460A"/>
    <w:rsid w:val="00AD6A05"/>
    <w:rsid w:val="00AD6D05"/>
    <w:rsid w:val="00AE0792"/>
    <w:rsid w:val="00AE118B"/>
    <w:rsid w:val="00AE14DC"/>
    <w:rsid w:val="00AE272B"/>
    <w:rsid w:val="00AE3E3A"/>
    <w:rsid w:val="00AE4FB7"/>
    <w:rsid w:val="00AE77B4"/>
    <w:rsid w:val="00AE7827"/>
    <w:rsid w:val="00AE787B"/>
    <w:rsid w:val="00AE7C1A"/>
    <w:rsid w:val="00AE7DF8"/>
    <w:rsid w:val="00AF018C"/>
    <w:rsid w:val="00AF0D9C"/>
    <w:rsid w:val="00AF13AB"/>
    <w:rsid w:val="00AF1D36"/>
    <w:rsid w:val="00AF2648"/>
    <w:rsid w:val="00AF280B"/>
    <w:rsid w:val="00AF5F75"/>
    <w:rsid w:val="00AF6001"/>
    <w:rsid w:val="00B01A16"/>
    <w:rsid w:val="00B04A91"/>
    <w:rsid w:val="00B07596"/>
    <w:rsid w:val="00B079FE"/>
    <w:rsid w:val="00B07F45"/>
    <w:rsid w:val="00B1021A"/>
    <w:rsid w:val="00B10271"/>
    <w:rsid w:val="00B113E4"/>
    <w:rsid w:val="00B126E7"/>
    <w:rsid w:val="00B140D9"/>
    <w:rsid w:val="00B1481A"/>
    <w:rsid w:val="00B15A1F"/>
    <w:rsid w:val="00B15FE9"/>
    <w:rsid w:val="00B2148A"/>
    <w:rsid w:val="00B21739"/>
    <w:rsid w:val="00B220C2"/>
    <w:rsid w:val="00B2276E"/>
    <w:rsid w:val="00B25B32"/>
    <w:rsid w:val="00B25E2B"/>
    <w:rsid w:val="00B26572"/>
    <w:rsid w:val="00B30C9C"/>
    <w:rsid w:val="00B32616"/>
    <w:rsid w:val="00B3579C"/>
    <w:rsid w:val="00B357AC"/>
    <w:rsid w:val="00B36AF0"/>
    <w:rsid w:val="00B36C42"/>
    <w:rsid w:val="00B41636"/>
    <w:rsid w:val="00B42EA7"/>
    <w:rsid w:val="00B45A22"/>
    <w:rsid w:val="00B466A8"/>
    <w:rsid w:val="00B50134"/>
    <w:rsid w:val="00B51845"/>
    <w:rsid w:val="00B51923"/>
    <w:rsid w:val="00B52B9A"/>
    <w:rsid w:val="00B5337C"/>
    <w:rsid w:val="00B53FDE"/>
    <w:rsid w:val="00B56397"/>
    <w:rsid w:val="00B571DA"/>
    <w:rsid w:val="00B6027B"/>
    <w:rsid w:val="00B6070F"/>
    <w:rsid w:val="00B612B3"/>
    <w:rsid w:val="00B636C8"/>
    <w:rsid w:val="00B643C1"/>
    <w:rsid w:val="00B65EDB"/>
    <w:rsid w:val="00B67146"/>
    <w:rsid w:val="00B67AFF"/>
    <w:rsid w:val="00B67C41"/>
    <w:rsid w:val="00B70B59"/>
    <w:rsid w:val="00B70C9F"/>
    <w:rsid w:val="00B724B9"/>
    <w:rsid w:val="00B73657"/>
    <w:rsid w:val="00B739B3"/>
    <w:rsid w:val="00B77361"/>
    <w:rsid w:val="00B81B15"/>
    <w:rsid w:val="00B81EBF"/>
    <w:rsid w:val="00B8498C"/>
    <w:rsid w:val="00B86649"/>
    <w:rsid w:val="00B872C3"/>
    <w:rsid w:val="00B915AE"/>
    <w:rsid w:val="00B96289"/>
    <w:rsid w:val="00B968F7"/>
    <w:rsid w:val="00BA1735"/>
    <w:rsid w:val="00BA19FA"/>
    <w:rsid w:val="00BA3681"/>
    <w:rsid w:val="00BA4288"/>
    <w:rsid w:val="00BA542A"/>
    <w:rsid w:val="00BB0902"/>
    <w:rsid w:val="00BB102A"/>
    <w:rsid w:val="00BB10E7"/>
    <w:rsid w:val="00BB1F9C"/>
    <w:rsid w:val="00BB37F0"/>
    <w:rsid w:val="00BB48E5"/>
    <w:rsid w:val="00BB5569"/>
    <w:rsid w:val="00BB5607"/>
    <w:rsid w:val="00BB5ACA"/>
    <w:rsid w:val="00BB5B87"/>
    <w:rsid w:val="00BB627F"/>
    <w:rsid w:val="00BC0C17"/>
    <w:rsid w:val="00BC1DAB"/>
    <w:rsid w:val="00BC1FD0"/>
    <w:rsid w:val="00BC3823"/>
    <w:rsid w:val="00BC3BF9"/>
    <w:rsid w:val="00BC5841"/>
    <w:rsid w:val="00BC5E38"/>
    <w:rsid w:val="00BC7EB3"/>
    <w:rsid w:val="00BD201A"/>
    <w:rsid w:val="00BD2DC4"/>
    <w:rsid w:val="00BD2EF0"/>
    <w:rsid w:val="00BD57DE"/>
    <w:rsid w:val="00BD60B4"/>
    <w:rsid w:val="00BD6E9A"/>
    <w:rsid w:val="00BD796B"/>
    <w:rsid w:val="00BE0A76"/>
    <w:rsid w:val="00BE0C40"/>
    <w:rsid w:val="00BE1486"/>
    <w:rsid w:val="00BE40C0"/>
    <w:rsid w:val="00BE445C"/>
    <w:rsid w:val="00BE5F4A"/>
    <w:rsid w:val="00BE671B"/>
    <w:rsid w:val="00BE7AEF"/>
    <w:rsid w:val="00BF0497"/>
    <w:rsid w:val="00BF09B0"/>
    <w:rsid w:val="00BF1544"/>
    <w:rsid w:val="00BF1B53"/>
    <w:rsid w:val="00BF246D"/>
    <w:rsid w:val="00BF2682"/>
    <w:rsid w:val="00BF6EFC"/>
    <w:rsid w:val="00BF71FC"/>
    <w:rsid w:val="00C06F06"/>
    <w:rsid w:val="00C103DA"/>
    <w:rsid w:val="00C12133"/>
    <w:rsid w:val="00C17BFF"/>
    <w:rsid w:val="00C20FAD"/>
    <w:rsid w:val="00C2375F"/>
    <w:rsid w:val="00C247CB"/>
    <w:rsid w:val="00C2725F"/>
    <w:rsid w:val="00C27BD9"/>
    <w:rsid w:val="00C32E66"/>
    <w:rsid w:val="00C32F5D"/>
    <w:rsid w:val="00C3355F"/>
    <w:rsid w:val="00C33A04"/>
    <w:rsid w:val="00C3569A"/>
    <w:rsid w:val="00C4397C"/>
    <w:rsid w:val="00C43F48"/>
    <w:rsid w:val="00C448FF"/>
    <w:rsid w:val="00C45E57"/>
    <w:rsid w:val="00C52F29"/>
    <w:rsid w:val="00C54637"/>
    <w:rsid w:val="00C56CE6"/>
    <w:rsid w:val="00C5745F"/>
    <w:rsid w:val="00C57A3C"/>
    <w:rsid w:val="00C60005"/>
    <w:rsid w:val="00C60BFF"/>
    <w:rsid w:val="00C61A98"/>
    <w:rsid w:val="00C62F63"/>
    <w:rsid w:val="00C63201"/>
    <w:rsid w:val="00C64CAD"/>
    <w:rsid w:val="00C64E62"/>
    <w:rsid w:val="00C651D5"/>
    <w:rsid w:val="00C65CCC"/>
    <w:rsid w:val="00C65DA9"/>
    <w:rsid w:val="00C722B6"/>
    <w:rsid w:val="00C7618F"/>
    <w:rsid w:val="00C76523"/>
    <w:rsid w:val="00C765A9"/>
    <w:rsid w:val="00C77224"/>
    <w:rsid w:val="00C81146"/>
    <w:rsid w:val="00C81157"/>
    <w:rsid w:val="00C8162D"/>
    <w:rsid w:val="00C8169E"/>
    <w:rsid w:val="00C830BB"/>
    <w:rsid w:val="00C83A0B"/>
    <w:rsid w:val="00C84288"/>
    <w:rsid w:val="00C842D0"/>
    <w:rsid w:val="00C84ED1"/>
    <w:rsid w:val="00C858EB"/>
    <w:rsid w:val="00C863CC"/>
    <w:rsid w:val="00C86BCC"/>
    <w:rsid w:val="00C9038F"/>
    <w:rsid w:val="00C92AAB"/>
    <w:rsid w:val="00C94197"/>
    <w:rsid w:val="00C94CC0"/>
    <w:rsid w:val="00C95D4C"/>
    <w:rsid w:val="00C9637F"/>
    <w:rsid w:val="00C9708A"/>
    <w:rsid w:val="00CA2435"/>
    <w:rsid w:val="00CA4068"/>
    <w:rsid w:val="00CA67F4"/>
    <w:rsid w:val="00CB0957"/>
    <w:rsid w:val="00CB1455"/>
    <w:rsid w:val="00CB37F8"/>
    <w:rsid w:val="00CB46C3"/>
    <w:rsid w:val="00CB7DC3"/>
    <w:rsid w:val="00CC5914"/>
    <w:rsid w:val="00CC5BE1"/>
    <w:rsid w:val="00CC75A2"/>
    <w:rsid w:val="00CC7A18"/>
    <w:rsid w:val="00CD0E2F"/>
    <w:rsid w:val="00CD1D49"/>
    <w:rsid w:val="00CD2F20"/>
    <w:rsid w:val="00CD52F7"/>
    <w:rsid w:val="00CD6B20"/>
    <w:rsid w:val="00CE1339"/>
    <w:rsid w:val="00CE3CEB"/>
    <w:rsid w:val="00CE4F7F"/>
    <w:rsid w:val="00CE61CC"/>
    <w:rsid w:val="00CE6722"/>
    <w:rsid w:val="00CE6E42"/>
    <w:rsid w:val="00CF1D69"/>
    <w:rsid w:val="00CF20B7"/>
    <w:rsid w:val="00CF283B"/>
    <w:rsid w:val="00CF2C04"/>
    <w:rsid w:val="00CF6692"/>
    <w:rsid w:val="00CF6C77"/>
    <w:rsid w:val="00CF7441"/>
    <w:rsid w:val="00D00D16"/>
    <w:rsid w:val="00D03C6C"/>
    <w:rsid w:val="00D04760"/>
    <w:rsid w:val="00D04A95"/>
    <w:rsid w:val="00D06288"/>
    <w:rsid w:val="00D068C7"/>
    <w:rsid w:val="00D128A4"/>
    <w:rsid w:val="00D137CF"/>
    <w:rsid w:val="00D147C8"/>
    <w:rsid w:val="00D15131"/>
    <w:rsid w:val="00D16FA2"/>
    <w:rsid w:val="00D2007C"/>
    <w:rsid w:val="00D20954"/>
    <w:rsid w:val="00D20C2C"/>
    <w:rsid w:val="00D21797"/>
    <w:rsid w:val="00D21C39"/>
    <w:rsid w:val="00D21FC6"/>
    <w:rsid w:val="00D2243A"/>
    <w:rsid w:val="00D26047"/>
    <w:rsid w:val="00D26E3E"/>
    <w:rsid w:val="00D30F30"/>
    <w:rsid w:val="00D31743"/>
    <w:rsid w:val="00D33393"/>
    <w:rsid w:val="00D33D36"/>
    <w:rsid w:val="00D34D94"/>
    <w:rsid w:val="00D4050B"/>
    <w:rsid w:val="00D409E2"/>
    <w:rsid w:val="00D427D7"/>
    <w:rsid w:val="00D44E62"/>
    <w:rsid w:val="00D464EF"/>
    <w:rsid w:val="00D51570"/>
    <w:rsid w:val="00D52F69"/>
    <w:rsid w:val="00D556AD"/>
    <w:rsid w:val="00D60381"/>
    <w:rsid w:val="00D616DE"/>
    <w:rsid w:val="00D61C91"/>
    <w:rsid w:val="00D6213F"/>
    <w:rsid w:val="00D62201"/>
    <w:rsid w:val="00D645C8"/>
    <w:rsid w:val="00D651D1"/>
    <w:rsid w:val="00D70025"/>
    <w:rsid w:val="00D706B0"/>
    <w:rsid w:val="00D717BB"/>
    <w:rsid w:val="00D7226B"/>
    <w:rsid w:val="00D72707"/>
    <w:rsid w:val="00D75A9C"/>
    <w:rsid w:val="00D806AC"/>
    <w:rsid w:val="00D829C8"/>
    <w:rsid w:val="00D83A23"/>
    <w:rsid w:val="00D855CF"/>
    <w:rsid w:val="00D8646D"/>
    <w:rsid w:val="00D87917"/>
    <w:rsid w:val="00D90871"/>
    <w:rsid w:val="00D90BC5"/>
    <w:rsid w:val="00D90C08"/>
    <w:rsid w:val="00D9155F"/>
    <w:rsid w:val="00D91817"/>
    <w:rsid w:val="00D920B6"/>
    <w:rsid w:val="00D9403F"/>
    <w:rsid w:val="00D959B4"/>
    <w:rsid w:val="00D96DF1"/>
    <w:rsid w:val="00D97DDF"/>
    <w:rsid w:val="00DA3175"/>
    <w:rsid w:val="00DA44DE"/>
    <w:rsid w:val="00DA58DA"/>
    <w:rsid w:val="00DA750B"/>
    <w:rsid w:val="00DA758E"/>
    <w:rsid w:val="00DB4625"/>
    <w:rsid w:val="00DB473B"/>
    <w:rsid w:val="00DB50C7"/>
    <w:rsid w:val="00DB620A"/>
    <w:rsid w:val="00DC0CC9"/>
    <w:rsid w:val="00DC3832"/>
    <w:rsid w:val="00DC4593"/>
    <w:rsid w:val="00DC5435"/>
    <w:rsid w:val="00DC7A51"/>
    <w:rsid w:val="00DD3B1E"/>
    <w:rsid w:val="00DD6E9B"/>
    <w:rsid w:val="00DE06B2"/>
    <w:rsid w:val="00DE1B7B"/>
    <w:rsid w:val="00DE2343"/>
    <w:rsid w:val="00DE52DF"/>
    <w:rsid w:val="00DE5B5F"/>
    <w:rsid w:val="00DF614E"/>
    <w:rsid w:val="00DF7288"/>
    <w:rsid w:val="00E00696"/>
    <w:rsid w:val="00E03651"/>
    <w:rsid w:val="00E03808"/>
    <w:rsid w:val="00E04581"/>
    <w:rsid w:val="00E060C2"/>
    <w:rsid w:val="00E0614E"/>
    <w:rsid w:val="00E06324"/>
    <w:rsid w:val="00E0699D"/>
    <w:rsid w:val="00E07B81"/>
    <w:rsid w:val="00E10878"/>
    <w:rsid w:val="00E10AFD"/>
    <w:rsid w:val="00E12B11"/>
    <w:rsid w:val="00E12FB0"/>
    <w:rsid w:val="00E1335F"/>
    <w:rsid w:val="00E14814"/>
    <w:rsid w:val="00E1591B"/>
    <w:rsid w:val="00E16A50"/>
    <w:rsid w:val="00E249D5"/>
    <w:rsid w:val="00E25017"/>
    <w:rsid w:val="00E26F73"/>
    <w:rsid w:val="00E30A34"/>
    <w:rsid w:val="00E30F2A"/>
    <w:rsid w:val="00E32034"/>
    <w:rsid w:val="00E33C68"/>
    <w:rsid w:val="00E34908"/>
    <w:rsid w:val="00E34EEB"/>
    <w:rsid w:val="00E3687C"/>
    <w:rsid w:val="00E3744F"/>
    <w:rsid w:val="00E41309"/>
    <w:rsid w:val="00E44EB9"/>
    <w:rsid w:val="00E45BDC"/>
    <w:rsid w:val="00E460B7"/>
    <w:rsid w:val="00E46358"/>
    <w:rsid w:val="00E471DC"/>
    <w:rsid w:val="00E503A8"/>
    <w:rsid w:val="00E50EB4"/>
    <w:rsid w:val="00E5236D"/>
    <w:rsid w:val="00E5239B"/>
    <w:rsid w:val="00E532FC"/>
    <w:rsid w:val="00E559B4"/>
    <w:rsid w:val="00E55BB0"/>
    <w:rsid w:val="00E55D2A"/>
    <w:rsid w:val="00E609E5"/>
    <w:rsid w:val="00E60F27"/>
    <w:rsid w:val="00E6165D"/>
    <w:rsid w:val="00E6230B"/>
    <w:rsid w:val="00E62F09"/>
    <w:rsid w:val="00E64D93"/>
    <w:rsid w:val="00E65EDB"/>
    <w:rsid w:val="00E66927"/>
    <w:rsid w:val="00E677B8"/>
    <w:rsid w:val="00E67E9E"/>
    <w:rsid w:val="00E67FA1"/>
    <w:rsid w:val="00E7115E"/>
    <w:rsid w:val="00E7387D"/>
    <w:rsid w:val="00E73D53"/>
    <w:rsid w:val="00E75111"/>
    <w:rsid w:val="00E77296"/>
    <w:rsid w:val="00E843FA"/>
    <w:rsid w:val="00E84CF5"/>
    <w:rsid w:val="00E87527"/>
    <w:rsid w:val="00E876E9"/>
    <w:rsid w:val="00E87EF7"/>
    <w:rsid w:val="00E92A92"/>
    <w:rsid w:val="00E93763"/>
    <w:rsid w:val="00E96C4C"/>
    <w:rsid w:val="00EA2AAE"/>
    <w:rsid w:val="00EA2EC0"/>
    <w:rsid w:val="00EA427A"/>
    <w:rsid w:val="00EA723B"/>
    <w:rsid w:val="00EB0B5E"/>
    <w:rsid w:val="00EB2A49"/>
    <w:rsid w:val="00EB6350"/>
    <w:rsid w:val="00EB687A"/>
    <w:rsid w:val="00EC2F62"/>
    <w:rsid w:val="00EC4D19"/>
    <w:rsid w:val="00EC62EB"/>
    <w:rsid w:val="00EC6E9F"/>
    <w:rsid w:val="00ED44F0"/>
    <w:rsid w:val="00ED4B33"/>
    <w:rsid w:val="00ED52C9"/>
    <w:rsid w:val="00ED5993"/>
    <w:rsid w:val="00ED7DD6"/>
    <w:rsid w:val="00EE060B"/>
    <w:rsid w:val="00EE145D"/>
    <w:rsid w:val="00EE15A1"/>
    <w:rsid w:val="00EE1691"/>
    <w:rsid w:val="00EE1BAC"/>
    <w:rsid w:val="00EE2A7C"/>
    <w:rsid w:val="00EE2C42"/>
    <w:rsid w:val="00EE341B"/>
    <w:rsid w:val="00EE4453"/>
    <w:rsid w:val="00EE45FD"/>
    <w:rsid w:val="00EE5844"/>
    <w:rsid w:val="00EE5FCE"/>
    <w:rsid w:val="00EE6BBD"/>
    <w:rsid w:val="00EE6E1E"/>
    <w:rsid w:val="00EE705F"/>
    <w:rsid w:val="00EF1462"/>
    <w:rsid w:val="00EF33D0"/>
    <w:rsid w:val="00EF54F5"/>
    <w:rsid w:val="00EF54FD"/>
    <w:rsid w:val="00EF64FC"/>
    <w:rsid w:val="00F00577"/>
    <w:rsid w:val="00F024C1"/>
    <w:rsid w:val="00F07F0D"/>
    <w:rsid w:val="00F12602"/>
    <w:rsid w:val="00F13112"/>
    <w:rsid w:val="00F1488B"/>
    <w:rsid w:val="00F16FE6"/>
    <w:rsid w:val="00F238BD"/>
    <w:rsid w:val="00F24992"/>
    <w:rsid w:val="00F25038"/>
    <w:rsid w:val="00F30989"/>
    <w:rsid w:val="00F32F2F"/>
    <w:rsid w:val="00F33F3F"/>
    <w:rsid w:val="00F34E37"/>
    <w:rsid w:val="00F35BDD"/>
    <w:rsid w:val="00F35EF0"/>
    <w:rsid w:val="00F3781F"/>
    <w:rsid w:val="00F403FD"/>
    <w:rsid w:val="00F41E72"/>
    <w:rsid w:val="00F430F3"/>
    <w:rsid w:val="00F4586D"/>
    <w:rsid w:val="00F45BDF"/>
    <w:rsid w:val="00F47907"/>
    <w:rsid w:val="00F47C2D"/>
    <w:rsid w:val="00F50300"/>
    <w:rsid w:val="00F5096E"/>
    <w:rsid w:val="00F50A47"/>
    <w:rsid w:val="00F51377"/>
    <w:rsid w:val="00F5414B"/>
    <w:rsid w:val="00F548DA"/>
    <w:rsid w:val="00F56E39"/>
    <w:rsid w:val="00F61CDA"/>
    <w:rsid w:val="00F623E9"/>
    <w:rsid w:val="00F63951"/>
    <w:rsid w:val="00F63C86"/>
    <w:rsid w:val="00F63ED3"/>
    <w:rsid w:val="00F73FB2"/>
    <w:rsid w:val="00F74E1A"/>
    <w:rsid w:val="00F76383"/>
    <w:rsid w:val="00F766BE"/>
    <w:rsid w:val="00F76751"/>
    <w:rsid w:val="00F77EB9"/>
    <w:rsid w:val="00F80635"/>
    <w:rsid w:val="00F8115F"/>
    <w:rsid w:val="00F815D1"/>
    <w:rsid w:val="00F81E7E"/>
    <w:rsid w:val="00F81F0F"/>
    <w:rsid w:val="00F825F4"/>
    <w:rsid w:val="00F838DF"/>
    <w:rsid w:val="00F92AA1"/>
    <w:rsid w:val="00F932DE"/>
    <w:rsid w:val="00F95734"/>
    <w:rsid w:val="00F963DD"/>
    <w:rsid w:val="00F9641A"/>
    <w:rsid w:val="00F97004"/>
    <w:rsid w:val="00F974A2"/>
    <w:rsid w:val="00F978C8"/>
    <w:rsid w:val="00FA067D"/>
    <w:rsid w:val="00FA2045"/>
    <w:rsid w:val="00FA2D7A"/>
    <w:rsid w:val="00FA4BEA"/>
    <w:rsid w:val="00FA7A66"/>
    <w:rsid w:val="00FB1AA9"/>
    <w:rsid w:val="00FB4B5A"/>
    <w:rsid w:val="00FB5963"/>
    <w:rsid w:val="00FB5DAA"/>
    <w:rsid w:val="00FC04B9"/>
    <w:rsid w:val="00FC1320"/>
    <w:rsid w:val="00FC161A"/>
    <w:rsid w:val="00FC23D5"/>
    <w:rsid w:val="00FC2B7C"/>
    <w:rsid w:val="00FC35DE"/>
    <w:rsid w:val="00FC4337"/>
    <w:rsid w:val="00FC4C1A"/>
    <w:rsid w:val="00FC5C80"/>
    <w:rsid w:val="00FC628F"/>
    <w:rsid w:val="00FC6468"/>
    <w:rsid w:val="00FC6D49"/>
    <w:rsid w:val="00FD2474"/>
    <w:rsid w:val="00FD4922"/>
    <w:rsid w:val="00FD6461"/>
    <w:rsid w:val="00FD6B60"/>
    <w:rsid w:val="00FD737C"/>
    <w:rsid w:val="00FD78BC"/>
    <w:rsid w:val="00FE0281"/>
    <w:rsid w:val="00FE10D4"/>
    <w:rsid w:val="00FE1434"/>
    <w:rsid w:val="00FE28B7"/>
    <w:rsid w:val="00FE3AAF"/>
    <w:rsid w:val="00FE6E5D"/>
    <w:rsid w:val="00FE7083"/>
    <w:rsid w:val="00FE7CE5"/>
    <w:rsid w:val="00FF019F"/>
    <w:rsid w:val="00FF1B2A"/>
    <w:rsid w:val="00FF2160"/>
    <w:rsid w:val="00FF2E31"/>
    <w:rsid w:val="00FF30DE"/>
    <w:rsid w:val="00FF342A"/>
    <w:rsid w:val="00FF566E"/>
    <w:rsid w:val="00FF5BF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character" w:customStyle="1" w:styleId="UnresolvedMention1">
    <w:name w:val="Unresolved Mention1"/>
    <w:basedOn w:val="DefaultParagraphFont"/>
    <w:uiPriority w:val="99"/>
    <w:semiHidden/>
    <w:unhideWhenUsed/>
    <w:rsid w:val="00707C40"/>
    <w:rPr>
      <w:color w:val="605E5C"/>
      <w:shd w:val="clear" w:color="auto" w:fill="E1DFDD"/>
    </w:rPr>
  </w:style>
  <w:style w:type="paragraph" w:customStyle="1" w:styleId="EndNoteBibliographyTitle">
    <w:name w:val="EndNote Bibliography Title"/>
    <w:basedOn w:val="Normal"/>
    <w:link w:val="EndNoteBibliographyTitle0"/>
    <w:rsid w:val="001375E7"/>
    <w:pPr>
      <w:jc w:val="center"/>
    </w:pPr>
    <w:rPr>
      <w:noProof/>
    </w:rPr>
  </w:style>
  <w:style w:type="character" w:customStyle="1" w:styleId="EndNoteBibliographyTitle0">
    <w:name w:val="EndNote Bibliography Title 字符"/>
    <w:basedOn w:val="DefaultParagraphFont"/>
    <w:link w:val="EndNoteBibliographyTitle"/>
    <w:rsid w:val="001375E7"/>
    <w:rPr>
      <w:rFonts w:ascii="Calibri" w:hAnsi="Calibri" w:cs="Calibri"/>
      <w:noProof/>
      <w:color w:val="000000"/>
      <w:sz w:val="24"/>
      <w:szCs w:val="24"/>
    </w:rPr>
  </w:style>
  <w:style w:type="paragraph" w:customStyle="1" w:styleId="EndNoteBibliography">
    <w:name w:val="EndNote Bibliography"/>
    <w:basedOn w:val="Normal"/>
    <w:link w:val="EndNoteBibliography0"/>
    <w:rsid w:val="001375E7"/>
    <w:rPr>
      <w:noProof/>
    </w:rPr>
  </w:style>
  <w:style w:type="character" w:customStyle="1" w:styleId="EndNoteBibliography0">
    <w:name w:val="EndNote Bibliography 字符"/>
    <w:basedOn w:val="DefaultParagraphFont"/>
    <w:link w:val="EndNoteBibliography"/>
    <w:rsid w:val="001375E7"/>
    <w:rPr>
      <w:rFonts w:ascii="Calibri" w:hAnsi="Calibri" w:cs="Calibri"/>
      <w:noProof/>
      <w:color w:val="000000"/>
      <w:sz w:val="24"/>
      <w:szCs w:val="24"/>
    </w:rPr>
  </w:style>
  <w:style w:type="character" w:customStyle="1" w:styleId="ListParagraphChar">
    <w:name w:val="List Paragraph Char"/>
    <w:basedOn w:val="DefaultParagraphFont"/>
    <w:link w:val="ListParagraph"/>
    <w:uiPriority w:val="34"/>
    <w:rsid w:val="009A4320"/>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F957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2348091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76626897">
      <w:bodyDiv w:val="1"/>
      <w:marLeft w:val="0"/>
      <w:marRight w:val="0"/>
      <w:marTop w:val="0"/>
      <w:marBottom w:val="0"/>
      <w:divBdr>
        <w:top w:val="none" w:sz="0" w:space="0" w:color="auto"/>
        <w:left w:val="none" w:sz="0" w:space="0" w:color="auto"/>
        <w:bottom w:val="none" w:sz="0" w:space="0" w:color="auto"/>
        <w:right w:val="none" w:sz="0" w:space="0" w:color="auto"/>
      </w:divBdr>
    </w:div>
    <w:div w:id="184562970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607E01-967F-414B-A129-17D3FFC10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353</Words>
  <Characters>59015</Characters>
  <Application>Microsoft Office Word</Application>
  <DocSecurity>0</DocSecurity>
  <Lines>491</Lines>
  <Paragraphs>13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692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24T19:53:00Z</dcterms:created>
  <dcterms:modified xsi:type="dcterms:W3CDTF">2020-07-24T19:59:00Z</dcterms:modified>
</cp:coreProperties>
</file>